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Diversidad, abundancia y distribución del ictioplancton y su relación con las condiciones oceanográficas y los períodos mareales en la subregión Sanquianga-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2021-I Bocas de Sanquianga</w:t>
            </w:r>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Yadi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Describir las condiciones oceanográficas en los eventos mareales de creciente a pleamar y decreciente a bajamar, en la subregión Sanquianga-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Realizar la descripción sinóptica de las condiciones oceanográficas y físico químicas en los eventos mareales de creciente a pleamar y decreciente a bajamar en la subregión Sanquianga-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Evaluar el comportamiento de las variables fisicoquímicas (pH, oxígeno disuelto, sólidos suspendidos, transparencia, amonio, nitritos, nitratos, fosfatos y silicatos); bioquímicas (clorofila a) y Biológicas (fitoplancton y zooplancton) en los periodos mareales en la subregión Sanquianga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Se realizaron los análisis de las muestras de agua y se logró obtener resultados de todas las variables mencionadas excepto el amonio. Hasta el momento se han obtenido los datos de fitoplancton y zooplancton, pero no culminado con la identificación total de ictioplancton.</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Hasta el momento se ha avanzado lentamente en la identificación final del ictioplancton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Hasta el momento se han recopilado todos los datos de batimetría de la subregión Sanquianga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Realizar la descripción sinóptica de la concentración de biomasa de zooplancton, abundancia de huevos y larvas de peces, en la subregión Sanquianga-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Explorar la relación entre el patrón espacial de variación de larvas y huevos de peces con las condiciones oceanográficas en la subregión Sanquianga-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rsidR="00620A71">
        <w:t>.</w:t>
      </w:r>
      <w:r w:rsidR="001B49FB">
        <w:t xml:space="preserve"> </w:t>
      </w:r>
      <w:r w:rsidRPr="005964B5">
        <w:t>En la subregión Sanquianga-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 xml:space="preserve">(fitoplancton y zooplancton) con condiciones abióticas como son las variables hidrológicas, la intervención antrópica o la contaminación en general </w:t>
      </w:r>
      <w:r w:rsidR="003B601D">
        <w:t xml:space="preserve">y ciclos ambientales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al.,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 xml:space="preserve">y a la dificultad para obtener datos de diferentes ensambles con resoluciones taxonómicas iguales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Borkman &amp; Smayda,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 xml:space="preserve">Dado que la biodiversidad se ha utilizado ampliamente como un indicador del estado de salud de los ecosistemas terrestres y marinos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Chang et al., 2023; Dufren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Chang et al., 2023; Pawluk et al.,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Andersen et al., 2020; Azeria et al., 2009; Cabra-García et al., 2012; Lansac-Tôha et al., 2022; Toranza &amp; Arim,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Toranza &amp; Arim, 2010)</w:t>
      </w:r>
      <w:r w:rsidR="003F7F9A">
        <w:fldChar w:fldCharType="end"/>
      </w:r>
      <w:r w:rsidR="003F7F9A">
        <w:t xml:space="preserve">. Según esta última hipótesis se puede entender que las condiciones climáticas influyen en la diversidad a través del control de la disponibilidad de agua y energía por lo tanto esta energía disponible determina la viabilidad de especies raras y la riqueza de la comunidad. La temperatura también puede influir en la diversidad de los taxa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Toranza &amp; Arim, 2010)</w:t>
      </w:r>
      <w:r w:rsidR="00BF0BD2">
        <w:fldChar w:fldCharType="end"/>
      </w:r>
      <w:r w:rsidR="003F7F9A">
        <w:t>.</w:t>
      </w:r>
    </w:p>
    <w:p w14:paraId="54A92A58" w14:textId="302AE8E2" w:rsidR="00BF0BD2" w:rsidRDefault="00BF0BD2" w:rsidP="00BF0BD2"/>
    <w:p w14:paraId="7934E616" w14:textId="1CA5830E" w:rsidR="00BF0BD2" w:rsidRDefault="00BF0BD2" w:rsidP="00BF0BD2">
      <w:r>
        <w:t xml:space="preserve">En este trabajo se analizaron las condiciones oceanográficas de la subregión Sanquianga-Gorgona en los períodos de pleamar y bajamar frente al delta del río Sanquianga y </w:t>
      </w:r>
      <w:r w:rsidR="004D4254">
        <w:t xml:space="preserve">como estas condiciones están relacionadas con </w:t>
      </w:r>
      <w:proofErr w:type="gramStart"/>
      <w:r w:rsidR="004D4254">
        <w:t>los diversidad</w:t>
      </w:r>
      <w:proofErr w:type="gramEnd"/>
      <w:r w:rsidR="004D4254">
        <w:t xml:space="preserve"> y la abundancia del plancton y especialmente el Ictioplancton.</w:t>
      </w:r>
    </w:p>
    <w:p w14:paraId="46C6CF14" w14:textId="77777777" w:rsidR="00A55051" w:rsidRDefault="00A55051" w:rsidP="00AD08AA"/>
    <w:p w14:paraId="246F4717" w14:textId="77777777" w:rsidR="003B77CF" w:rsidRDefault="00081D30" w:rsidP="00AD08AA">
      <w:pPr>
        <w:pStyle w:val="Ttulo1"/>
      </w:pPr>
      <w:bookmarkStart w:id="7" w:name="metodología"/>
      <w:bookmarkEnd w:id="6"/>
      <w:r>
        <w:lastRenderedPageBreak/>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2CFD9B44" w14:textId="77777777" w:rsidR="00280333" w:rsidRDefault="00582983" w:rsidP="00280333">
      <w:r w:rsidRPr="00AD08AA">
        <w:t xml:space="preserve">Durante la Expedición Científica Pacífico, Bocas de Sanquianga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Sanquianga-Gorgona, distribuidas a lo largo de 3 transectos, cada uno con 6 estaciones en las bocanas de Guascama, Sanquianga y Amarales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280333">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p>
    <w:p w14:paraId="071CE8C7" w14:textId="104809A8" w:rsidR="00E47282" w:rsidRPr="00AD08AA" w:rsidRDefault="00280333" w:rsidP="00AD08AA">
      <w:r>
        <w:t xml:space="preserve">Figura </w:t>
      </w:r>
      <w:r>
        <w:rPr>
          <w:noProof/>
        </w:rPr>
        <w:t>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Niskin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ictioplancton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E832AB4" w14:textId="5C8E16D1" w:rsidR="00223DC5" w:rsidRDefault="00E47282" w:rsidP="00AD08AA">
      <w:r>
        <w:t>Los datos de los perfiles del CTDO (SeaBird 19v. Plus) y del CastAway-CTD (SonTek) se procesaron en el buque y se guardaron en formato CSV para su posterior análisis. La transparencia se midió in situ utilizando un disco Secchi</w:t>
      </w:r>
      <w:r w:rsidR="00223DC5">
        <w:t xml:space="preserve"> para la determinación del “índice de estado trófico – TSI”</w:t>
      </w:r>
      <w:r>
        <w:t>,</w:t>
      </w:r>
      <w:r w:rsidR="00223DC5">
        <w:t xml:space="preserve"> esta es una </w:t>
      </w:r>
      <w:r w:rsidR="00223DC5">
        <w:t xml:space="preserve">medida de la calidad del agua que se utiliza para evaluar el grado de eutrofización de los cuerpos de agua. El TSI del Secchi se basa en la medición de la profundidad a la que se puede ver un disco de Secchi blanco </w:t>
      </w:r>
      <w:r w:rsidR="00223DC5">
        <w:t>oceanográfico</w:t>
      </w:r>
      <w:r w:rsidR="00223DC5">
        <w:t>, que se sumerge en el agua y se retira lentamente hasta que desaparece de la vista. La profundidad a la que desaparece el disco se llama profundidad de Secchi.</w:t>
      </w:r>
      <w:r w:rsidR="00223DC5">
        <w:t xml:space="preserve"> La formula utilizada para calcular este índice fue la siguiente:</w:t>
      </w:r>
    </w:p>
    <w:p w14:paraId="6D3CD2AA" w14:textId="77777777" w:rsidR="00223DC5" w:rsidRDefault="00223DC5" w:rsidP="00AD08AA"/>
    <w:p w14:paraId="0685365C" w14:textId="52D676FE" w:rsidR="00223DC5" w:rsidRDefault="00223DC5" w:rsidP="00AD08AA">
      <w:r>
        <w:t>TSI = 60.7 - (14.41 x ln(profundidad de Secchi))</w:t>
      </w:r>
    </w:p>
    <w:p w14:paraId="2B3CCD4E" w14:textId="77777777" w:rsidR="00223DC5" w:rsidRDefault="00223DC5" w:rsidP="00AD08AA"/>
    <w:p w14:paraId="6898A660" w14:textId="69D9BCAF" w:rsidR="00223DC5" w:rsidRPr="00223DC5" w:rsidRDefault="00223DC5" w:rsidP="00223DC5">
      <w:pPr>
        <w:rPr>
          <w:lang w:val="es-CO"/>
        </w:rPr>
      </w:pPr>
      <w:r w:rsidRPr="00223DC5">
        <w:rPr>
          <w:lang w:val="es-CO"/>
        </w:rPr>
        <w:t>El valor del TSI puede variar de 0 a 100, siendo los valores más bajos indicativos de un cuerpo de agua altamente eutrofizado y los valores más altos indicativos de un cuerpo de agua menos eutrofizado.</w:t>
      </w:r>
      <w:r w:rsidR="00B56D84">
        <w:rPr>
          <w:lang w:val="es-CO"/>
        </w:rPr>
        <w:t xml:space="preserve"> Las aguas oligotróficas se caracterizan por tener un TSI entre 0-40 indicando una calidad de agua “buena”. Entre 40 y 60 TSI se clasifica como un agua mesoeutrófica con calidad “Regular” y valores de TSI entre 60 y 100 se clasifican como aguas eutróficas o hipereutróficas con una productividad biológica muy alta o con altos índice de sedimentación, con lo que se puede concluir en términos relativos que estas son aguas de “mala calidad”.</w:t>
      </w:r>
    </w:p>
    <w:p w14:paraId="4333907C" w14:textId="77777777" w:rsidR="00223DC5" w:rsidRPr="00223DC5" w:rsidRDefault="00223DC5" w:rsidP="00223DC5">
      <w:pPr>
        <w:rPr>
          <w:lang w:val="es-CO"/>
        </w:rPr>
      </w:pPr>
    </w:p>
    <w:p w14:paraId="5763B623" w14:textId="77777777" w:rsidR="00223DC5" w:rsidRDefault="00223DC5" w:rsidP="00AD08AA"/>
    <w:p w14:paraId="6D896799" w14:textId="3C4B20FB" w:rsidR="00E47282" w:rsidRDefault="00223DC5" w:rsidP="00AD08AA">
      <w:r>
        <w:t>El laboratorio del</w:t>
      </w:r>
      <w:r w:rsidR="00E47282">
        <w:t xml:space="preserve"> buque se utilizó para las determinaciones de oxígeno disuelto (OD), salinidad y pH. Para el procedimiento de determinación de OD se utilizó un dosificador Metrhom modelo Multidosimat, y un multiparametro Schott modelo Handylab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 xml:space="preserve">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w:t>
      </w:r>
      <w:r>
        <w:lastRenderedPageBreak/>
        <w:t>tamaño de poro de 0,45 µm, y tomar alrededor de 450 mL en un frasco nalgene de 500</w:t>
      </w:r>
      <w:r w:rsidR="0099705D">
        <w:t xml:space="preserve"> </w:t>
      </w:r>
      <w:r w:rsidR="00F62749" w:rsidRPr="00E849EE">
        <w:t xml:space="preserve">mL para su preservación a -20 °C. Para el análisis de clorofila </w:t>
      </w:r>
      <w:r w:rsidR="00F62749" w:rsidRPr="00E849EE">
        <w:rPr>
          <w:i/>
        </w:rPr>
        <w:t xml:space="preserve">a </w:t>
      </w:r>
      <w:r w:rsidR="00F62749" w:rsidRPr="00E849EE">
        <w:t>se continuó filtrando hasta completar un volumen de 1,0 L; al filtro se le adicionaron 2 mL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sílica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61C8BA93"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280333">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3CFCD8C8"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280333">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5A3E0D53" w:rsidR="00D26E1A" w:rsidRDefault="00BA3552" w:rsidP="00AD08AA">
      <w:r>
        <w:t>Se llevaron a cabo ensayos de laboratorio para determinar los nutrientes, pH, salinidad</w:t>
      </w:r>
      <w:r w:rsidR="005F21F7">
        <w:t xml:space="preserve"> (PSU)</w:t>
      </w:r>
      <w:r>
        <w:t xml:space="preserve">, </w:t>
      </w:r>
      <w:r w:rsidR="005F21F7">
        <w:t>s</w:t>
      </w:r>
      <w:r>
        <w:t xml:space="preserve">olidos </w:t>
      </w:r>
      <w:r w:rsidR="005F21F7">
        <w:t>s</w:t>
      </w:r>
      <w:r>
        <w:t xml:space="preserve">uspendidos </w:t>
      </w:r>
      <w:r w:rsidR="005F21F7">
        <w:t>t</w:t>
      </w:r>
      <w:r>
        <w:t>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Bendschneider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yodométrico 4500-O B. Finalmente, la determinación de clorofila a se realizó aplicando el método tricromático 10200 H, todos estos procedimientos se describen en el Standard Methods for the Examination of Water and Wasterwater (APHA, AWWA, WEF, 2017).</w:t>
      </w:r>
    </w:p>
    <w:p w14:paraId="61BE8359" w14:textId="77777777" w:rsidR="00BA3552" w:rsidRPr="00E849EE" w:rsidRDefault="00BA3552" w:rsidP="00AD08AA"/>
    <w:p w14:paraId="73CBF7B2" w14:textId="39D4C8F8" w:rsidR="00B02691" w:rsidRDefault="000F78B2" w:rsidP="00AD08AA">
      <w:r>
        <w:t xml:space="preserve">Para analizar los datos de biomasa del zooplancton se emplearon métodos volumétricos y gravimétricos descritos en Postel et al. (2000), mientras </w:t>
      </w:r>
      <w:proofErr w:type="gramStart"/>
      <w:r>
        <w:t>que</w:t>
      </w:r>
      <w:proofErr w:type="gramEnd"/>
      <w:r>
        <w:t xml:space="preserve"> para el conteo y cálculo de la densidad de organismos, tanto de zooplancton como de fitoplancton, se utilizaron los métodos sugeridos en el Standard Methods for the Examination of Water and Wastewater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Cupp (1943); Balech et al., (1988); Hasle y Syvertsen (1997) y Morales-Pulido y Aké-Castillo (2019). Además, se verificó el estado taxonómico de las especies, autores y sinonimia mediante la base de datos Algaebase (Guiry y Guiry,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w:t>
      </w:r>
      <w:r w:rsidRPr="006246AB">
        <w:rPr>
          <w:i/>
          <w:iCs/>
        </w:rPr>
        <w:t>Darwin-Core</w:t>
      </w:r>
      <w:r>
        <w:t>. Luego, los nombres científicos de las especies fueron corroborados en Algaebase (Guiry y Guiry, 2022). La información se depuró (limpieza de datos) con la herramienta "taxon</w:t>
      </w:r>
    </w:p>
    <w:p w14:paraId="72F40A07" w14:textId="3FF57092" w:rsidR="00D16F04" w:rsidRDefault="00D16F04" w:rsidP="00AD08AA">
      <w:r>
        <w:t>match" del registro mundial de especies marinas (WoRMS, 2022) y el software OpenRefine versión 3.4.1 (Verborgh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 xml:space="preserve">CTD-O </w:t>
      </w:r>
      <w:proofErr w:type="gramStart"/>
      <w:r w:rsidRPr="00E849EE">
        <w:t>SeaBird  19</w:t>
      </w:r>
      <w:proofErr w:type="gramEnd"/>
      <w:r w:rsidRPr="00E849EE">
        <w:t xml:space="preserve">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ickham, 2016). Se evaluó la normalidad de los datos mediante la prueba de Shapiro-Wilks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factoextra" en R (Kassambara y Mundt, 2020) y se tuvieron en cuenta las categorías espaciales y temporales determinadas previamente, como Mareas, Transectos y Sectores.</w:t>
      </w:r>
      <w:r w:rsidR="006C22AF">
        <w:t xml:space="preserve"> Todos los análisis estadísticos descriptivos se llevaron a cabo con el paquete de R "tidyverse" </w:t>
      </w:r>
      <w:r w:rsidR="006C22AF">
        <w:rPr>
          <w:rStyle w:val="intext"/>
        </w:rPr>
        <w:t>(v1.3.0; Wickham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una técnica multivariada llamada Multi Response Permutation Procedure</w:t>
      </w:r>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51CBA97D" w:rsidR="00576FAD" w:rsidRDefault="00576FAD" w:rsidP="00AD08AA">
      <w:r>
        <w:t xml:space="preserve">Para realizar los análisis </w:t>
      </w:r>
      <w:r w:rsidR="00642370">
        <w:t>de</w:t>
      </w:r>
      <w:r w:rsidR="00773BAF">
        <w:t>l ensamblaje de fitoplancton</w:t>
      </w:r>
      <w:r w:rsidR="00BE0B8A">
        <w:t xml:space="preserve"> e ictioplancton</w:t>
      </w:r>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r w:rsidR="00E040B7">
        <w:t>Jost</w:t>
      </w:r>
      <w:r w:rsidR="006641B2">
        <w:t>,</w:t>
      </w:r>
      <w:r w:rsidR="00E040B7">
        <w:t xml:space="preserve"> 2006)</w:t>
      </w:r>
      <w:r w:rsidR="006641B2">
        <w:t xml:space="preserve"> .</w:t>
      </w:r>
    </w:p>
    <w:p w14:paraId="655BE4C5" w14:textId="77777777" w:rsidR="003573C0" w:rsidRDefault="003573C0" w:rsidP="00AD08AA"/>
    <w:p w14:paraId="7AF0459B" w14:textId="03774697" w:rsidR="009774DF" w:rsidRDefault="00E118FD" w:rsidP="00AD08AA">
      <w:pPr>
        <w:pStyle w:val="Prrafodelista"/>
        <w:numPr>
          <w:ilvl w:val="0"/>
          <w:numId w:val="4"/>
        </w:numPr>
      </w:pPr>
      <w:r>
        <w:t>Número de Hill de primer orden (q=1): Es la exponencial de la entropía de Shannon, y se define como exp(H), donde H = - Σ (pi * ln(pi)), donde pi es la proporción de individuos de la i-ésima especie. El número de Hill de primer orden se interpreta como el número efectivo de especies en una comunidad.</w:t>
      </w:r>
      <w:r w:rsidR="00A75B2C">
        <w:t xml:space="preserve"> Este índice es sensible a las especies más comunes (Jos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Jos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r w:rsidR="00CE6374">
        <w:t>iN</w:t>
      </w:r>
      <w:r>
        <w:t>EXT (</w:t>
      </w:r>
      <w:r w:rsidR="00CE6374">
        <w:t>Hsieh et al. 2015).</w:t>
      </w:r>
      <w:r w:rsidR="003A5C27">
        <w:t xml:space="preserve"> </w:t>
      </w:r>
      <w:r w:rsidR="006D74CB">
        <w:t xml:space="preserve">El paquete iNEXT en R se puede utilizar para realizar una variedad de análisis relacionados con la diversidad. Algunos ejemplos de análisis que se pueden realizar con el paquete iNEXT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w:t>
      </w:r>
      <w:r w:rsidR="006D74CB">
        <w:lastRenderedPageBreak/>
        <w:t>números de Hill de orden q para la riqueza de especies, la diversidad de Shannon y la diversidad de Simpson (Hsieh et al. 2015).. El paquete también se puede utilizar para calcular estimaciones de diversidad rarefactadas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57377CCC"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nDMS) utilizando el paquete “vegan” de R</w:t>
      </w:r>
      <w:r w:rsidR="00617535">
        <w:t xml:space="preserve"> (</w:t>
      </w:r>
      <w:r w:rsidR="0049398E">
        <w:t xml:space="preserve">Oksanen </w:t>
      </w:r>
      <w:r w:rsidR="0049398E">
        <w:rPr>
          <w:i/>
          <w:iCs/>
        </w:rPr>
        <w:t xml:space="preserve">et al. </w:t>
      </w:r>
      <w:r w:rsidR="0049398E">
        <w:t>2023)</w:t>
      </w:r>
      <w:r>
        <w:t>.</w:t>
      </w:r>
      <w:r w:rsidR="004A6B05">
        <w:t xml:space="preserve"> Una vez obtenidas estas métricas se llevaron a cabo pruebas de correlación entre los diferentes niveles de diversidad y </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GitHUB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549D8895" w:rsidR="00DE2B29" w:rsidRDefault="00DE2B29" w:rsidP="00AD08AA"/>
    <w:p w14:paraId="687F3192" w14:textId="22D156C1" w:rsidR="006A2ACE" w:rsidRDefault="006A2ACE" w:rsidP="006A2ACE">
      <w:pPr>
        <w:pStyle w:val="Ttulo3"/>
      </w:pPr>
      <w:r>
        <w:t xml:space="preserve">Análisis </w:t>
      </w:r>
      <w:r w:rsidR="005E6E97">
        <w:t>de las variables en</w:t>
      </w:r>
      <w:r>
        <w:t xml:space="preserve"> la profundidad</w:t>
      </w:r>
    </w:p>
    <w:p w14:paraId="3A8DAEFF" w14:textId="77777777" w:rsidR="006A2ACE" w:rsidRDefault="006A2ACE" w:rsidP="00AD08AA"/>
    <w:p w14:paraId="4F13D0B3" w14:textId="6085360C" w:rsidR="007257E8" w:rsidRDefault="00243348" w:rsidP="00AD08AA">
      <w:r>
        <w:t xml:space="preserve">El análisis </w:t>
      </w:r>
      <w:r w:rsidR="00CC4C49">
        <w:t>de la visualización de los</w:t>
      </w:r>
      <w:r w:rsidR="0019667A">
        <w:t xml:space="preserve"> datos obtenidos por la sonda </w:t>
      </w:r>
      <w:r w:rsidR="0019667A" w:rsidRPr="00E849EE">
        <w:t xml:space="preserve">CTD-O </w:t>
      </w:r>
      <w:proofErr w:type="gramStart"/>
      <w:r w:rsidR="0019667A" w:rsidRPr="00E849EE">
        <w:t>SeaBird  19</w:t>
      </w:r>
      <w:proofErr w:type="gramEnd"/>
      <w:r w:rsidR="0019667A" w:rsidRPr="00E849EE">
        <w:t xml:space="preserve">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280333">
        <w:t xml:space="preserve">Figura </w:t>
      </w:r>
      <w:r w:rsidR="00280333">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Amarales, Guascama y </w:t>
      </w:r>
      <w:r w:rsidR="00144A7C">
        <w:rPr>
          <w:rStyle w:val="underline"/>
        </w:rPr>
        <w:t>Sanquianga</w:t>
      </w:r>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772F96AF" w:rsidR="00095057" w:rsidRDefault="00095057" w:rsidP="00AD08AA">
      <w:r>
        <w:t xml:space="preserve">La prueba de Kruskal-Wallis indica que no </w:t>
      </w:r>
      <w:r w:rsidR="006A2ACE">
        <w:t>se encontraron</w:t>
      </w:r>
      <w:r>
        <w:t xml:space="preserve"> diferencias significativas entre las medianas de l</w:t>
      </w:r>
      <w:r w:rsidR="00D940BA">
        <w:t xml:space="preserve">a temperatura tomada entre los transectos </w:t>
      </w:r>
      <w:r>
        <w:t xml:space="preserve">(χ² = 2678, gl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rank sum test para comparar las medianas de pares de </w:t>
      </w:r>
      <w:r w:rsidR="00D940BA">
        <w:t>los transectos</w:t>
      </w:r>
      <w:r>
        <w:t>. Los resultados indican que hay diferencias significativas en las medianas entre los grupos Guascama y Amarales (p &lt; 0.001) y entre los grupos Sanquianga y Amarales (p &lt; 0.001), pero no hay diferencias significativas entre los grupos Guascama y Sanquianga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gl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r w:rsidR="000F79E3">
        <w:t>Amarales</w:t>
      </w:r>
      <w:r>
        <w:t xml:space="preserve"> y los otros dos grupos en términos de Salinidad.</w:t>
      </w:r>
    </w:p>
    <w:p w14:paraId="0A0A181F" w14:textId="7CC0AF5F" w:rsidR="009F5A3E" w:rsidRDefault="009F5A3E" w:rsidP="00AD08AA">
      <w:r>
        <w:lastRenderedPageBreak/>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gl = </w:t>
      </w:r>
      <w:r w:rsidR="00CF75BA" w:rsidRPr="00CF75BA">
        <w:t>2591</w:t>
      </w:r>
      <w:r w:rsidR="00DF55E9">
        <w:t xml:space="preserve">, p = </w:t>
      </w:r>
      <w:r w:rsidR="00CF75BA" w:rsidRPr="00CF75BA">
        <w:t>0.3425</w:t>
      </w:r>
      <w:r w:rsidR="00DF55E9">
        <w:t>)</w:t>
      </w:r>
      <w:r>
        <w:t xml:space="preserve">. Sin embargo, en el análisis post hoc se observa una diferencia significativa </w:t>
      </w:r>
      <w:r w:rsidR="0092038A">
        <w:t xml:space="preserve">(p &lt; 0.001) </w:t>
      </w:r>
      <w:r>
        <w:t xml:space="preserve">entre el </w:t>
      </w:r>
      <w:r w:rsidR="001273CB">
        <w:t xml:space="preserve">transecto </w:t>
      </w:r>
      <w:r>
        <w:t xml:space="preserve">Sanquianga y los otros dos </w:t>
      </w:r>
      <w:r w:rsidR="001273CB">
        <w:t xml:space="preserve">transectos </w:t>
      </w:r>
      <w:r>
        <w:t>en términos de Oxígeno.</w:t>
      </w:r>
    </w:p>
    <w:p w14:paraId="714802D7" w14:textId="77777777" w:rsidR="009F5A3E" w:rsidRDefault="009F5A3E" w:rsidP="00AD08AA"/>
    <w:p w14:paraId="48302596" w14:textId="419BC923"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gl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r w:rsidR="006C3DCB">
        <w:t>) entre</w:t>
      </w:r>
      <w:r>
        <w:t xml:space="preserve"> el </w:t>
      </w:r>
      <w:r w:rsidR="00F206BD">
        <w:t xml:space="preserve">transecto </w:t>
      </w:r>
      <w:r w:rsidR="007208A3" w:rsidRPr="007208A3">
        <w:t xml:space="preserve">Amarales </w:t>
      </w:r>
      <w:r>
        <w:t xml:space="preserve">y el </w:t>
      </w:r>
      <w:r w:rsidR="00F206BD">
        <w:t xml:space="preserve">transecto </w:t>
      </w:r>
      <w:r>
        <w:t>Sanquianga en términos de Densidad</w:t>
      </w:r>
      <w:r w:rsidR="007208A3">
        <w:t xml:space="preserve">, sin </w:t>
      </w:r>
      <w:r w:rsidR="005931FD">
        <w:t>embargo,</w:t>
      </w:r>
      <w:r w:rsidR="007208A3">
        <w:t xml:space="preserve"> entre</w:t>
      </w:r>
      <w:r w:rsidR="00DF1E34">
        <w:t xml:space="preserve"> Guascama y el resto de transecto la prueba no detecta diferencias con un </w:t>
      </w:r>
      <w:r w:rsidR="003A2E99">
        <w:t xml:space="preserve">p &lt; 0.001 y con un p &lt; </w:t>
      </w:r>
      <w:r w:rsidR="006C3DCB">
        <w:t>0.05.</w:t>
      </w:r>
    </w:p>
    <w:p w14:paraId="70386A9A" w14:textId="77777777" w:rsidR="009C65E0" w:rsidRDefault="009C65E0" w:rsidP="00AD08AA"/>
    <w:p w14:paraId="15E40BBC" w14:textId="2AEB4735" w:rsidR="0059150F" w:rsidRDefault="00BA387C" w:rsidP="00AD08AA">
      <w:r>
        <w:t xml:space="preserve">Los resultados </w:t>
      </w:r>
      <w:r w:rsidR="00E0173D">
        <w:t xml:space="preserve">de la prueba MRPP para </w:t>
      </w:r>
      <w:r w:rsidR="002E5A06">
        <w:t xml:space="preserve">comparar </w:t>
      </w:r>
      <w:r w:rsidR="006C3DCB">
        <w:t>los sectores</w:t>
      </w:r>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2DD8BBD7"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280333">
        <w:t xml:space="preserve">Figura </w:t>
      </w:r>
      <w:r w:rsidR="00280333">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280333">
        <w:t xml:space="preserve">Figura </w:t>
      </w:r>
      <w:r w:rsidR="00280333">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6D1388BA" w:rsidR="0002274C" w:rsidRDefault="009C65E0" w:rsidP="00AD08AA">
      <w:r>
        <w:t xml:space="preserve">En la </w:t>
      </w:r>
      <w:r>
        <w:fldChar w:fldCharType="begin"/>
      </w:r>
      <w:r>
        <w:instrText xml:space="preserve"> REF _Ref132884594 \h </w:instrText>
      </w:r>
      <w:r>
        <w:fldChar w:fldCharType="separate"/>
      </w:r>
      <w:r w:rsidR="00280333">
        <w:t xml:space="preserve">Figura </w:t>
      </w:r>
      <w:r w:rsidR="00280333">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1A749C97" w14:textId="77777777" w:rsidR="0002274C" w:rsidRDefault="0002274C">
      <w:pPr>
        <w:spacing w:before="0" w:after="0"/>
        <w:contextualSpacing w:val="0"/>
        <w:jc w:val="left"/>
      </w:pPr>
      <w:r>
        <w:br w:type="page"/>
      </w:r>
    </w:p>
    <w:p w14:paraId="4B4872B7" w14:textId="4C4AEFCA" w:rsidR="009C65E0" w:rsidRDefault="0002274C" w:rsidP="00AD08AA">
      <w:r>
        <w:rPr>
          <w:noProof/>
        </w:rPr>
        <w:lastRenderedPageBreak/>
        <w:drawing>
          <wp:inline distT="0" distB="0" distL="0" distR="0" wp14:anchorId="29A87750" wp14:editId="3E19F28D">
            <wp:extent cx="5133818" cy="7696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6252" cy="7699849"/>
                    </a:xfrm>
                    <a:prstGeom prst="rect">
                      <a:avLst/>
                    </a:prstGeom>
                    <a:noFill/>
                    <a:ln>
                      <a:noFill/>
                    </a:ln>
                  </pic:spPr>
                </pic:pic>
              </a:graphicData>
            </a:graphic>
          </wp:inline>
        </w:drawing>
      </w:r>
    </w:p>
    <w:p w14:paraId="64C82563" w14:textId="4B1A824A" w:rsidR="00AE6D59" w:rsidRDefault="00AE6D59" w:rsidP="00AD08AA"/>
    <w:p w14:paraId="7865FC17" w14:textId="1085A745"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280333">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mg</w:t>
      </w:r>
      <w:r w:rsidR="002962F7">
        <w:t>.L</w:t>
      </w:r>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r w:rsidR="00E97F62">
        <w:t xml:space="preserve">Amarales, Guascama y Sanquianga de la </w:t>
      </w:r>
      <w:r w:rsidR="00E97F62" w:rsidRPr="00E849EE">
        <w:t>subregión Sanquianga-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0731A4C4"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280333">
        <w:rPr>
          <w:noProof/>
        </w:rPr>
        <w:t>4</w:t>
      </w:r>
      <w:r w:rsidR="005B2713">
        <w:rPr>
          <w:noProof/>
        </w:rPr>
        <w:fldChar w:fldCharType="end"/>
      </w:r>
      <w:r w:rsidRPr="004A0D8E">
        <w:t>.</w:t>
      </w:r>
      <w:r w:rsidR="00F635C2">
        <w:t xml:space="preserve"> Diagramas de cajas de los datos de las variables de temperatura (°C), salinidad (PSU), oxígeno disuelto (mg.L</w:t>
      </w:r>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subregión Sanquianga-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6A5498BE"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sidR="00280333">
        <w:rPr>
          <w:noProof/>
        </w:rPr>
        <w:t>5</w:t>
      </w:r>
      <w:r w:rsidR="005B2713">
        <w:rPr>
          <w:noProof/>
        </w:rPr>
        <w:fldChar w:fldCharType="end"/>
      </w:r>
      <w:bookmarkEnd w:id="15"/>
      <w:r>
        <w:t>.</w:t>
      </w:r>
      <w:r w:rsidRPr="00857A87">
        <w:t xml:space="preserve"> </w:t>
      </w:r>
      <w:r>
        <w:t>Diagramas de cajas de los datos de las variables de temperatura (°C), salinidad (PSU), oxígeno disuelto (mg.L</w:t>
      </w:r>
      <w:r>
        <w:rPr>
          <w:vertAlign w:val="superscript"/>
        </w:rPr>
        <w:t>-1</w:t>
      </w:r>
      <w:r>
        <w:t>) y densidad del agua (kg.m</w:t>
      </w:r>
      <w:r>
        <w:rPr>
          <w:vertAlign w:val="superscript"/>
        </w:rPr>
        <w:t>-3</w:t>
      </w:r>
      <w:r>
        <w:t xml:space="preserve">) mostrando la comparación entre la marea alta y la marea baja de la </w:t>
      </w:r>
      <w:r w:rsidRPr="00E849EE">
        <w:t>subregión Sanquianga-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7F23D80E">
            <wp:extent cx="5417016" cy="63150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608" cy="6323925"/>
                    </a:xfrm>
                    <a:prstGeom prst="rect">
                      <a:avLst/>
                    </a:prstGeom>
                    <a:noFill/>
                    <a:ln>
                      <a:noFill/>
                    </a:ln>
                  </pic:spPr>
                </pic:pic>
              </a:graphicData>
            </a:graphic>
          </wp:inline>
        </w:drawing>
      </w:r>
    </w:p>
    <w:p w14:paraId="40CCC972" w14:textId="66B2039B"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280333">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mg.L</w:t>
      </w:r>
      <w:r w:rsidR="00EC420F">
        <w:rPr>
          <w:vertAlign w:val="superscript"/>
        </w:rPr>
        <w:t>-1</w:t>
      </w:r>
      <w:r w:rsidR="00EC420F">
        <w:t>) y densidad del agua (kg.m</w:t>
      </w:r>
      <w:r w:rsidR="00EC420F">
        <w:rPr>
          <w:vertAlign w:val="superscript"/>
        </w:rPr>
        <w:t>-3</w:t>
      </w:r>
      <w:r w:rsidR="00EC420F">
        <w:t>).</w:t>
      </w:r>
    </w:p>
    <w:p w14:paraId="0AA2B80B" w14:textId="31821525" w:rsidR="007B77D5" w:rsidRDefault="007B77D5">
      <w:pPr>
        <w:spacing w:before="0" w:after="0"/>
        <w:contextualSpacing w:val="0"/>
        <w:jc w:val="left"/>
      </w:pPr>
      <w:r>
        <w:br w:type="page"/>
      </w:r>
    </w:p>
    <w:p w14:paraId="667202C2" w14:textId="77777777" w:rsidR="00C039C9" w:rsidRDefault="00C039C9">
      <w:pPr>
        <w:spacing w:before="0" w:after="0"/>
        <w:contextualSpacing w:val="0"/>
        <w:jc w:val="left"/>
      </w:pPr>
    </w:p>
    <w:p w14:paraId="5AB75C63" w14:textId="4E13F09E" w:rsidR="006A2ACE" w:rsidRDefault="006A2ACE" w:rsidP="006A2ACE">
      <w:pPr>
        <w:pStyle w:val="Ttulo3"/>
      </w:pPr>
      <w:r>
        <w:t>Análisis de</w:t>
      </w:r>
      <w:r w:rsidR="005E6E97" w:rsidRPr="005E6E97">
        <w:t xml:space="preserve"> </w:t>
      </w:r>
      <w:r w:rsidR="005E6E97">
        <w:t>las variables en</w:t>
      </w:r>
      <w:r>
        <w:t xml:space="preserve"> la superficie</w:t>
      </w:r>
    </w:p>
    <w:p w14:paraId="4C28EA3E" w14:textId="1B951041" w:rsidR="006A2ACE" w:rsidRDefault="006A2ACE" w:rsidP="00AD08AA"/>
    <w:p w14:paraId="51D2B5CB" w14:textId="43C5A4B5" w:rsidR="006A2ACE" w:rsidRDefault="006A2ACE" w:rsidP="00AD08AA">
      <w:r w:rsidRPr="006A2ACE">
        <w:t xml:space="preserve">Durante el período de tiempo de la toma de muestras, se detectaron diferencias significativas </w:t>
      </w:r>
      <w:r>
        <w:t xml:space="preserve">para la variables en general, </w:t>
      </w:r>
      <w:r w:rsidRPr="006A2ACE">
        <w:t>entre la marea alta y la marea baja en el área mediante la prueba de MRPP (A = 0.04</w:t>
      </w:r>
      <w:r w:rsidR="009D7985">
        <w:t>2</w:t>
      </w:r>
      <w:r w:rsidRPr="006A2ACE">
        <w:t>, p &lt; 0.05), así como entre los diferentes sectores (A = 0.1</w:t>
      </w:r>
      <w:r w:rsidR="009D7985">
        <w:t>1</w:t>
      </w:r>
      <w:r w:rsidRPr="006A2ACE">
        <w:t>, p &lt; 0.01)</w:t>
      </w:r>
      <w:r w:rsidR="009D7985">
        <w:t xml:space="preserve"> </w:t>
      </w:r>
      <w:proofErr w:type="gramStart"/>
      <w:r w:rsidR="009D7985">
        <w:t xml:space="preserve">y </w:t>
      </w:r>
      <w:r w:rsidRPr="006A2ACE">
        <w:t xml:space="preserve"> para</w:t>
      </w:r>
      <w:proofErr w:type="gramEnd"/>
      <w:r w:rsidRPr="006A2ACE">
        <w:t xml:space="preserve"> los transectos (A = </w:t>
      </w:r>
      <w:r w:rsidR="009D7985" w:rsidRPr="009D7985">
        <w:t>0.05302</w:t>
      </w:r>
      <w:r w:rsidRPr="006A2ACE">
        <w:t xml:space="preserve">, p </w:t>
      </w:r>
      <w:r w:rsidR="009D7985">
        <w:t xml:space="preserve">&lt; </w:t>
      </w:r>
      <w:r w:rsidRPr="006A2ACE">
        <w:t>0.0</w:t>
      </w:r>
      <w:r w:rsidR="009D7985">
        <w:t>5</w:t>
      </w:r>
      <w:r w:rsidRPr="006A2ACE">
        <w:t>).</w:t>
      </w:r>
    </w:p>
    <w:p w14:paraId="104C837B" w14:textId="625CC359" w:rsidR="002A34D6" w:rsidRDefault="002A34D6" w:rsidP="00AD08AA"/>
    <w:p w14:paraId="51A819D4" w14:textId="77777777" w:rsidR="00FA334F" w:rsidRDefault="00FA334F" w:rsidP="00AD08AA"/>
    <w:p w14:paraId="6EDC3C88" w14:textId="77777777" w:rsidR="008D4BEB" w:rsidRPr="008D4BEB" w:rsidRDefault="008D4BEB" w:rsidP="00AD08AA"/>
    <w:p w14:paraId="6BC01CD0" w14:textId="401D2DB7" w:rsidR="009B2AD1" w:rsidRDefault="00E82E6F" w:rsidP="00AD08AA">
      <w:pPr>
        <w:pStyle w:val="Descripcin"/>
      </w:pPr>
      <w:r>
        <w:rPr>
          <w:noProof/>
        </w:rPr>
        <w:drawing>
          <wp:inline distT="0" distB="0" distL="0" distR="0" wp14:anchorId="7A403650" wp14:editId="225DE6DD">
            <wp:extent cx="5489575" cy="5489575"/>
            <wp:effectExtent l="0" t="0" r="0" b="0"/>
            <wp:docPr id="143190624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9575" cy="5489575"/>
                    </a:xfrm>
                    <a:prstGeom prst="rect">
                      <a:avLst/>
                    </a:prstGeom>
                    <a:noFill/>
                    <a:ln>
                      <a:noFill/>
                    </a:ln>
                  </pic:spPr>
                </pic:pic>
              </a:graphicData>
            </a:graphic>
          </wp:inline>
        </w:drawing>
      </w:r>
    </w:p>
    <w:p w14:paraId="68B58DA5" w14:textId="77777777" w:rsidR="00E82E6F" w:rsidRDefault="00E82E6F" w:rsidP="00AD08AA">
      <w:pPr>
        <w:pStyle w:val="Descripcin"/>
      </w:pPr>
    </w:p>
    <w:p w14:paraId="26E1D6F5" w14:textId="1733D3EA" w:rsidR="009B2AD1" w:rsidRDefault="009B2AD1" w:rsidP="00AD08AA">
      <w:pPr>
        <w:pStyle w:val="Descripcin"/>
      </w:pPr>
      <w:bookmarkStart w:id="17" w:name="_Ref134695665"/>
      <w:r>
        <w:t xml:space="preserve">Figura </w:t>
      </w:r>
      <w:r w:rsidR="005B2713">
        <w:fldChar w:fldCharType="begin"/>
      </w:r>
      <w:r w:rsidR="005B2713">
        <w:instrText xml:space="preserve"> SEQ Figura \* ARABIC </w:instrText>
      </w:r>
      <w:r w:rsidR="005B2713">
        <w:fldChar w:fldCharType="separate"/>
      </w:r>
      <w:r w:rsidR="00280333">
        <w:rPr>
          <w:noProof/>
        </w:rPr>
        <w:t>7</w:t>
      </w:r>
      <w:r w:rsidR="005B2713">
        <w:rPr>
          <w:noProof/>
        </w:rPr>
        <w:fldChar w:fldCharType="end"/>
      </w:r>
      <w:bookmarkEnd w:id="17"/>
      <w:r>
        <w:t>.</w:t>
      </w:r>
      <w:r w:rsidR="00C9119B">
        <w:t xml:space="preserve"> Diagrama de cajas y líneas mostrando la distribución de las concentraciones de nitritos, nitratos, fosfatos y silicatos entre los períodos mareales, los sectores y los transectos de las bocanas de delta del río Sanquianga.</w:t>
      </w:r>
    </w:p>
    <w:p w14:paraId="503A2B0B" w14:textId="3EE0AFE8" w:rsidR="007B77D5" w:rsidRDefault="007B77D5">
      <w:pPr>
        <w:spacing w:before="0" w:after="0"/>
        <w:contextualSpacing w:val="0"/>
        <w:jc w:val="left"/>
      </w:pPr>
      <w:r>
        <w:br w:type="page"/>
      </w:r>
    </w:p>
    <w:p w14:paraId="4CC9328B" w14:textId="77777777" w:rsidR="007B77D5" w:rsidRPr="007B77D5" w:rsidRDefault="007B77D5" w:rsidP="007B77D5"/>
    <w:p w14:paraId="2730CA47" w14:textId="1D551D24" w:rsidR="007B77D5" w:rsidRDefault="007B77D5" w:rsidP="007B77D5">
      <w:r>
        <w:t>Los nitritos en marea alta presentaron un mínimo de concentración de 0.05 μM, una mediana de 0.1 μM y un máximo de concentración de 0.77 μM. Para la marea baja, el mínimo de concentración fue de 0.24 μM, una mediana de 0.35 μM y un máximo de concentración de 0.92 μM  (</w:t>
      </w:r>
      <w:r>
        <w:fldChar w:fldCharType="begin"/>
      </w:r>
      <w:r>
        <w:instrText xml:space="preserve"> REF _Ref134695665 \h </w:instrText>
      </w:r>
      <w:r>
        <w:fldChar w:fldCharType="separate"/>
      </w:r>
      <w:r w:rsidR="00280333">
        <w:t xml:space="preserve">Figura </w:t>
      </w:r>
      <w:r w:rsidR="00280333">
        <w:rPr>
          <w:noProof/>
        </w:rPr>
        <w:t>7</w:t>
      </w:r>
      <w:r>
        <w:fldChar w:fldCharType="end"/>
      </w:r>
      <w:r>
        <w:t>).</w:t>
      </w:r>
    </w:p>
    <w:p w14:paraId="15CCDE70" w14:textId="6C799D5D" w:rsidR="007B77D5" w:rsidRDefault="007B77D5" w:rsidP="007B77D5">
      <w:r>
        <w:t xml:space="preserve">Los nitritos tendieron a presentar una mayor concentración en la bocana Amarales en marea baja seguida de la bocana Sanquianga también en marea baja </w:t>
      </w:r>
      <w:r>
        <w:t>(</w:t>
      </w:r>
      <w:r>
        <w:fldChar w:fldCharType="begin"/>
      </w:r>
      <w:r>
        <w:instrText xml:space="preserve"> REF _Ref134875891 \h </w:instrText>
      </w:r>
      <w:r>
        <w:fldChar w:fldCharType="separate"/>
      </w:r>
      <w:r w:rsidR="00280333">
        <w:t xml:space="preserve">Figura </w:t>
      </w:r>
      <w:r w:rsidR="00280333">
        <w:rPr>
          <w:noProof/>
        </w:rPr>
        <w:t>8</w:t>
      </w:r>
      <w:r>
        <w:fldChar w:fldCharType="end"/>
      </w:r>
      <w:r>
        <w:t>)</w:t>
      </w:r>
      <w:r w:rsidR="00054C97">
        <w:t>, la prueba local de Moran mostró una varianza alta para la bocana Amarales más que para el resto de las bocas</w:t>
      </w:r>
      <w:r>
        <w:t>. Se encontró una correlación espacial</w:t>
      </w:r>
      <w:r w:rsidR="00054C97">
        <w:t xml:space="preserve"> global</w:t>
      </w:r>
      <w:r>
        <w:t xml:space="preserve"> positiva y significativa para ambos períodos mareales (Marea Alta I de Moran= 0.</w:t>
      </w:r>
      <w:r w:rsidR="00054C97">
        <w:t>33</w:t>
      </w:r>
      <w:r>
        <w:t xml:space="preserve"> p &lt;0.01; Marea Baja I de Moran = 0.</w:t>
      </w:r>
      <w:r w:rsidR="00054C97">
        <w:t>35</w:t>
      </w:r>
      <w:r>
        <w:t xml:space="preserve"> p &lt;0.01)</w:t>
      </w:r>
      <w:r>
        <w:t>.</w:t>
      </w:r>
      <w:r>
        <w:t xml:space="preserve"> No se encontraron diferencias significativas entre los transectos (</w:t>
      </w:r>
      <w:r w:rsidRPr="00280998">
        <w:t>Kruskal-Wallis</w:t>
      </w:r>
      <w:r>
        <w:t>: χ² = 25.7, gl = 26, p = 0.47), pero si entre las mareas (w = 67, p &lt; 0.05) y los sectores (w = 239, p &lt; 0.05) (</w:t>
      </w:r>
      <w:r>
        <w:fldChar w:fldCharType="begin"/>
      </w:r>
      <w:r>
        <w:instrText xml:space="preserve"> REF _Ref134695665 \h </w:instrText>
      </w:r>
      <w:r>
        <w:fldChar w:fldCharType="separate"/>
      </w:r>
      <w:r w:rsidR="00280333">
        <w:t xml:space="preserve">Figura </w:t>
      </w:r>
      <w:r w:rsidR="00280333">
        <w:rPr>
          <w:noProof/>
        </w:rPr>
        <w:t>7</w:t>
      </w:r>
      <w:r>
        <w:fldChar w:fldCharType="end"/>
      </w:r>
      <w:r>
        <w:t>).</w:t>
      </w:r>
    </w:p>
    <w:p w14:paraId="1E871D72" w14:textId="77777777" w:rsidR="007B77D5" w:rsidRDefault="007B77D5" w:rsidP="007B77D5"/>
    <w:p w14:paraId="1DDADE61" w14:textId="77777777" w:rsidR="007B77D5" w:rsidRDefault="007B77D5" w:rsidP="007B77D5">
      <w:pPr>
        <w:keepNext/>
        <w:jc w:val="center"/>
      </w:pPr>
      <w:r>
        <w:rPr>
          <w:noProof/>
        </w:rPr>
        <w:drawing>
          <wp:inline distT="0" distB="0" distL="0" distR="0" wp14:anchorId="694268D0" wp14:editId="745843DE">
            <wp:extent cx="4317631" cy="6480000"/>
            <wp:effectExtent l="0" t="0" r="6985" b="0"/>
            <wp:docPr id="61119235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7631" cy="6480000"/>
                    </a:xfrm>
                    <a:prstGeom prst="rect">
                      <a:avLst/>
                    </a:prstGeom>
                    <a:noFill/>
                    <a:ln>
                      <a:noFill/>
                    </a:ln>
                  </pic:spPr>
                </pic:pic>
              </a:graphicData>
            </a:graphic>
          </wp:inline>
        </w:drawing>
      </w:r>
    </w:p>
    <w:p w14:paraId="3EDB8AB9" w14:textId="50542BC3" w:rsidR="007B77D5" w:rsidRDefault="007B77D5" w:rsidP="007B77D5">
      <w:pPr>
        <w:pStyle w:val="Descripcin"/>
        <w:jc w:val="both"/>
      </w:pPr>
      <w:bookmarkStart w:id="18" w:name="_Ref134875891"/>
      <w:r>
        <w:t xml:space="preserve">Figura </w:t>
      </w:r>
      <w:r>
        <w:fldChar w:fldCharType="begin"/>
      </w:r>
      <w:r>
        <w:instrText xml:space="preserve"> SEQ Figura \* ARABIC </w:instrText>
      </w:r>
      <w:r>
        <w:fldChar w:fldCharType="separate"/>
      </w:r>
      <w:r w:rsidR="00280333">
        <w:rPr>
          <w:noProof/>
        </w:rPr>
        <w:t>8</w:t>
      </w:r>
      <w:r>
        <w:fldChar w:fldCharType="end"/>
      </w:r>
      <w:bookmarkEnd w:id="18"/>
      <w:r>
        <w:t>. Distribución de la concentración de nitritos</w:t>
      </w:r>
      <w:r w:rsidR="005F21F7">
        <w:t xml:space="preserve"> [NO</w:t>
      </w:r>
      <w:r w:rsidR="005F21F7">
        <w:rPr>
          <w:vertAlign w:val="subscript"/>
        </w:rPr>
        <w:t>2</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r w:rsidR="005F21F7">
        <w:t>.</w:t>
      </w:r>
    </w:p>
    <w:p w14:paraId="57A082A5" w14:textId="77777777" w:rsidR="007B77D5" w:rsidRPr="007B77D5" w:rsidRDefault="007B77D5" w:rsidP="007B77D5"/>
    <w:p w14:paraId="0E22FAD3" w14:textId="68A4F932" w:rsidR="007B77D5" w:rsidRDefault="00C039C9" w:rsidP="00C039C9">
      <w:r>
        <w:t xml:space="preserve">Los nitratos en marea alta presentaron un mínimo de concentración de 0.27 μM, una mediana de 0.7 μM y un máximo de concentración de 2.28 μM. Para la marea baja, el mínimo de concentración fue de 0.19 μM, una mediana de 1.22 μM y un máximo de concentración de 4.3 μM. Estos tendieron a presentar una mayor concentración en marea baja en la bocana </w:t>
      </w:r>
      <w:r w:rsidR="00054C97">
        <w:t>Guascama detectándose una alta varianza en esta bocana con un alto nivel de significancia</w:t>
      </w:r>
      <w:r>
        <w:t xml:space="preserve"> y Sanquianga</w:t>
      </w:r>
      <w:r w:rsidR="0017782F">
        <w:t xml:space="preserve"> presentando una correlación espacial</w:t>
      </w:r>
      <w:r w:rsidR="00054C97">
        <w:t xml:space="preserve"> global</w:t>
      </w:r>
      <w:r w:rsidR="0017782F">
        <w:t xml:space="preserve"> positiva y significativa </w:t>
      </w:r>
      <w:r w:rsidR="0017782F">
        <w:t>(I de Moran = 0.</w:t>
      </w:r>
      <w:r w:rsidR="00054C97">
        <w:t>55</w:t>
      </w:r>
      <w:r w:rsidR="0017782F">
        <w:t xml:space="preserve"> p &lt;0.01)</w:t>
      </w:r>
      <w:r w:rsidR="0017782F">
        <w:t xml:space="preserve"> mientras </w:t>
      </w:r>
      <w:r w:rsidR="00105230">
        <w:t>que,</w:t>
      </w:r>
      <w:r w:rsidR="0017782F">
        <w:t xml:space="preserve"> para la marea alta, no se encontró una correlación espacial significativa </w:t>
      </w:r>
      <w:r w:rsidR="0017782F">
        <w:t xml:space="preserve">(I de Moran = </w:t>
      </w:r>
      <w:r w:rsidR="0017782F">
        <w:t>-0.</w:t>
      </w:r>
      <w:r w:rsidR="00054C97">
        <w:t>05</w:t>
      </w:r>
      <w:r w:rsidR="0017782F">
        <w:t xml:space="preserve"> p </w:t>
      </w:r>
      <w:r w:rsidR="0017782F">
        <w:t>= 0.</w:t>
      </w:r>
      <w:r w:rsidR="00054C97">
        <w:t>49</w:t>
      </w:r>
      <w:r w:rsidR="0017782F">
        <w:t>)</w:t>
      </w:r>
      <w:r w:rsidR="0017782F">
        <w:t xml:space="preserve"> observándose una mayor aleatoriedad en </w:t>
      </w:r>
      <w:r w:rsidR="00105230">
        <w:t>su</w:t>
      </w:r>
      <w:r w:rsidR="0017782F">
        <w:t xml:space="preserve"> distribución </w:t>
      </w:r>
      <w:r>
        <w:t>(</w:t>
      </w:r>
      <w:r w:rsidR="00434626">
        <w:fldChar w:fldCharType="begin"/>
      </w:r>
      <w:r w:rsidR="00434626">
        <w:instrText xml:space="preserve"> REF _Ref134876877 \h </w:instrText>
      </w:r>
      <w:r w:rsidR="00434626">
        <w:fldChar w:fldCharType="separate"/>
      </w:r>
      <w:r w:rsidR="00280333">
        <w:t xml:space="preserve">Figura </w:t>
      </w:r>
      <w:r w:rsidR="00280333">
        <w:rPr>
          <w:noProof/>
        </w:rPr>
        <w:t>9</w:t>
      </w:r>
      <w:r w:rsidR="00434626">
        <w:fldChar w:fldCharType="end"/>
      </w:r>
      <w:r>
        <w:t>). No se encontraron diferencias significativas entre los transectos (</w:t>
      </w:r>
      <w:r w:rsidRPr="00280998">
        <w:t>Kruskal-Wallis</w:t>
      </w:r>
      <w:r>
        <w:t>: χ² = 28, gl = 30, p = 0.5), pero si entre las mareas (w = 96, p &lt; 0.05) y los sectores (w = 232, p &lt; 0.05) (</w:t>
      </w:r>
      <w:r>
        <w:fldChar w:fldCharType="begin"/>
      </w:r>
      <w:r>
        <w:instrText xml:space="preserve"> REF _Ref134695665 \h </w:instrText>
      </w:r>
      <w:r>
        <w:fldChar w:fldCharType="separate"/>
      </w:r>
      <w:r w:rsidR="00280333">
        <w:t xml:space="preserve">Figura </w:t>
      </w:r>
      <w:r w:rsidR="00280333">
        <w:rPr>
          <w:noProof/>
        </w:rPr>
        <w:t>7</w:t>
      </w:r>
      <w:r>
        <w:fldChar w:fldCharType="end"/>
      </w:r>
      <w:r>
        <w:t>).</w:t>
      </w:r>
      <w:r w:rsidR="00434626">
        <w:t xml:space="preserve"> </w:t>
      </w:r>
    </w:p>
    <w:p w14:paraId="430B717D" w14:textId="77777777" w:rsidR="00054C97" w:rsidRDefault="00054C97" w:rsidP="00C039C9"/>
    <w:p w14:paraId="10A37DD5" w14:textId="77777777" w:rsidR="007B77D5" w:rsidRDefault="007B77D5" w:rsidP="007B77D5">
      <w:pPr>
        <w:keepNext/>
        <w:jc w:val="center"/>
      </w:pPr>
      <w:r>
        <w:rPr>
          <w:noProof/>
        </w:rPr>
        <w:drawing>
          <wp:inline distT="0" distB="0" distL="0" distR="0" wp14:anchorId="6D87C8D1" wp14:editId="3BF18CD7">
            <wp:extent cx="4317630" cy="6480000"/>
            <wp:effectExtent l="0" t="0" r="6985" b="0"/>
            <wp:docPr id="116859531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7DAFE48" w14:textId="3F998520" w:rsidR="007B77D5" w:rsidRDefault="007B77D5" w:rsidP="007B77D5">
      <w:pPr>
        <w:pStyle w:val="Descripcin"/>
        <w:jc w:val="both"/>
      </w:pPr>
      <w:bookmarkStart w:id="19" w:name="_Ref134876877"/>
      <w:r>
        <w:t xml:space="preserve">Figura </w:t>
      </w:r>
      <w:r>
        <w:fldChar w:fldCharType="begin"/>
      </w:r>
      <w:r>
        <w:instrText xml:space="preserve"> SEQ Figura \* ARABIC </w:instrText>
      </w:r>
      <w:r>
        <w:fldChar w:fldCharType="separate"/>
      </w:r>
      <w:r w:rsidR="00280333">
        <w:rPr>
          <w:noProof/>
        </w:rPr>
        <w:t>9</w:t>
      </w:r>
      <w:r>
        <w:fldChar w:fldCharType="end"/>
      </w:r>
      <w:bookmarkEnd w:id="19"/>
      <w:r>
        <w:t xml:space="preserve">. </w:t>
      </w:r>
      <w:r w:rsidR="005F21F7">
        <w:t xml:space="preserve">Distribución de la concentración de </w:t>
      </w:r>
      <w:r w:rsidR="005F21F7">
        <w:t xml:space="preserve">nitratos </w:t>
      </w:r>
      <w:r w:rsidR="005F21F7">
        <w:t>[NO</w:t>
      </w:r>
      <w:r w:rsidR="005F21F7">
        <w:rPr>
          <w:vertAlign w:val="subscript"/>
        </w:rPr>
        <w:t>3</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r w:rsidR="005F21F7">
        <w:t>.</w:t>
      </w:r>
    </w:p>
    <w:p w14:paraId="055E4777" w14:textId="65FD28DF" w:rsidR="007B77D5" w:rsidRDefault="00C039C9" w:rsidP="00C039C9">
      <w:r>
        <w:lastRenderedPageBreak/>
        <w:t>Los fosfatos en marea alta presentaron un mínimo de concentración de 0.06 μM, una mediana de 0.19 μM y un máximo de concentración de 0.42 μM. Para la marea baja, el mínimo de concentración fue de 0.06 μM, una mediana de 0.32 μM y un máximo de concentración de 0.91 μM. Espacialmente la mayor concentración se encontró en la bocana Sanquianga durante la marea baja</w:t>
      </w:r>
      <w:r w:rsidR="000565EC">
        <w:t xml:space="preserve"> presentando una correlación espacial positiva y significativa </w:t>
      </w:r>
      <w:r w:rsidR="000565EC">
        <w:t>(I de Moran = 0.</w:t>
      </w:r>
      <w:r w:rsidR="001322AD">
        <w:t>30</w:t>
      </w:r>
      <w:r w:rsidR="000565EC">
        <w:t xml:space="preserve"> p &lt;0.01)   </w:t>
      </w:r>
      <w:r w:rsidR="000565EC">
        <w:t xml:space="preserve">pero la distribución de estos en marea alta no presentó una estructura espacial </w:t>
      </w:r>
      <w:r w:rsidR="000565EC">
        <w:t>(I de Moran = 0.</w:t>
      </w:r>
      <w:r w:rsidR="000565EC">
        <w:t>0</w:t>
      </w:r>
      <w:r w:rsidR="001322AD">
        <w:t>9</w:t>
      </w:r>
      <w:r w:rsidR="000565EC">
        <w:t xml:space="preserve"> p </w:t>
      </w:r>
      <w:r w:rsidR="000565EC">
        <w:t>=0.1</w:t>
      </w:r>
      <w:r w:rsidR="000565EC">
        <w:t>)</w:t>
      </w:r>
      <w:r w:rsidR="000565EC">
        <w:t xml:space="preserve"> </w:t>
      </w:r>
      <w:r>
        <w:t>(</w:t>
      </w:r>
      <w:r w:rsidR="00434626">
        <w:fldChar w:fldCharType="begin"/>
      </w:r>
      <w:r w:rsidR="00434626">
        <w:instrText xml:space="preserve"> REF _Ref134876908 \h </w:instrText>
      </w:r>
      <w:r w:rsidR="00434626">
        <w:fldChar w:fldCharType="separate"/>
      </w:r>
      <w:r w:rsidR="00280333">
        <w:t xml:space="preserve">Figura </w:t>
      </w:r>
      <w:r w:rsidR="00280333">
        <w:rPr>
          <w:noProof/>
        </w:rPr>
        <w:t>10</w:t>
      </w:r>
      <w:r w:rsidR="00434626">
        <w:fldChar w:fldCharType="end"/>
      </w:r>
      <w:r>
        <w:t>). No se encontraron diferencias significativas entre los transectos (</w:t>
      </w:r>
      <w:r w:rsidRPr="00280998">
        <w:t>Kruskal-Wallis</w:t>
      </w:r>
      <w:r>
        <w:t>: χ² = 28.19, gl = 30, p = 0.5) y las mareas (w = 11, p = 0.1), pero si para sectores (w = 232, p &lt; 0.05) (</w:t>
      </w:r>
      <w:r>
        <w:fldChar w:fldCharType="begin"/>
      </w:r>
      <w:r>
        <w:instrText xml:space="preserve"> REF _Ref134695665 \h </w:instrText>
      </w:r>
      <w:r>
        <w:fldChar w:fldCharType="separate"/>
      </w:r>
      <w:r w:rsidR="00280333">
        <w:t xml:space="preserve">Figura </w:t>
      </w:r>
      <w:r w:rsidR="00280333">
        <w:rPr>
          <w:noProof/>
        </w:rPr>
        <w:t>7</w:t>
      </w:r>
      <w:r>
        <w:fldChar w:fldCharType="end"/>
      </w:r>
      <w:r>
        <w:t>).</w:t>
      </w:r>
    </w:p>
    <w:p w14:paraId="227288C8" w14:textId="0DD739E4" w:rsidR="007B77D5" w:rsidRDefault="007B77D5">
      <w:pPr>
        <w:spacing w:before="0" w:after="0"/>
        <w:contextualSpacing w:val="0"/>
        <w:jc w:val="left"/>
      </w:pPr>
    </w:p>
    <w:p w14:paraId="4CCDB7E5" w14:textId="77777777" w:rsidR="005F21F7" w:rsidRDefault="005F21F7" w:rsidP="005F21F7">
      <w:pPr>
        <w:keepNext/>
        <w:spacing w:before="0" w:after="0"/>
        <w:contextualSpacing w:val="0"/>
        <w:jc w:val="center"/>
      </w:pPr>
      <w:r>
        <w:rPr>
          <w:noProof/>
        </w:rPr>
        <w:drawing>
          <wp:inline distT="0" distB="0" distL="0" distR="0" wp14:anchorId="417F21B6" wp14:editId="50823CFD">
            <wp:extent cx="4317630" cy="6480000"/>
            <wp:effectExtent l="0" t="0" r="6985" b="0"/>
            <wp:docPr id="25656258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A5D666C" w14:textId="1E1AD0DD" w:rsidR="005F21F7" w:rsidRDefault="005F21F7" w:rsidP="00C8435E">
      <w:pPr>
        <w:pStyle w:val="Descripcin"/>
      </w:pPr>
      <w:bookmarkStart w:id="20" w:name="_Ref134876908"/>
      <w:r>
        <w:t xml:space="preserve">Figura </w:t>
      </w:r>
      <w:r>
        <w:fldChar w:fldCharType="begin"/>
      </w:r>
      <w:r>
        <w:instrText xml:space="preserve"> SEQ Figura \* ARABIC </w:instrText>
      </w:r>
      <w:r>
        <w:fldChar w:fldCharType="separate"/>
      </w:r>
      <w:r w:rsidR="00280333">
        <w:rPr>
          <w:noProof/>
        </w:rPr>
        <w:t>10</w:t>
      </w:r>
      <w:r>
        <w:fldChar w:fldCharType="end"/>
      </w:r>
      <w:bookmarkEnd w:id="20"/>
      <w:r>
        <w:t xml:space="preserve">. </w:t>
      </w:r>
      <w:r>
        <w:t xml:space="preserve">Distribución de la concentración de </w:t>
      </w:r>
      <w:r>
        <w:t>fosfatos</w:t>
      </w:r>
      <w:r>
        <w:t xml:space="preserve"> [</w:t>
      </w:r>
      <w:r>
        <w:t>PO</w:t>
      </w:r>
      <w:r w:rsidRPr="005F21F7">
        <w:rPr>
          <w:vertAlign w:val="subscript"/>
        </w:rPr>
        <w:t>4</w:t>
      </w:r>
      <w:r>
        <w:rPr>
          <w:vertAlign w:val="superscript"/>
        </w:rPr>
        <w:t>-</w:t>
      </w:r>
      <w:r>
        <w:rPr>
          <w:vertAlign w:val="superscript"/>
        </w:rPr>
        <w:t>3</w:t>
      </w:r>
      <w:r w:rsidRPr="005F21F7">
        <w:t>]</w:t>
      </w:r>
      <w:r>
        <w:t>[µM]</w:t>
      </w:r>
      <w:r>
        <w:t xml:space="preserve"> en relación con</w:t>
      </w:r>
      <w:r>
        <w:t xml:space="preserve"> </w:t>
      </w:r>
      <w:r w:rsidR="00C8435E">
        <w:t xml:space="preserve">la </w:t>
      </w:r>
      <w:r>
        <w:t xml:space="preserve">distribución de la varianza espacial y </w:t>
      </w:r>
      <w:r w:rsidR="00C8435E">
        <w:t xml:space="preserve">la </w:t>
      </w:r>
      <w:r>
        <w:t>significancia de la prueba local de Moran</w:t>
      </w:r>
      <w:r>
        <w:t xml:space="preserve"> para determinar autocorrelación espacial</w:t>
      </w:r>
      <w:r>
        <w:t>.</w:t>
      </w:r>
    </w:p>
    <w:p w14:paraId="24A9502E" w14:textId="77777777" w:rsidR="005F21F7" w:rsidRDefault="005F21F7">
      <w:pPr>
        <w:spacing w:before="0" w:after="0"/>
        <w:contextualSpacing w:val="0"/>
        <w:jc w:val="left"/>
      </w:pPr>
    </w:p>
    <w:p w14:paraId="2B0ED745" w14:textId="77777777" w:rsidR="005F21F7" w:rsidRDefault="005F21F7">
      <w:pPr>
        <w:spacing w:before="0" w:after="0"/>
        <w:contextualSpacing w:val="0"/>
        <w:jc w:val="left"/>
      </w:pPr>
    </w:p>
    <w:p w14:paraId="7D529229" w14:textId="4F7FF76A" w:rsidR="001322AD" w:rsidRDefault="00C039C9" w:rsidP="00C039C9">
      <w:r>
        <w:t>Los silicatos presentaron la mayor concentración durante la marea baja en la bocana Guascama durante la marea baja con un valor de 78.47 μM con una mediana de 27.64 μM y una mínima concentración de 6.86 μM. En marea alta se registró una mediana de 11.49 μM, un mínimo de 3.51 μM y un máximo de 44.44 μM. No se encontraron diferencias significativas entre los transectos (</w:t>
      </w:r>
      <w:r w:rsidRPr="00280998">
        <w:t>Kruskal-Wallis</w:t>
      </w:r>
      <w:r>
        <w:t>: χ² = 35, gl = 35, p = 0.47), pero si entre las mareas (w = 55, p &lt; 0.01) y los sectores (w = 223, p &lt; 0.05) (</w:t>
      </w:r>
      <w:r>
        <w:fldChar w:fldCharType="begin"/>
      </w:r>
      <w:r>
        <w:instrText xml:space="preserve"> REF _Ref134695665 \h </w:instrText>
      </w:r>
      <w:r>
        <w:fldChar w:fldCharType="separate"/>
      </w:r>
      <w:r w:rsidR="00280333">
        <w:t xml:space="preserve">Figura </w:t>
      </w:r>
      <w:r w:rsidR="00280333">
        <w:rPr>
          <w:noProof/>
        </w:rPr>
        <w:t>7</w:t>
      </w:r>
      <w:r>
        <w:fldChar w:fldCharType="end"/>
      </w:r>
      <w:r>
        <w:t>).</w:t>
      </w:r>
      <w:r w:rsidR="00105230">
        <w:t xml:space="preserve"> Se encontró correlación espacial significativa en la distribución de los silicatos en marea baja </w:t>
      </w:r>
      <w:r w:rsidR="00105230">
        <w:t>(I de Moran = 0.</w:t>
      </w:r>
      <w:r w:rsidR="001322AD">
        <w:t>53</w:t>
      </w:r>
      <w:r w:rsidR="00105230">
        <w:t xml:space="preserve"> p &lt;0.01) </w:t>
      </w:r>
      <w:r w:rsidR="00105230">
        <w:t xml:space="preserve">pero no se encontró correlación espacial en la marea alta </w:t>
      </w:r>
      <w:r w:rsidR="00105230">
        <w:t xml:space="preserve">(I de Moran = </w:t>
      </w:r>
      <w:r w:rsidR="00105230">
        <w:t>-0.0</w:t>
      </w:r>
      <w:r w:rsidR="001322AD">
        <w:t>5</w:t>
      </w:r>
      <w:r w:rsidR="00105230">
        <w:t xml:space="preserve"> p </w:t>
      </w:r>
      <w:r w:rsidR="00105230">
        <w:t>= 0.</w:t>
      </w:r>
      <w:r w:rsidR="001322AD">
        <w:t>47</w:t>
      </w:r>
      <w:r w:rsidR="00105230">
        <w:t>)</w:t>
      </w:r>
      <w:r w:rsidR="00105230">
        <w:t>.</w:t>
      </w:r>
    </w:p>
    <w:p w14:paraId="6B60D78A" w14:textId="77777777" w:rsidR="001322AD" w:rsidRDefault="001322AD" w:rsidP="00C039C9"/>
    <w:p w14:paraId="68C41656" w14:textId="77777777" w:rsidR="001322AD" w:rsidRDefault="001322AD" w:rsidP="001322AD">
      <w:pPr>
        <w:keepNext/>
        <w:jc w:val="center"/>
      </w:pPr>
      <w:r>
        <w:rPr>
          <w:noProof/>
        </w:rPr>
        <w:drawing>
          <wp:inline distT="0" distB="0" distL="0" distR="0" wp14:anchorId="3DB86326" wp14:editId="0AE215A1">
            <wp:extent cx="4317630" cy="6480000"/>
            <wp:effectExtent l="0" t="0" r="6985" b="0"/>
            <wp:docPr id="112040004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48F1455" w14:textId="7643C7DB" w:rsidR="001322AD" w:rsidRDefault="001322AD" w:rsidP="001322AD">
      <w:pPr>
        <w:pStyle w:val="Descripcin"/>
        <w:jc w:val="both"/>
      </w:pPr>
      <w:r>
        <w:t xml:space="preserve">Figura </w:t>
      </w:r>
      <w:r>
        <w:fldChar w:fldCharType="begin"/>
      </w:r>
      <w:r>
        <w:instrText xml:space="preserve"> SEQ Figura \* ARABIC </w:instrText>
      </w:r>
      <w:r>
        <w:fldChar w:fldCharType="separate"/>
      </w:r>
      <w:r w:rsidR="00280333">
        <w:rPr>
          <w:noProof/>
        </w:rPr>
        <w:t>11</w:t>
      </w:r>
      <w:r>
        <w:fldChar w:fldCharType="end"/>
      </w:r>
      <w:r>
        <w:t xml:space="preserve">. </w:t>
      </w:r>
      <w:r>
        <w:t xml:space="preserve">Distribución de la concentración de </w:t>
      </w:r>
      <w:r>
        <w:t>silicatos</w:t>
      </w:r>
      <w:r>
        <w:t xml:space="preserve"> [</w:t>
      </w:r>
      <w:r>
        <w:t>Si</w:t>
      </w:r>
      <w:r>
        <w:t>O</w:t>
      </w:r>
      <w:r>
        <w:rPr>
          <w:vertAlign w:val="subscript"/>
        </w:rPr>
        <w:t>2</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5D83DA58" w14:textId="77777777" w:rsidR="00105230" w:rsidRDefault="00105230" w:rsidP="00C039C9"/>
    <w:p w14:paraId="29E015BD" w14:textId="099FC6AC" w:rsidR="009B2AD1" w:rsidRDefault="00105230" w:rsidP="00C8435E">
      <w:r>
        <w:lastRenderedPageBreak/>
        <w:t xml:space="preserve">  </w:t>
      </w:r>
      <w:r w:rsidR="00E82E6F">
        <w:rPr>
          <w:noProof/>
        </w:rPr>
        <w:drawing>
          <wp:inline distT="0" distB="0" distL="0" distR="0" wp14:anchorId="304FCB56" wp14:editId="0450D898">
            <wp:extent cx="5400675" cy="5400675"/>
            <wp:effectExtent l="0" t="0" r="9525" b="9525"/>
            <wp:docPr id="170812260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37DB48ED" w14:textId="77777777" w:rsidR="00C039C9" w:rsidRDefault="00C039C9" w:rsidP="00C039C9">
      <w:pPr>
        <w:pStyle w:val="Descripcin"/>
      </w:pPr>
    </w:p>
    <w:p w14:paraId="42F40656" w14:textId="3FFA5490" w:rsidR="00C039C9" w:rsidRDefault="009B2AD1" w:rsidP="00C039C9">
      <w:pPr>
        <w:pStyle w:val="Descripcin"/>
      </w:pPr>
      <w:bookmarkStart w:id="21" w:name="_Ref134713680"/>
      <w:r>
        <w:t xml:space="preserve">Figura </w:t>
      </w:r>
      <w:r w:rsidR="005B2713">
        <w:fldChar w:fldCharType="begin"/>
      </w:r>
      <w:r w:rsidR="005B2713">
        <w:instrText xml:space="preserve"> SEQ Figura \* ARABIC </w:instrText>
      </w:r>
      <w:r w:rsidR="005B2713">
        <w:fldChar w:fldCharType="separate"/>
      </w:r>
      <w:r w:rsidR="00280333">
        <w:rPr>
          <w:noProof/>
        </w:rPr>
        <w:t>12</w:t>
      </w:r>
      <w:r w:rsidR="005B2713">
        <w:rPr>
          <w:noProof/>
        </w:rPr>
        <w:fldChar w:fldCharType="end"/>
      </w:r>
      <w:bookmarkEnd w:id="21"/>
      <w:r>
        <w:t>.</w:t>
      </w:r>
      <w:r w:rsidR="00C039C9">
        <w:t xml:space="preserve"> Diagrama de cajas y líneas mostrando la distribución de las concentraciones de</w:t>
      </w:r>
      <w:r w:rsidR="004414D8">
        <w:t>l pH</w:t>
      </w:r>
      <w:r w:rsidR="00C039C9">
        <w:t xml:space="preserve">, </w:t>
      </w:r>
      <w:r w:rsidR="004414D8">
        <w:t>el oxígeno disuelto en superficie</w:t>
      </w:r>
      <w:r w:rsidR="00C039C9">
        <w:t xml:space="preserve">, </w:t>
      </w:r>
      <w:r w:rsidR="004414D8">
        <w:t>la transparencia</w:t>
      </w:r>
      <w:r w:rsidR="00C039C9">
        <w:t xml:space="preserve"> y </w:t>
      </w:r>
      <w:r w:rsidR="004414D8">
        <w:t>los sólidos suspendidos totales</w:t>
      </w:r>
      <w:r w:rsidR="00C039C9">
        <w:t xml:space="preserve"> entre los períodos mareales, los sectores y los transectos de las bocanas de delta del río Sanquianga.</w:t>
      </w:r>
    </w:p>
    <w:p w14:paraId="2690F2CB" w14:textId="26A3EB62" w:rsidR="009B2AD1" w:rsidRDefault="009B2AD1" w:rsidP="00AD08AA">
      <w:pPr>
        <w:pStyle w:val="Descripcin"/>
      </w:pPr>
    </w:p>
    <w:p w14:paraId="1A5699D1" w14:textId="6FEEA45B" w:rsidR="007B77D5" w:rsidRDefault="007B77D5" w:rsidP="007B77D5">
      <w:r>
        <w:t xml:space="preserve">El pH </w:t>
      </w:r>
      <w:r w:rsidR="00C8435E">
        <w:t>más</w:t>
      </w:r>
      <w:r>
        <w:t xml:space="preserve"> básico registrado se dio tanto en marea alta como en marea baja con una mediana similar de 8.2. El valor más ácido registrado fue de 7.8. No se encontraron diferencias significativas entre los transectos (</w:t>
      </w:r>
      <w:r w:rsidRPr="00280998">
        <w:t>Kruskal-Wallis</w:t>
      </w:r>
      <w:r>
        <w:t xml:space="preserve">: χ² = 35, gl = 35, p = 0.47), pero al examinar la prueba de </w:t>
      </w:r>
      <w:r w:rsidRPr="00FA5279">
        <w:rPr>
          <w:i/>
          <w:iCs/>
        </w:rPr>
        <w:t>posthoc</w:t>
      </w:r>
      <w:r>
        <w:t xml:space="preserve"> se encontraron diferencias entre la bocana de Sanquianga y la bocana de Amarales. No se encontraron diferencias significativas entre las mareas (w = 207, p = 0.15) pero si entre los sectores (w = 32, p &lt;&lt; 0.05) (</w:t>
      </w:r>
      <w:r>
        <w:fldChar w:fldCharType="begin"/>
      </w:r>
      <w:r>
        <w:instrText xml:space="preserve"> REF _Ref134713680 \h </w:instrText>
      </w:r>
      <w:r>
        <w:fldChar w:fldCharType="separate"/>
      </w:r>
      <w:r w:rsidR="00280333">
        <w:t xml:space="preserve">Figura </w:t>
      </w:r>
      <w:r w:rsidR="00280333">
        <w:rPr>
          <w:noProof/>
        </w:rPr>
        <w:t>12</w:t>
      </w:r>
      <w:r>
        <w:fldChar w:fldCharType="end"/>
      </w:r>
      <w:r>
        <w:t>). La mayor concentración de oxígeno disuelto se encontró en marea alta en el sector oceánico con un valor de 8.06 mg.L</w:t>
      </w:r>
      <w:r w:rsidRPr="004E5025">
        <w:rPr>
          <w:vertAlign w:val="superscript"/>
        </w:rPr>
        <w:t>-1</w:t>
      </w:r>
      <w:r>
        <w:t xml:space="preserve"> y se presentó una tendencia a disminuir esta concentración hacia las bocanas (</w:t>
      </w:r>
      <w:r>
        <w:fldChar w:fldCharType="begin"/>
      </w:r>
      <w:r>
        <w:instrText xml:space="preserve"> REF _Ref134713680 \h </w:instrText>
      </w:r>
      <w:r>
        <w:fldChar w:fldCharType="separate"/>
      </w:r>
      <w:r w:rsidR="00280333">
        <w:t xml:space="preserve">Figura </w:t>
      </w:r>
      <w:r w:rsidR="00280333">
        <w:rPr>
          <w:noProof/>
        </w:rPr>
        <w:t>12</w:t>
      </w:r>
      <w:r>
        <w:fldChar w:fldCharType="end"/>
      </w:r>
      <w:r>
        <w:t>), alcanzando concentraciones de 6.08 mg.L</w:t>
      </w:r>
      <w:r w:rsidRPr="004E5025">
        <w:rPr>
          <w:vertAlign w:val="superscript"/>
        </w:rPr>
        <w:t>-1</w:t>
      </w:r>
      <w:r>
        <w:rPr>
          <w:vertAlign w:val="superscript"/>
        </w:rPr>
        <w:t xml:space="preserve"> </w:t>
      </w:r>
      <w:r>
        <w:t>en marea baja y 6.79 mg.L</w:t>
      </w:r>
      <w:r w:rsidRPr="004E5025">
        <w:rPr>
          <w:vertAlign w:val="superscript"/>
        </w:rPr>
        <w:t>-</w:t>
      </w:r>
      <w:proofErr w:type="gramStart"/>
      <w:r w:rsidRPr="004E5025">
        <w:rPr>
          <w:vertAlign w:val="superscript"/>
        </w:rPr>
        <w:t>1</w:t>
      </w:r>
      <w:r>
        <w:t xml:space="preserve">  en</w:t>
      </w:r>
      <w:proofErr w:type="gramEnd"/>
      <w:r>
        <w:t xml:space="preserve"> marea alta. La mediana para la marea alta fue de 7.2 mg.L</w:t>
      </w:r>
      <w:r w:rsidRPr="004E5025">
        <w:rPr>
          <w:vertAlign w:val="superscript"/>
        </w:rPr>
        <w:t>-1</w:t>
      </w:r>
      <w:r>
        <w:rPr>
          <w:vertAlign w:val="superscript"/>
        </w:rPr>
        <w:t xml:space="preserve"> </w:t>
      </w:r>
      <w:r>
        <w:t>y para marea baja fue de 6.435 mg.L</w:t>
      </w:r>
      <w:r w:rsidRPr="004E5025">
        <w:rPr>
          <w:vertAlign w:val="superscript"/>
        </w:rPr>
        <w:t>-1</w:t>
      </w:r>
      <w:r>
        <w:t>. No se encontraron diferencias significativas (</w:t>
      </w:r>
      <w:r w:rsidRPr="00280998">
        <w:t>Kruskal-Wallis</w:t>
      </w:r>
      <w:r>
        <w:t>: χ² = 26, gl = 32, p = 0.75), para las mareas (w = 52, p &lt; 0.01) y los sectores (w = 35, p &lt;&lt; 0.01).</w:t>
      </w:r>
    </w:p>
    <w:p w14:paraId="15A5A13E" w14:textId="77777777" w:rsidR="00D9606C" w:rsidRDefault="00D9606C" w:rsidP="007B77D5"/>
    <w:p w14:paraId="1E2A63B5" w14:textId="15F51B6A" w:rsidR="00D9606C" w:rsidRDefault="00D9606C" w:rsidP="007B77D5">
      <w:r>
        <w:t xml:space="preserve">Para ambas mareas se encontró una estructura espacial agregada y muy significativa </w:t>
      </w:r>
      <w:r>
        <w:t>mareales (Marea Alta I de Moran= 0.3</w:t>
      </w:r>
      <w:r>
        <w:t>4</w:t>
      </w:r>
      <w:r>
        <w:t xml:space="preserve"> p &lt;0.01; Marea Baja I de Moran = 0.</w:t>
      </w:r>
      <w:r>
        <w:t>55</w:t>
      </w:r>
      <w:r>
        <w:t xml:space="preserve"> p &lt;0.01)</w:t>
      </w:r>
      <w:r>
        <w:t xml:space="preserve"> presentándose un </w:t>
      </w:r>
      <w:r>
        <w:lastRenderedPageBreak/>
        <w:t>fuerte descenso en la bocana guascama</w:t>
      </w:r>
      <w:r w:rsidR="00223DC5">
        <w:t>, ubicándose en esta área la mayor varianza y significancia de la prueba local de Moran (</w:t>
      </w:r>
      <w:r w:rsidR="00223DC5">
        <w:fldChar w:fldCharType="begin"/>
      </w:r>
      <w:r w:rsidR="00223DC5">
        <w:instrText xml:space="preserve"> REF _Ref134878969 \h </w:instrText>
      </w:r>
      <w:r w:rsidR="00223DC5">
        <w:fldChar w:fldCharType="separate"/>
      </w:r>
      <w:r w:rsidR="00280333">
        <w:t xml:space="preserve">Figura </w:t>
      </w:r>
      <w:r w:rsidR="00280333">
        <w:rPr>
          <w:noProof/>
        </w:rPr>
        <w:t>13</w:t>
      </w:r>
      <w:r w:rsidR="00223DC5">
        <w:fldChar w:fldCharType="end"/>
      </w:r>
      <w:r w:rsidR="00223DC5">
        <w:t>).</w:t>
      </w:r>
    </w:p>
    <w:p w14:paraId="5F2F8BC1" w14:textId="77777777" w:rsidR="00223DC5" w:rsidRDefault="00223DC5" w:rsidP="007B77D5"/>
    <w:p w14:paraId="28029A7D" w14:textId="77777777" w:rsidR="00C8435E" w:rsidRDefault="00C8435E" w:rsidP="00C8435E">
      <w:pPr>
        <w:keepNext/>
        <w:spacing w:before="0" w:after="0"/>
        <w:contextualSpacing w:val="0"/>
        <w:jc w:val="center"/>
      </w:pPr>
      <w:r>
        <w:rPr>
          <w:noProof/>
        </w:rPr>
        <w:drawing>
          <wp:inline distT="0" distB="0" distL="0" distR="0" wp14:anchorId="3D5A18B0" wp14:editId="104ED449">
            <wp:extent cx="4317630" cy="6480000"/>
            <wp:effectExtent l="0" t="0" r="6985" b="0"/>
            <wp:docPr id="11223607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ED7DBD" w14:textId="4315C3F0" w:rsidR="00C8435E" w:rsidRDefault="00C8435E" w:rsidP="00C8435E">
      <w:pPr>
        <w:pStyle w:val="Descripcin"/>
        <w:jc w:val="center"/>
      </w:pPr>
      <w:bookmarkStart w:id="22" w:name="_Ref134878969"/>
      <w:r>
        <w:t xml:space="preserve">Figura </w:t>
      </w:r>
      <w:r>
        <w:fldChar w:fldCharType="begin"/>
      </w:r>
      <w:r>
        <w:instrText xml:space="preserve"> SEQ Figura \* ARABIC </w:instrText>
      </w:r>
      <w:r>
        <w:fldChar w:fldCharType="separate"/>
      </w:r>
      <w:r w:rsidR="00280333">
        <w:rPr>
          <w:noProof/>
        </w:rPr>
        <w:t>13</w:t>
      </w:r>
      <w:r>
        <w:fldChar w:fldCharType="end"/>
      </w:r>
      <w:bookmarkEnd w:id="22"/>
      <w:r>
        <w:t xml:space="preserve">. </w:t>
      </w:r>
      <w:r>
        <w:t>Distribución de la concentración de</w:t>
      </w:r>
      <w:r>
        <w:t>l pH</w:t>
      </w:r>
      <w:r>
        <w:t xml:space="preserve"> en relación con la distribución de la varianza espacial y la significancia de la prueba local de Moran para determinar autocorrelación espacial.</w:t>
      </w:r>
    </w:p>
    <w:p w14:paraId="0757AF4F" w14:textId="3973BC11" w:rsidR="007B77D5" w:rsidRDefault="007B77D5" w:rsidP="00C8435E">
      <w:pPr>
        <w:spacing w:before="0" w:after="0"/>
        <w:contextualSpacing w:val="0"/>
        <w:jc w:val="center"/>
      </w:pPr>
      <w:r>
        <w:br w:type="page"/>
      </w:r>
    </w:p>
    <w:p w14:paraId="5CE11664" w14:textId="6E61077D" w:rsidR="00194A4C" w:rsidRDefault="007B77D5" w:rsidP="00194A4C">
      <w:pPr>
        <w:keepNext/>
      </w:pPr>
      <w:r>
        <w:lastRenderedPageBreak/>
        <w:t xml:space="preserve">La </w:t>
      </w:r>
      <w:r w:rsidR="000C0A8A">
        <w:t xml:space="preserve">transparencia </w:t>
      </w:r>
      <w:r>
        <w:t>con el alcance del disco Secchi mostró una tendencia similar a la encontrada con el oxígeno disuelto, a medida que las estaciones de muestreo se acercan a la costa la transparencia es mayor y esto a su vez se relaciona con los sólidos suspendidos. En la marea alta se obtuvo el mayor valor de profundidad de transparencia de aproximadamente 13 metros en el transecto de Amarales, y una transparencia de aproximadamente de 0.6 metros en todo el sector costero. La mediana para la marea alta fue de 1.97 metros y para la marea baja 1.35 metros. No se evidenciaron diferencias significativas de transparencia entre los transectos (</w:t>
      </w:r>
      <w:r w:rsidRPr="00280998">
        <w:t>Kruskal-Wallis</w:t>
      </w:r>
      <w:r>
        <w:t>: χ² = 24, gl = 19, p = 0.1) pero si se presentaron diferencias entre las mareas (w = 233.5, p &lt; 0.05) y los sectores  (w = 50.5, p &lt; 0.01) (</w:t>
      </w:r>
      <w:r>
        <w:fldChar w:fldCharType="begin"/>
      </w:r>
      <w:r>
        <w:instrText xml:space="preserve"> REF _Ref134713680 \h </w:instrText>
      </w:r>
      <w:r w:rsidR="00194A4C">
        <w:instrText xml:space="preserve"> \* MERGEFORMAT </w:instrText>
      </w:r>
      <w:r>
        <w:fldChar w:fldCharType="separate"/>
      </w:r>
      <w:r w:rsidR="00280333">
        <w:t xml:space="preserve">Figura </w:t>
      </w:r>
      <w:r w:rsidR="00280333">
        <w:rPr>
          <w:noProof/>
        </w:rPr>
        <w:t>12</w:t>
      </w:r>
      <w:r>
        <w:fldChar w:fldCharType="end"/>
      </w:r>
      <w:r>
        <w:t xml:space="preserve">). </w:t>
      </w:r>
    </w:p>
    <w:p w14:paraId="1EE2CE22" w14:textId="77777777" w:rsidR="00194A4C" w:rsidRDefault="00194A4C" w:rsidP="00194A4C">
      <w:pPr>
        <w:keepNext/>
        <w:jc w:val="center"/>
      </w:pPr>
    </w:p>
    <w:p w14:paraId="3360D133" w14:textId="56963E4E" w:rsidR="00194A4C" w:rsidRDefault="00194A4C" w:rsidP="00194A4C">
      <w:pPr>
        <w:keepNext/>
        <w:jc w:val="center"/>
      </w:pPr>
      <w:r>
        <w:rPr>
          <w:noProof/>
        </w:rPr>
        <w:drawing>
          <wp:inline distT="0" distB="0" distL="0" distR="0" wp14:anchorId="53F9060B" wp14:editId="09F870FD">
            <wp:extent cx="4317630" cy="6480000"/>
            <wp:effectExtent l="0" t="0" r="6985" b="0"/>
            <wp:docPr id="91212455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56AC0E" w14:textId="6A21918C" w:rsidR="00194A4C" w:rsidRDefault="00194A4C" w:rsidP="00757589">
      <w:pPr>
        <w:pStyle w:val="Descripcin"/>
        <w:jc w:val="both"/>
      </w:pPr>
      <w:r>
        <w:t xml:space="preserve">Figura </w:t>
      </w:r>
      <w:r>
        <w:fldChar w:fldCharType="begin"/>
      </w:r>
      <w:r>
        <w:instrText xml:space="preserve"> SEQ Figura \* ARABIC </w:instrText>
      </w:r>
      <w:r>
        <w:fldChar w:fldCharType="separate"/>
      </w:r>
      <w:r w:rsidR="00280333">
        <w:rPr>
          <w:noProof/>
        </w:rPr>
        <w:t>14</w:t>
      </w:r>
      <w:r>
        <w:fldChar w:fldCharType="end"/>
      </w:r>
      <w:r>
        <w:t xml:space="preserve">. </w:t>
      </w:r>
      <w:r>
        <w:t xml:space="preserve">Distribución </w:t>
      </w:r>
      <w:r w:rsidR="00DF5C41">
        <w:t>de la transparencia</w:t>
      </w:r>
      <w:r>
        <w:t xml:space="preserve"> en relación con la distribución de la varianza espacial y la significancia de la prueba local de Moran para determinar autocorrelación espacial.</w:t>
      </w:r>
    </w:p>
    <w:p w14:paraId="49ED2F02" w14:textId="46133947" w:rsidR="007B77D5" w:rsidRDefault="007B77D5" w:rsidP="00194A4C">
      <w:pPr>
        <w:pStyle w:val="Descripcin"/>
        <w:jc w:val="center"/>
      </w:pPr>
    </w:p>
    <w:p w14:paraId="40BDC526" w14:textId="122BAA43" w:rsidR="007B77D5" w:rsidRDefault="007B77D5">
      <w:pPr>
        <w:spacing w:before="0" w:after="0"/>
        <w:contextualSpacing w:val="0"/>
        <w:jc w:val="left"/>
      </w:pPr>
    </w:p>
    <w:p w14:paraId="0A9BBC3D" w14:textId="77777777" w:rsidR="007B77D5" w:rsidRPr="006246AB" w:rsidRDefault="007B77D5" w:rsidP="007B77D5"/>
    <w:p w14:paraId="3CB8D881" w14:textId="77777777" w:rsidR="007B77D5" w:rsidRPr="007B77D5" w:rsidRDefault="007B77D5" w:rsidP="007B77D5"/>
    <w:p w14:paraId="2BE79D98" w14:textId="5326171C" w:rsidR="00C831D1" w:rsidRDefault="00E82E6F" w:rsidP="00E7640A">
      <w:r>
        <w:rPr>
          <w:noProof/>
        </w:rPr>
        <w:drawing>
          <wp:inline distT="0" distB="0" distL="0" distR="0" wp14:anchorId="64DF0635" wp14:editId="5F93C109">
            <wp:extent cx="5400675" cy="5400675"/>
            <wp:effectExtent l="0" t="0" r="9525" b="9525"/>
            <wp:docPr id="178358935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0944ACEB" w14:textId="7C98D5BC" w:rsidR="00C831D1" w:rsidRDefault="00C831D1" w:rsidP="00AD08AA">
      <w:pPr>
        <w:pStyle w:val="Descripcin"/>
      </w:pPr>
      <w:bookmarkStart w:id="23" w:name="_Ref134887718"/>
      <w:r>
        <w:t xml:space="preserve">Figura </w:t>
      </w:r>
      <w:r w:rsidR="005B2713">
        <w:fldChar w:fldCharType="begin"/>
      </w:r>
      <w:r w:rsidR="005B2713">
        <w:instrText xml:space="preserve"> SEQ Figura \* ARABIC </w:instrText>
      </w:r>
      <w:r w:rsidR="005B2713">
        <w:fldChar w:fldCharType="separate"/>
      </w:r>
      <w:r w:rsidR="00280333">
        <w:rPr>
          <w:noProof/>
        </w:rPr>
        <w:t>15</w:t>
      </w:r>
      <w:r w:rsidR="005B2713">
        <w:rPr>
          <w:noProof/>
        </w:rPr>
        <w:fldChar w:fldCharType="end"/>
      </w:r>
      <w:bookmarkEnd w:id="23"/>
      <w:r>
        <w:t>.</w:t>
      </w:r>
      <w:r w:rsidR="0066758C">
        <w:t xml:space="preserve"> </w:t>
      </w:r>
      <w:r w:rsidR="0066758C">
        <w:t>Diagrama de cajas y líneas mostrando la distribución de</w:t>
      </w:r>
      <w:r w:rsidR="0066758C">
        <w:t>l TSI del disco Secchi</w:t>
      </w:r>
      <w:r w:rsidR="0066758C">
        <w:t xml:space="preserve">, </w:t>
      </w:r>
      <w:r w:rsidR="0066758C">
        <w:t>la mediana de la temperatura en profundidad</w:t>
      </w:r>
      <w:r w:rsidR="0066758C">
        <w:t xml:space="preserve">, la </w:t>
      </w:r>
      <w:r w:rsidR="0066758C">
        <w:t>mediana de la salinidad en profundidad y la mediana del oxígeno disuelto en profundidad</w:t>
      </w:r>
      <w:r w:rsidR="0066758C">
        <w:t xml:space="preserve"> entre los períodos mareales, los sectores y los transectos de las bocanas de delta del río Sanquianga.</w:t>
      </w:r>
    </w:p>
    <w:p w14:paraId="1C5D9F55" w14:textId="77777777" w:rsidR="0066758C" w:rsidRDefault="0066758C" w:rsidP="0066758C"/>
    <w:p w14:paraId="3131FB0E" w14:textId="2B711FC8" w:rsidR="00194A4C" w:rsidRDefault="0066758C" w:rsidP="00194A4C">
      <w:r>
        <w:t>La mediana del TSI en marea alta fue de 47 con un máximo de 67 y un mínimo de 23, para la marea baja el máximo fue de 67 y el mínimo fue de 29</w:t>
      </w:r>
      <w:r w:rsidR="002209C5">
        <w:t xml:space="preserve"> con una mediana de 55 (</w:t>
      </w:r>
      <w:r w:rsidR="002209C5">
        <w:fldChar w:fldCharType="begin"/>
      </w:r>
      <w:r w:rsidR="002209C5">
        <w:instrText xml:space="preserve"> REF _Ref134887718 \h </w:instrText>
      </w:r>
      <w:r w:rsidR="002209C5">
        <w:fldChar w:fldCharType="separate"/>
      </w:r>
      <w:r w:rsidR="00280333">
        <w:t xml:space="preserve">Figura </w:t>
      </w:r>
      <w:r w:rsidR="00280333">
        <w:rPr>
          <w:noProof/>
        </w:rPr>
        <w:t>15</w:t>
      </w:r>
      <w:r w:rsidR="002209C5">
        <w:fldChar w:fldCharType="end"/>
      </w:r>
      <w:r w:rsidR="002209C5">
        <w:t>)</w:t>
      </w:r>
      <w:r>
        <w:t xml:space="preserve">. </w:t>
      </w:r>
      <w:r w:rsidR="00DF5C41">
        <w:t xml:space="preserve">La tendencia general del TSI fue la de presentar valores más altos en la costa que hacia la parte oceánica. </w:t>
      </w:r>
      <w:r w:rsidR="00194A4C">
        <w:t xml:space="preserve">El TSI presentó mayores valores hacia el sector costero sobre todo en marea baja. En ambas mareas se encontró una correlación espacial positiva y altamente significativa (Marea Alta I de Moran= 0.29 p &lt;0.01; Marea Baja I de Moran = 0.27 p &lt;0.01), la mayor fuente de variación en marea alta se encontró hacia la bocana de Guascama, sin </w:t>
      </w:r>
      <w:r>
        <w:t>embargo,</w:t>
      </w:r>
      <w:r w:rsidR="00194A4C">
        <w:t xml:space="preserve"> en la marea baja la mayor fuente de variación se encontró hacia el sector oceánico (</w:t>
      </w:r>
      <w:r>
        <w:fldChar w:fldCharType="begin"/>
      </w:r>
      <w:r>
        <w:instrText xml:space="preserve"> REF _Ref134881546 \h </w:instrText>
      </w:r>
      <w:r>
        <w:fldChar w:fldCharType="separate"/>
      </w:r>
      <w:r w:rsidR="00280333">
        <w:t xml:space="preserve">Figura </w:t>
      </w:r>
      <w:r w:rsidR="00280333">
        <w:rPr>
          <w:noProof/>
        </w:rPr>
        <w:t>16</w:t>
      </w:r>
      <w:r>
        <w:fldChar w:fldCharType="end"/>
      </w:r>
      <w:r w:rsidR="00194A4C">
        <w:t>).</w:t>
      </w:r>
    </w:p>
    <w:p w14:paraId="1CB0441E" w14:textId="77777777" w:rsidR="00194A4C" w:rsidRDefault="00194A4C" w:rsidP="00FA334F"/>
    <w:p w14:paraId="3913D403" w14:textId="4D2F429B" w:rsidR="0066758C" w:rsidRDefault="0066758C" w:rsidP="0066758C">
      <w:pPr>
        <w:jc w:val="center"/>
      </w:pPr>
      <w:r>
        <w:rPr>
          <w:noProof/>
        </w:rPr>
        <w:lastRenderedPageBreak/>
        <w:drawing>
          <wp:inline distT="0" distB="0" distL="0" distR="0" wp14:anchorId="368E1C8F" wp14:editId="697A46F7">
            <wp:extent cx="4317630" cy="6480000"/>
            <wp:effectExtent l="0" t="0" r="6985" b="0"/>
            <wp:docPr id="40228845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DE80BF3" w14:textId="5BC4A9B0" w:rsidR="00FA334F" w:rsidRDefault="00FA334F" w:rsidP="00FA334F">
      <w:pPr>
        <w:pStyle w:val="Descripcin"/>
      </w:pPr>
      <w:bookmarkStart w:id="24" w:name="_Ref134881546"/>
      <w:r>
        <w:t xml:space="preserve">Figura </w:t>
      </w:r>
      <w:r>
        <w:fldChar w:fldCharType="begin"/>
      </w:r>
      <w:r>
        <w:instrText xml:space="preserve"> SEQ Figura \* ARABIC </w:instrText>
      </w:r>
      <w:r>
        <w:fldChar w:fldCharType="separate"/>
      </w:r>
      <w:r w:rsidR="00280333">
        <w:rPr>
          <w:noProof/>
        </w:rPr>
        <w:t>16</w:t>
      </w:r>
      <w:r>
        <w:rPr>
          <w:noProof/>
        </w:rPr>
        <w:fldChar w:fldCharType="end"/>
      </w:r>
      <w:bookmarkEnd w:id="24"/>
      <w:r>
        <w:t>.</w:t>
      </w:r>
      <w:r w:rsidR="00DF5C41">
        <w:t xml:space="preserve"> </w:t>
      </w:r>
      <w:bookmarkStart w:id="25" w:name="_Hlk134893000"/>
      <w:r w:rsidR="00DF5C41">
        <w:t xml:space="preserve">Distribución </w:t>
      </w:r>
      <w:r w:rsidR="00DF5C41">
        <w:t>del TSI</w:t>
      </w:r>
      <w:r w:rsidR="00DF5C41">
        <w:t xml:space="preserve"> en relación con la distribución de la varianza espacial y la significancia de la prueba local de Moran para determinar autocorrelación espacial.</w:t>
      </w:r>
      <w:bookmarkEnd w:id="25"/>
    </w:p>
    <w:p w14:paraId="059DD8BB" w14:textId="77777777" w:rsidR="00DF5C41" w:rsidRDefault="00DF5C41" w:rsidP="00DF5C41"/>
    <w:p w14:paraId="1FBB6430" w14:textId="63AB54A7" w:rsidR="00DF5C41" w:rsidRDefault="00DF5C41" w:rsidP="00DF5C41">
      <w:r>
        <w:t>La mediana de la temperatura medida en la profundidad mostró una tendencia a aumentar hacia la parte costera, en la bocana de Amarales presentó una estabilización sobre todo en marea baja (</w:t>
      </w:r>
      <w:r>
        <w:fldChar w:fldCharType="begin"/>
      </w:r>
      <w:r>
        <w:instrText xml:space="preserve"> REF _Ref134887718 \h </w:instrText>
      </w:r>
      <w:r>
        <w:fldChar w:fldCharType="separate"/>
      </w:r>
      <w:r w:rsidR="00280333">
        <w:t xml:space="preserve">Figura </w:t>
      </w:r>
      <w:r w:rsidR="00280333">
        <w:rPr>
          <w:noProof/>
        </w:rPr>
        <w:t>15</w:t>
      </w:r>
      <w:r>
        <w:fldChar w:fldCharType="end"/>
      </w:r>
      <w:r>
        <w:t xml:space="preserve">). El valor mínimo </w:t>
      </w:r>
      <w:r w:rsidR="0092064B">
        <w:t>de la mediana en marea alta fue</w:t>
      </w:r>
      <w:r>
        <w:t xml:space="preserve"> 20.22 °C </w:t>
      </w:r>
      <w:r w:rsidR="0092064B">
        <w:t>con</w:t>
      </w:r>
      <w:r>
        <w:t xml:space="preserve"> un máximo de 2</w:t>
      </w:r>
      <w:r w:rsidR="0092064B">
        <w:t>8</w:t>
      </w:r>
      <w:r>
        <w:t>.</w:t>
      </w:r>
      <w:r w:rsidR="0092064B">
        <w:t>19</w:t>
      </w:r>
      <w:r>
        <w:t xml:space="preserve"> °C</w:t>
      </w:r>
      <w:r w:rsidR="0092064B">
        <w:t>, en marea baja, el valor máximo de la mediana fue de 27.9 °C y el mínimo de 21.58 °C.</w:t>
      </w:r>
      <w:r w:rsidR="00F754F3">
        <w:t xml:space="preserve"> esta variable presentó correlación espacial global positiva y significativa para ambos períodos mareales </w:t>
      </w:r>
      <w:r w:rsidR="00F754F3">
        <w:t>significativa (Marea Alta I de Moran= 0.</w:t>
      </w:r>
      <w:r w:rsidR="00F754F3">
        <w:t>44</w:t>
      </w:r>
      <w:r w:rsidR="00F754F3">
        <w:t xml:space="preserve"> p &lt;0.01; Marea Baja I de Moran = 0.</w:t>
      </w:r>
      <w:r w:rsidR="00F754F3">
        <w:t>34</w:t>
      </w:r>
      <w:r w:rsidR="00F754F3">
        <w:t xml:space="preserve"> p &lt;0.01)</w:t>
      </w:r>
      <w:r w:rsidR="00F754F3">
        <w:t xml:space="preserve">, presentando la principal fuente de variación hacia el sector oceánico en ambas mareas </w:t>
      </w:r>
      <w:r w:rsidR="00D564A8">
        <w:t>(</w:t>
      </w:r>
      <w:r w:rsidR="00D564A8">
        <w:fldChar w:fldCharType="begin"/>
      </w:r>
      <w:r w:rsidR="00D564A8">
        <w:instrText xml:space="preserve"> REF _Ref134889577 \h </w:instrText>
      </w:r>
      <w:r w:rsidR="00D564A8">
        <w:fldChar w:fldCharType="separate"/>
      </w:r>
      <w:r w:rsidR="00280333">
        <w:t xml:space="preserve">Figura </w:t>
      </w:r>
      <w:r w:rsidR="00280333">
        <w:rPr>
          <w:noProof/>
        </w:rPr>
        <w:t>17</w:t>
      </w:r>
      <w:r w:rsidR="00D564A8">
        <w:fldChar w:fldCharType="end"/>
      </w:r>
      <w:r w:rsidR="00D564A8">
        <w:t>).</w:t>
      </w:r>
    </w:p>
    <w:p w14:paraId="33AA3E04" w14:textId="77777777" w:rsidR="00F754F3" w:rsidRDefault="00F754F3" w:rsidP="00F754F3">
      <w:pPr>
        <w:keepNext/>
        <w:jc w:val="center"/>
      </w:pPr>
      <w:r>
        <w:rPr>
          <w:noProof/>
        </w:rPr>
        <w:lastRenderedPageBreak/>
        <w:drawing>
          <wp:inline distT="0" distB="0" distL="0" distR="0" wp14:anchorId="3CAE3623" wp14:editId="0FBC03C2">
            <wp:extent cx="4317630" cy="6480000"/>
            <wp:effectExtent l="0" t="0" r="6985" b="0"/>
            <wp:docPr id="13219208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F6FE11" w14:textId="77777777" w:rsidR="00F754F3" w:rsidRDefault="00F754F3" w:rsidP="00F754F3">
      <w:pPr>
        <w:keepNext/>
        <w:jc w:val="center"/>
      </w:pPr>
    </w:p>
    <w:p w14:paraId="0E0D0B04" w14:textId="65F0F5DF" w:rsidR="00F754F3" w:rsidRDefault="00F754F3" w:rsidP="00F754F3">
      <w:pPr>
        <w:pStyle w:val="Descripcin"/>
        <w:jc w:val="both"/>
      </w:pPr>
      <w:bookmarkStart w:id="26" w:name="_Ref134889577"/>
      <w:r>
        <w:t xml:space="preserve">Figura </w:t>
      </w:r>
      <w:r>
        <w:fldChar w:fldCharType="begin"/>
      </w:r>
      <w:r>
        <w:instrText xml:space="preserve"> SEQ Figura \* ARABIC </w:instrText>
      </w:r>
      <w:r>
        <w:fldChar w:fldCharType="separate"/>
      </w:r>
      <w:r w:rsidR="00280333">
        <w:rPr>
          <w:noProof/>
        </w:rPr>
        <w:t>17</w:t>
      </w:r>
      <w:r>
        <w:fldChar w:fldCharType="end"/>
      </w:r>
      <w:bookmarkEnd w:id="26"/>
      <w:r>
        <w:t>.</w:t>
      </w:r>
      <w:r w:rsidRPr="00F754F3">
        <w:t xml:space="preserve"> </w:t>
      </w:r>
      <w:r>
        <w:t xml:space="preserve">Distribución de la </w:t>
      </w:r>
      <w:r>
        <w:t>mediana de la temperatura en profundidad</w:t>
      </w:r>
      <w:r>
        <w:t xml:space="preserve"> en relación con la distribución de la varianza espacial y la significancia de la prueba local de Moran para determinar autocorrelación espacial.</w:t>
      </w:r>
    </w:p>
    <w:p w14:paraId="50786116" w14:textId="256C4FAD" w:rsidR="0092064B" w:rsidRPr="00DF5C41" w:rsidRDefault="0092064B" w:rsidP="00F754F3">
      <w:pPr>
        <w:pStyle w:val="Descripcin"/>
        <w:jc w:val="center"/>
      </w:pPr>
    </w:p>
    <w:p w14:paraId="58565B08" w14:textId="1631C17B" w:rsidR="00D564A8" w:rsidRDefault="00D564A8" w:rsidP="00FA334F">
      <w:r>
        <w:t xml:space="preserve">La mediana de la salinidad presentó un máximo en marea alta de 34.5 PSU y un mínimo de 25.18 </w:t>
      </w:r>
      <w:r>
        <w:t>PSU</w:t>
      </w:r>
      <w:r>
        <w:t xml:space="preserve"> y para la marea alta los valores de la salinidad estuvieron entre los 15.87 PSU y los 34.4 PSU con una tendencia a la disminución hacia el sector costero (</w:t>
      </w:r>
      <w:r>
        <w:fldChar w:fldCharType="begin"/>
      </w:r>
      <w:r>
        <w:instrText xml:space="preserve"> REF _Ref134887718 \h </w:instrText>
      </w:r>
      <w:r>
        <w:fldChar w:fldCharType="separate"/>
      </w:r>
      <w:r w:rsidR="00280333">
        <w:t xml:space="preserve">Figura </w:t>
      </w:r>
      <w:r w:rsidR="00280333">
        <w:rPr>
          <w:noProof/>
        </w:rPr>
        <w:t>15</w:t>
      </w:r>
      <w:r>
        <w:fldChar w:fldCharType="end"/>
      </w:r>
      <w:r>
        <w:t>). En marea alta no se presentó una correlación espacial significativa (</w:t>
      </w:r>
      <w:r>
        <w:t>I de Moran = 0.</w:t>
      </w:r>
      <w:r>
        <w:t>03</w:t>
      </w:r>
      <w:r>
        <w:t xml:space="preserve"> p </w:t>
      </w:r>
      <w:r>
        <w:t>= 0.21)</w:t>
      </w:r>
      <w:r w:rsidR="00EA3B9B">
        <w:t xml:space="preserve"> pero en la marea baja la correlación fue positiva y muy significativa mostrando una </w:t>
      </w:r>
      <w:r w:rsidR="009D6BC6">
        <w:t>fuente de variación significativa en la bocana de Guascama (</w:t>
      </w:r>
      <w:r w:rsidR="009D6BC6">
        <w:fldChar w:fldCharType="begin"/>
      </w:r>
      <w:r w:rsidR="009D6BC6">
        <w:instrText xml:space="preserve"> REF _Ref134890285 \h </w:instrText>
      </w:r>
      <w:r w:rsidR="009D6BC6">
        <w:fldChar w:fldCharType="separate"/>
      </w:r>
      <w:r w:rsidR="00280333">
        <w:t xml:space="preserve">Figura </w:t>
      </w:r>
      <w:r w:rsidR="00280333">
        <w:rPr>
          <w:noProof/>
        </w:rPr>
        <w:t>18</w:t>
      </w:r>
      <w:r w:rsidR="009D6BC6">
        <w:fldChar w:fldCharType="end"/>
      </w:r>
      <w:r w:rsidR="009D6BC6">
        <w:t>).</w:t>
      </w:r>
    </w:p>
    <w:p w14:paraId="6628653E" w14:textId="5EDA5E31" w:rsidR="00D564A8" w:rsidRDefault="009D6BC6" w:rsidP="00D564A8">
      <w:pPr>
        <w:keepNext/>
        <w:jc w:val="center"/>
      </w:pPr>
      <w:r>
        <w:rPr>
          <w:noProof/>
        </w:rPr>
        <w:lastRenderedPageBreak/>
        <w:drawing>
          <wp:inline distT="0" distB="0" distL="0" distR="0" wp14:anchorId="06FBE3D3" wp14:editId="063194B0">
            <wp:extent cx="4317630" cy="6480000"/>
            <wp:effectExtent l="0" t="0" r="6985" b="0"/>
            <wp:docPr id="16186647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81A8048" w14:textId="41DDC3F5" w:rsidR="00D564A8" w:rsidRDefault="00D564A8" w:rsidP="00D564A8">
      <w:pPr>
        <w:pStyle w:val="Descripcin"/>
      </w:pPr>
      <w:bookmarkStart w:id="27" w:name="_Ref134890285"/>
      <w:r>
        <w:t xml:space="preserve">Figura </w:t>
      </w:r>
      <w:r>
        <w:fldChar w:fldCharType="begin"/>
      </w:r>
      <w:r>
        <w:instrText xml:space="preserve"> SEQ Figura \* ARABIC </w:instrText>
      </w:r>
      <w:r>
        <w:fldChar w:fldCharType="separate"/>
      </w:r>
      <w:r w:rsidR="00280333">
        <w:rPr>
          <w:noProof/>
        </w:rPr>
        <w:t>18</w:t>
      </w:r>
      <w:r>
        <w:fldChar w:fldCharType="end"/>
      </w:r>
      <w:bookmarkEnd w:id="27"/>
      <w:r>
        <w:t xml:space="preserve">. </w:t>
      </w:r>
      <w:r>
        <w:t xml:space="preserve">Distribución de la </w:t>
      </w:r>
      <w:r>
        <w:t>mediana de la salinidad en profundidad</w:t>
      </w:r>
      <w:r>
        <w:t xml:space="preserve"> en relación con la distribución de la varianza espacial y la significancia de la prueba local de Moran para determinar autocorrelación espacial.</w:t>
      </w:r>
    </w:p>
    <w:p w14:paraId="36C0E540" w14:textId="5BB82F4F" w:rsidR="00D564A8" w:rsidRDefault="00D564A8" w:rsidP="004D2440">
      <w:pPr>
        <w:pStyle w:val="Descripcin"/>
      </w:pPr>
    </w:p>
    <w:p w14:paraId="1847AC9E" w14:textId="5B7597B4" w:rsidR="004D2440" w:rsidRPr="004D2440" w:rsidRDefault="004D2440" w:rsidP="004D2440">
      <w:r>
        <w:t>La mediana del oxígeno en profundidad presentó un valor máximo de 5.45 mg O</w:t>
      </w:r>
      <w:r w:rsidRPr="004D2440">
        <w:rPr>
          <w:vertAlign w:val="subscript"/>
        </w:rPr>
        <w:t>2</w:t>
      </w:r>
      <w:r>
        <w:t>. L</w:t>
      </w:r>
      <w:r w:rsidRPr="004D2440">
        <w:rPr>
          <w:vertAlign w:val="superscript"/>
        </w:rPr>
        <w:t>-1</w:t>
      </w:r>
      <w:r>
        <w:t xml:space="preserve"> y un mínimo de 3.8 </w:t>
      </w:r>
      <w:r>
        <w:t>mg O</w:t>
      </w:r>
      <w:r w:rsidRPr="004D2440">
        <w:rPr>
          <w:vertAlign w:val="subscript"/>
        </w:rPr>
        <w:t>2</w:t>
      </w:r>
      <w:r>
        <w:t>. L</w:t>
      </w:r>
      <w:r w:rsidRPr="004D2440">
        <w:rPr>
          <w:vertAlign w:val="superscript"/>
        </w:rPr>
        <w:t>-1</w:t>
      </w:r>
      <w:r>
        <w:t xml:space="preserve"> para la marea alta. Para la marea baja los valores se presentaron entre 4.2 y 5.3 </w:t>
      </w:r>
      <w:r>
        <w:t>mg O</w:t>
      </w:r>
      <w:r w:rsidRPr="004D2440">
        <w:rPr>
          <w:vertAlign w:val="subscript"/>
        </w:rPr>
        <w:t>2</w:t>
      </w:r>
      <w:r>
        <w:t>. L</w:t>
      </w:r>
      <w:r w:rsidRPr="004D2440">
        <w:rPr>
          <w:vertAlign w:val="superscript"/>
        </w:rPr>
        <w:t>-1</w:t>
      </w:r>
      <w:r>
        <w:t>. La mayor concentración se presentó en marea alta en la bocana Sanquianga seguida de la bocana Guascama en el sector oceánico (</w:t>
      </w:r>
      <w:r>
        <w:fldChar w:fldCharType="begin"/>
      </w:r>
      <w:r>
        <w:instrText xml:space="preserve"> REF _Ref134890285 \h </w:instrText>
      </w:r>
      <w:r>
        <w:fldChar w:fldCharType="separate"/>
      </w:r>
      <w:r w:rsidR="00280333">
        <w:t xml:space="preserve">Figura </w:t>
      </w:r>
      <w:r w:rsidR="00280333">
        <w:rPr>
          <w:noProof/>
        </w:rPr>
        <w:t>18</w:t>
      </w:r>
      <w:r>
        <w:fldChar w:fldCharType="end"/>
      </w:r>
      <w:r>
        <w:t>). En marea alta no se presentó una correlación espacial significativa (</w:t>
      </w:r>
      <w:r>
        <w:t>I de Moran = 0.</w:t>
      </w:r>
      <w:r>
        <w:t>12</w:t>
      </w:r>
      <w:r>
        <w:t xml:space="preserve"> p </w:t>
      </w:r>
      <w:r>
        <w:t>= 0.06) y en marea baja la correlación fue positiva y significativa (</w:t>
      </w:r>
      <w:r>
        <w:t>I de Moran = 0.</w:t>
      </w:r>
      <w:r>
        <w:t>47</w:t>
      </w:r>
      <w:r>
        <w:t xml:space="preserve"> p &lt;0.0</w:t>
      </w:r>
      <w:r>
        <w:t xml:space="preserve">5) </w:t>
      </w:r>
      <w:r w:rsidR="00757589">
        <w:t>presentándose una fuente de oxigenación en la columna de agua hacia el sector oceánico de la bocana Amarales (</w:t>
      </w:r>
      <w:r w:rsidR="00757589">
        <w:fldChar w:fldCharType="begin"/>
      </w:r>
      <w:r w:rsidR="00757589">
        <w:instrText xml:space="preserve"> REF _Ref134890844 \h </w:instrText>
      </w:r>
      <w:r w:rsidR="00757589">
        <w:fldChar w:fldCharType="separate"/>
      </w:r>
      <w:r w:rsidR="00280333">
        <w:t xml:space="preserve">Figura </w:t>
      </w:r>
      <w:r w:rsidR="00280333">
        <w:rPr>
          <w:noProof/>
        </w:rPr>
        <w:t>19</w:t>
      </w:r>
      <w:r w:rsidR="00757589">
        <w:fldChar w:fldCharType="end"/>
      </w:r>
      <w:r w:rsidR="00757589">
        <w:t>).</w:t>
      </w:r>
    </w:p>
    <w:p w14:paraId="7E201420" w14:textId="77777777" w:rsidR="004D2440" w:rsidRDefault="004D2440" w:rsidP="00D564A8">
      <w:pPr>
        <w:jc w:val="center"/>
      </w:pPr>
    </w:p>
    <w:p w14:paraId="356E7890" w14:textId="77777777" w:rsidR="004D2440" w:rsidRDefault="004D2440">
      <w:pPr>
        <w:spacing w:before="0" w:after="0"/>
        <w:contextualSpacing w:val="0"/>
        <w:jc w:val="left"/>
      </w:pPr>
      <w:r>
        <w:br w:type="page"/>
      </w:r>
    </w:p>
    <w:p w14:paraId="481C844E" w14:textId="77777777" w:rsidR="004D2440" w:rsidRDefault="004D2440" w:rsidP="004D2440">
      <w:pPr>
        <w:keepNext/>
        <w:jc w:val="center"/>
      </w:pPr>
      <w:r>
        <w:rPr>
          <w:noProof/>
        </w:rPr>
        <w:lastRenderedPageBreak/>
        <w:drawing>
          <wp:inline distT="0" distB="0" distL="0" distR="0" wp14:anchorId="1C0F3E08" wp14:editId="6681F1D1">
            <wp:extent cx="4317630" cy="6480000"/>
            <wp:effectExtent l="0" t="0" r="6985" b="0"/>
            <wp:docPr id="87117782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29C0784" w14:textId="77777777" w:rsidR="00757589" w:rsidRDefault="00757589" w:rsidP="004D2440">
      <w:pPr>
        <w:keepNext/>
        <w:jc w:val="center"/>
      </w:pPr>
    </w:p>
    <w:p w14:paraId="090C9110" w14:textId="57703C1C" w:rsidR="004D2440" w:rsidRDefault="004D2440" w:rsidP="00757589">
      <w:pPr>
        <w:pStyle w:val="Descripcin"/>
        <w:jc w:val="both"/>
      </w:pPr>
      <w:bookmarkStart w:id="28" w:name="_Ref134890844"/>
      <w:r>
        <w:t xml:space="preserve">Figura </w:t>
      </w:r>
      <w:r>
        <w:fldChar w:fldCharType="begin"/>
      </w:r>
      <w:r>
        <w:instrText xml:space="preserve"> SEQ Figura \* ARABIC </w:instrText>
      </w:r>
      <w:r>
        <w:fldChar w:fldCharType="separate"/>
      </w:r>
      <w:r w:rsidR="00280333">
        <w:rPr>
          <w:noProof/>
        </w:rPr>
        <w:t>19</w:t>
      </w:r>
      <w:r>
        <w:fldChar w:fldCharType="end"/>
      </w:r>
      <w:bookmarkEnd w:id="28"/>
      <w:r>
        <w:t xml:space="preserve">. </w:t>
      </w:r>
      <w:r w:rsidR="00757589">
        <w:t xml:space="preserve">Distribución de </w:t>
      </w:r>
      <w:r w:rsidR="00757589">
        <w:t xml:space="preserve">la mediana del oxígeno disuelto en la columna de agua </w:t>
      </w:r>
      <w:r w:rsidR="00757589">
        <w:t>en relación con la distribución de la varianza espacial y la significancia de la prueba local de Moran para determinar autocorrelación espacial.</w:t>
      </w:r>
    </w:p>
    <w:p w14:paraId="07023D9E" w14:textId="77777777" w:rsidR="00757589" w:rsidRDefault="00757589" w:rsidP="00757589"/>
    <w:p w14:paraId="0A1F32A3" w14:textId="76D93CE6" w:rsidR="00FA334F" w:rsidRDefault="00FA334F" w:rsidP="00757589">
      <w:r>
        <w:br w:type="page"/>
      </w:r>
    </w:p>
    <w:p w14:paraId="1CF3EE95" w14:textId="243BFEE4" w:rsidR="00C831D1" w:rsidRDefault="00C831D1" w:rsidP="00AD08AA"/>
    <w:p w14:paraId="694E56A0" w14:textId="4BE2E7B3" w:rsidR="00C831D1" w:rsidRDefault="00E82E6F" w:rsidP="00AD08AA">
      <w:pPr>
        <w:pStyle w:val="Descripcin"/>
      </w:pPr>
      <w:r>
        <w:rPr>
          <w:noProof/>
        </w:rPr>
        <w:drawing>
          <wp:inline distT="0" distB="0" distL="0" distR="0" wp14:anchorId="4F8F1FA3" wp14:editId="4E8E8075">
            <wp:extent cx="5400675" cy="5400675"/>
            <wp:effectExtent l="0" t="0" r="9525" b="9525"/>
            <wp:docPr id="58574010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04ABC79" w14:textId="67CB4CAB" w:rsidR="004F235D" w:rsidRDefault="00C831D1" w:rsidP="00AD08AA">
      <w:pPr>
        <w:pStyle w:val="Descripcin"/>
      </w:pPr>
      <w:bookmarkStart w:id="29" w:name="_Ref134892261"/>
      <w:r>
        <w:t xml:space="preserve">Figura </w:t>
      </w:r>
      <w:r w:rsidR="005B2713">
        <w:fldChar w:fldCharType="begin"/>
      </w:r>
      <w:r w:rsidR="005B2713">
        <w:instrText xml:space="preserve"> SEQ Figura \* ARABIC </w:instrText>
      </w:r>
      <w:r w:rsidR="005B2713">
        <w:fldChar w:fldCharType="separate"/>
      </w:r>
      <w:r w:rsidR="00280333">
        <w:rPr>
          <w:noProof/>
        </w:rPr>
        <w:t>20</w:t>
      </w:r>
      <w:r w:rsidR="005B2713">
        <w:rPr>
          <w:noProof/>
        </w:rPr>
        <w:fldChar w:fldCharType="end"/>
      </w:r>
      <w:bookmarkEnd w:id="29"/>
      <w:r>
        <w:t>.</w:t>
      </w:r>
      <w:r w:rsidR="007D4079">
        <w:t xml:space="preserve"> </w:t>
      </w:r>
      <w:r w:rsidR="007D4079">
        <w:t xml:space="preserve">Diagrama de cajas y líneas mostrando la distribución de </w:t>
      </w:r>
      <w:r w:rsidR="007D4079">
        <w:t>la mediana de la densidad en la profundidad de la columna de agua</w:t>
      </w:r>
      <w:r w:rsidR="007D4079">
        <w:t xml:space="preserve">, </w:t>
      </w:r>
      <w:r w:rsidR="007D4079">
        <w:t>el rango intercuartílico de la temperatura medida en profundidad de la columna de agua</w:t>
      </w:r>
      <w:r w:rsidR="007D4079">
        <w:t xml:space="preserve">, el rango intercuartílico de la </w:t>
      </w:r>
      <w:r w:rsidR="007D4079">
        <w:t>salinidad</w:t>
      </w:r>
      <w:r w:rsidR="007D4079">
        <w:t xml:space="preserve"> medida en profundidad de la columna de agua</w:t>
      </w:r>
      <w:r w:rsidR="007D4079">
        <w:t xml:space="preserve"> </w:t>
      </w:r>
      <w:r w:rsidR="007D4079">
        <w:t>y el rango intercuartílico de</w:t>
      </w:r>
      <w:r w:rsidR="007D4079">
        <w:t xml:space="preserve">l oxígeno disuelto medido </w:t>
      </w:r>
      <w:r w:rsidR="007D4079">
        <w:t>en profundidad de la columna de agua</w:t>
      </w:r>
      <w:r w:rsidR="007D4079">
        <w:t xml:space="preserve"> </w:t>
      </w:r>
      <w:r w:rsidR="007D4079">
        <w:t>entre los períodos mareales, los sectores y los transectos de las bocanas de delta del río Sanquianga.</w:t>
      </w:r>
    </w:p>
    <w:p w14:paraId="4A9002E9" w14:textId="77777777" w:rsidR="007D4079" w:rsidRDefault="007D4079">
      <w:pPr>
        <w:spacing w:before="0" w:after="0"/>
        <w:contextualSpacing w:val="0"/>
        <w:jc w:val="left"/>
      </w:pPr>
    </w:p>
    <w:p w14:paraId="68567BF9" w14:textId="753BC162" w:rsidR="00014A37" w:rsidRPr="0064248E" w:rsidRDefault="00014A37">
      <w:pPr>
        <w:spacing w:before="0" w:after="0"/>
        <w:contextualSpacing w:val="0"/>
        <w:jc w:val="left"/>
      </w:pPr>
      <w:r>
        <w:t xml:space="preserve">La mediana de la densidad medida en la profundidad de la columna de </w:t>
      </w:r>
      <w:r w:rsidR="0064248E">
        <w:t xml:space="preserve">agua en la marea alta </w:t>
      </w:r>
      <w:r>
        <w:t xml:space="preserve">presentó un </w:t>
      </w:r>
      <w:r w:rsidR="0064248E">
        <w:t>mínimo</w:t>
      </w:r>
      <w:r>
        <w:t xml:space="preserve"> de 1.016 </w:t>
      </w:r>
      <w:r w:rsidR="0064248E">
        <w:t>kg.m</w:t>
      </w:r>
      <w:r w:rsidR="0064248E" w:rsidRPr="0064248E">
        <w:rPr>
          <w:vertAlign w:val="superscript"/>
        </w:rPr>
        <w:t>-3</w:t>
      </w:r>
      <w:r w:rsidR="0064248E">
        <w:t xml:space="preserve"> y un máximo de 1.024 </w:t>
      </w:r>
      <w:r w:rsidR="0064248E">
        <w:t>kg.m</w:t>
      </w:r>
      <w:r w:rsidR="0064248E" w:rsidRPr="0064248E">
        <w:rPr>
          <w:vertAlign w:val="superscript"/>
        </w:rPr>
        <w:t>-3</w:t>
      </w:r>
      <w:r w:rsidR="0064248E">
        <w:t xml:space="preserve">, para la marea baja el valor mínimo de la mediana fue de 1.008 </w:t>
      </w:r>
      <w:r w:rsidR="0064248E">
        <w:t>kg.m</w:t>
      </w:r>
      <w:r w:rsidR="0064248E" w:rsidRPr="0064248E">
        <w:rPr>
          <w:vertAlign w:val="superscript"/>
        </w:rPr>
        <w:t>-3</w:t>
      </w:r>
      <w:r w:rsidR="0064248E">
        <w:rPr>
          <w:vertAlign w:val="superscript"/>
        </w:rPr>
        <w:t xml:space="preserve"> </w:t>
      </w:r>
      <w:r w:rsidR="0064248E">
        <w:t xml:space="preserve">y un máximo de 1.024 </w:t>
      </w:r>
      <w:r w:rsidR="0064248E">
        <w:t>kg.m</w:t>
      </w:r>
      <w:r w:rsidR="0064248E" w:rsidRPr="0064248E">
        <w:rPr>
          <w:vertAlign w:val="superscript"/>
        </w:rPr>
        <w:t>-3</w:t>
      </w:r>
      <w:r w:rsidR="0064248E">
        <w:t>. La tendencia general de la mediana en la columna de agua fue la disminuir hacia el sector costero (</w:t>
      </w:r>
      <w:r w:rsidR="0064248E">
        <w:fldChar w:fldCharType="begin"/>
      </w:r>
      <w:r w:rsidR="0064248E">
        <w:instrText xml:space="preserve"> REF _Ref134892261 \h </w:instrText>
      </w:r>
      <w:r w:rsidR="0064248E">
        <w:fldChar w:fldCharType="separate"/>
      </w:r>
      <w:r w:rsidR="00280333">
        <w:t xml:space="preserve">Figura </w:t>
      </w:r>
      <w:r w:rsidR="00280333">
        <w:rPr>
          <w:noProof/>
        </w:rPr>
        <w:t>20</w:t>
      </w:r>
      <w:r w:rsidR="0064248E">
        <w:fldChar w:fldCharType="end"/>
      </w:r>
      <w:r w:rsidR="0064248E">
        <w:t xml:space="preserve">). Para ambos períodos mareales se presentó una correlación espacial significativa </w:t>
      </w:r>
      <w:r w:rsidR="0064248E">
        <w:t>(Marea Alta I de Moran= 0.</w:t>
      </w:r>
      <w:r w:rsidR="00D00420">
        <w:t>21</w:t>
      </w:r>
      <w:r w:rsidR="0064248E">
        <w:t xml:space="preserve"> p &lt;0.01; Marea Baja I de Moran = 0.</w:t>
      </w:r>
      <w:r w:rsidR="00D00420">
        <w:t>47</w:t>
      </w:r>
      <w:r w:rsidR="0064248E">
        <w:t xml:space="preserve"> p &lt;0.01), </w:t>
      </w:r>
      <w:r w:rsidR="0064248E">
        <w:t xml:space="preserve"> con unas fuentes de variación en el sector oceánico en la marea alta y una fuente de variación en la bocana de Guascama en la marea baja (</w:t>
      </w:r>
      <w:r w:rsidR="0064248E">
        <w:fldChar w:fldCharType="begin"/>
      </w:r>
      <w:r w:rsidR="0064248E">
        <w:instrText xml:space="preserve"> REF _Ref134892389 \h </w:instrText>
      </w:r>
      <w:r w:rsidR="0064248E">
        <w:fldChar w:fldCharType="separate"/>
      </w:r>
      <w:r w:rsidR="00280333">
        <w:t xml:space="preserve">Figura </w:t>
      </w:r>
      <w:r w:rsidR="00280333">
        <w:rPr>
          <w:noProof/>
        </w:rPr>
        <w:t>21</w:t>
      </w:r>
      <w:r w:rsidR="0064248E">
        <w:fldChar w:fldCharType="end"/>
      </w:r>
      <w:r w:rsidR="0064248E">
        <w:t>).</w:t>
      </w:r>
    </w:p>
    <w:p w14:paraId="15305C71" w14:textId="77777777" w:rsidR="00014A37" w:rsidRDefault="00014A37" w:rsidP="00014A37">
      <w:pPr>
        <w:keepNext/>
        <w:spacing w:before="0" w:after="0"/>
        <w:contextualSpacing w:val="0"/>
        <w:jc w:val="center"/>
      </w:pPr>
      <w:r>
        <w:rPr>
          <w:noProof/>
        </w:rPr>
        <w:lastRenderedPageBreak/>
        <w:drawing>
          <wp:inline distT="0" distB="0" distL="0" distR="0" wp14:anchorId="005207E9" wp14:editId="75282030">
            <wp:extent cx="4317630" cy="6480000"/>
            <wp:effectExtent l="0" t="0" r="6985" b="0"/>
            <wp:docPr id="18858617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01CCE11" w14:textId="77777777" w:rsidR="0064248E" w:rsidRDefault="0064248E" w:rsidP="00014A37">
      <w:pPr>
        <w:keepNext/>
        <w:spacing w:before="0" w:after="0"/>
        <w:contextualSpacing w:val="0"/>
        <w:jc w:val="center"/>
      </w:pPr>
    </w:p>
    <w:p w14:paraId="7B570CCD" w14:textId="01EC1FD2" w:rsidR="00014A37" w:rsidRDefault="00014A37" w:rsidP="0064248E">
      <w:pPr>
        <w:pStyle w:val="Descripcin"/>
        <w:jc w:val="both"/>
      </w:pPr>
      <w:bookmarkStart w:id="30" w:name="_Ref134892389"/>
      <w:r>
        <w:t xml:space="preserve">Figura </w:t>
      </w:r>
      <w:r>
        <w:fldChar w:fldCharType="begin"/>
      </w:r>
      <w:r>
        <w:instrText xml:space="preserve"> SEQ Figura \* ARABIC </w:instrText>
      </w:r>
      <w:r>
        <w:fldChar w:fldCharType="separate"/>
      </w:r>
      <w:r w:rsidR="00280333">
        <w:rPr>
          <w:noProof/>
        </w:rPr>
        <w:t>21</w:t>
      </w:r>
      <w:r>
        <w:fldChar w:fldCharType="end"/>
      </w:r>
      <w:bookmarkEnd w:id="30"/>
      <w:r>
        <w:t>.</w:t>
      </w:r>
      <w:r w:rsidR="008F3DB9">
        <w:t xml:space="preserve"> </w:t>
      </w:r>
      <w:r w:rsidR="008F3DB9">
        <w:t>Distribución de la mediana de</w:t>
      </w:r>
      <w:r w:rsidR="008F3DB9">
        <w:t xml:space="preserve"> la densidad</w:t>
      </w:r>
      <w:r w:rsidR="008F3DB9">
        <w:t xml:space="preserve"> en la columna de agua en relación con la distribución de la varianza espacial y la significancia de la prueba local de Moran para determinar autocorrelación espacial.</w:t>
      </w:r>
    </w:p>
    <w:p w14:paraId="4613B3A0" w14:textId="77777777" w:rsidR="00CF101F" w:rsidRDefault="00CF101F" w:rsidP="00CF101F">
      <w:pPr>
        <w:spacing w:before="0" w:after="0"/>
        <w:contextualSpacing w:val="0"/>
      </w:pPr>
    </w:p>
    <w:p w14:paraId="3EB4FE83" w14:textId="7BD81CFD" w:rsidR="004F235D" w:rsidRDefault="00CF101F" w:rsidP="00CF101F">
      <w:pPr>
        <w:spacing w:before="0" w:after="0"/>
        <w:contextualSpacing w:val="0"/>
      </w:pPr>
      <w:r>
        <w:t>El rango intercuartílico de la temperatura medida en la profundidad de la columna de agua presentó el mayor valor en el sector oceánico de la bocana de Sanquianga durante la marea alta (9.3 °C), seguido de la bocana Guascama en marea baja (</w:t>
      </w:r>
      <w:r>
        <w:fldChar w:fldCharType="begin"/>
      </w:r>
      <w:r>
        <w:instrText xml:space="preserve"> REF _Ref134892261 \h </w:instrText>
      </w:r>
      <w:r>
        <w:fldChar w:fldCharType="separate"/>
      </w:r>
      <w:r w:rsidR="00280333">
        <w:t xml:space="preserve">Figura </w:t>
      </w:r>
      <w:r w:rsidR="00280333">
        <w:rPr>
          <w:noProof/>
        </w:rPr>
        <w:t>20</w:t>
      </w:r>
      <w:r>
        <w:fldChar w:fldCharType="end"/>
      </w:r>
      <w:r>
        <w:t xml:space="preserve">). Para ambas mareas el rango intercuartílico de la temperatura presentó una correlación espacial positiva y significativa </w:t>
      </w:r>
      <w:r>
        <w:t>(Marea Alta I de Moran= 0.</w:t>
      </w:r>
      <w:r>
        <w:t>33</w:t>
      </w:r>
      <w:r>
        <w:t xml:space="preserve"> p &lt;0.01; Marea Baja I de Moran = 0.</w:t>
      </w:r>
      <w:r>
        <w:t>45</w:t>
      </w:r>
      <w:r>
        <w:t xml:space="preserve"> p &lt;0.01),</w:t>
      </w:r>
      <w:r>
        <w:t xml:space="preserve"> con una fuente de variación muy marcada hacia los sectores oceánicos de todos los transectos (</w:t>
      </w:r>
      <w:r w:rsidR="005C495C">
        <w:fldChar w:fldCharType="begin"/>
      </w:r>
      <w:r w:rsidR="005C495C">
        <w:instrText xml:space="preserve"> REF _Ref134893044 \h </w:instrText>
      </w:r>
      <w:r w:rsidR="005C495C">
        <w:fldChar w:fldCharType="separate"/>
      </w:r>
      <w:r w:rsidR="00280333">
        <w:t xml:space="preserve">Figura </w:t>
      </w:r>
      <w:r w:rsidR="00280333">
        <w:rPr>
          <w:noProof/>
        </w:rPr>
        <w:t>22</w:t>
      </w:r>
      <w:r w:rsidR="005C495C">
        <w:fldChar w:fldCharType="end"/>
      </w:r>
      <w:r>
        <w:t>).</w:t>
      </w:r>
    </w:p>
    <w:p w14:paraId="5538D1DC" w14:textId="77777777" w:rsidR="00CF101F" w:rsidRDefault="00CF101F" w:rsidP="00CF101F">
      <w:pPr>
        <w:keepNext/>
        <w:spacing w:before="0" w:after="0"/>
        <w:contextualSpacing w:val="0"/>
        <w:jc w:val="center"/>
      </w:pPr>
      <w:r>
        <w:rPr>
          <w:noProof/>
        </w:rPr>
        <w:lastRenderedPageBreak/>
        <w:drawing>
          <wp:inline distT="0" distB="0" distL="0" distR="0" wp14:anchorId="66656EC9" wp14:editId="43BD6F5E">
            <wp:extent cx="4317630" cy="6480000"/>
            <wp:effectExtent l="0" t="0" r="6985" b="0"/>
            <wp:docPr id="54969848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3795F75" w14:textId="77777777" w:rsidR="00CF101F" w:rsidRDefault="00CF101F" w:rsidP="00CF101F">
      <w:pPr>
        <w:keepNext/>
        <w:spacing w:before="0" w:after="0"/>
        <w:contextualSpacing w:val="0"/>
        <w:jc w:val="center"/>
      </w:pPr>
    </w:p>
    <w:p w14:paraId="14D7BF34" w14:textId="1576B9B8" w:rsidR="00CF101F" w:rsidRDefault="00CF101F" w:rsidP="00CF101F">
      <w:pPr>
        <w:pStyle w:val="Descripcin"/>
        <w:jc w:val="both"/>
      </w:pPr>
      <w:bookmarkStart w:id="31" w:name="_Ref134893044"/>
      <w:r>
        <w:t xml:space="preserve">Figura </w:t>
      </w:r>
      <w:r>
        <w:fldChar w:fldCharType="begin"/>
      </w:r>
      <w:r>
        <w:instrText xml:space="preserve"> SEQ Figura \* ARABIC </w:instrText>
      </w:r>
      <w:r>
        <w:fldChar w:fldCharType="separate"/>
      </w:r>
      <w:r w:rsidR="00280333">
        <w:rPr>
          <w:noProof/>
        </w:rPr>
        <w:t>22</w:t>
      </w:r>
      <w:r>
        <w:fldChar w:fldCharType="end"/>
      </w:r>
      <w:bookmarkEnd w:id="31"/>
      <w:r>
        <w:t xml:space="preserve">. </w:t>
      </w:r>
      <w:r>
        <w:t xml:space="preserve">Distribución del </w:t>
      </w:r>
      <w:r>
        <w:t>rango intercualtílico de la temperatura medida en profundidad</w:t>
      </w:r>
      <w:r>
        <w:t xml:space="preserve"> en relación con la distribución de la varianza espacial y la significancia de la prueba local de Moran para determinar autocorrelación espacial.</w:t>
      </w:r>
    </w:p>
    <w:p w14:paraId="61C25EBE" w14:textId="77777777" w:rsidR="005C495C" w:rsidRDefault="005C495C" w:rsidP="005C495C"/>
    <w:p w14:paraId="08E32358" w14:textId="78369136" w:rsidR="005C495C" w:rsidRDefault="005C495C" w:rsidP="005C495C">
      <w:r>
        <w:t>El rango intercuartílico medido en la profundidad para la salinidad no presentó una tendencia clara entre las estaciones (</w:t>
      </w:r>
      <w:r>
        <w:fldChar w:fldCharType="begin"/>
      </w:r>
      <w:r>
        <w:instrText xml:space="preserve"> REF _Ref134892261 \h </w:instrText>
      </w:r>
      <w:r>
        <w:fldChar w:fldCharType="separate"/>
      </w:r>
      <w:r w:rsidR="00280333">
        <w:t xml:space="preserve">Figura </w:t>
      </w:r>
      <w:r w:rsidR="00280333">
        <w:rPr>
          <w:noProof/>
        </w:rPr>
        <w:t>20</w:t>
      </w:r>
      <w:r>
        <w:fldChar w:fldCharType="end"/>
      </w:r>
      <w:r>
        <w:t xml:space="preserve">) y el mayo rango fue de 3.3 PSU en marea alta y de 3.6 PSU en marea baja. </w:t>
      </w:r>
      <w:r w:rsidR="00420FDC">
        <w:t xml:space="preserve">Tampoco se presentó una correlación espacial en el rango intercuartílico de la salinidad en la columna de agua para ninguno de los dos períodos mareales </w:t>
      </w:r>
      <w:r w:rsidR="00420FDC">
        <w:t xml:space="preserve">(Marea Alta I de Moran= </w:t>
      </w:r>
      <w:r w:rsidR="00420FDC">
        <w:t>-0.09</w:t>
      </w:r>
      <w:r w:rsidR="00420FDC">
        <w:t xml:space="preserve"> p </w:t>
      </w:r>
      <w:r w:rsidR="00420FDC">
        <w:t>=0.60</w:t>
      </w:r>
      <w:r w:rsidR="00420FDC">
        <w:t>; Marea Baja I de Moran = 0.</w:t>
      </w:r>
      <w:r w:rsidR="00420FDC">
        <w:t>08</w:t>
      </w:r>
      <w:r w:rsidR="00420FDC">
        <w:t xml:space="preserve"> p </w:t>
      </w:r>
      <w:r w:rsidR="00420FDC">
        <w:t>= 0.11</w:t>
      </w:r>
      <w:r w:rsidR="00420FDC">
        <w:t>)</w:t>
      </w:r>
      <w:r w:rsidR="00420FDC">
        <w:t>, mostrando una variación aleatoria en toda la zona (</w:t>
      </w:r>
      <w:r w:rsidR="00420FDC">
        <w:fldChar w:fldCharType="begin"/>
      </w:r>
      <w:r w:rsidR="00420FDC">
        <w:instrText xml:space="preserve"> REF _Ref134893448 \h </w:instrText>
      </w:r>
      <w:r w:rsidR="00420FDC">
        <w:fldChar w:fldCharType="separate"/>
      </w:r>
      <w:r w:rsidR="00280333">
        <w:t xml:space="preserve">Figura </w:t>
      </w:r>
      <w:r w:rsidR="00280333">
        <w:rPr>
          <w:noProof/>
        </w:rPr>
        <w:t>23</w:t>
      </w:r>
      <w:r w:rsidR="00420FDC">
        <w:fldChar w:fldCharType="end"/>
      </w:r>
      <w:r w:rsidR="00420FDC">
        <w:t>).</w:t>
      </w:r>
    </w:p>
    <w:p w14:paraId="16B3A7A9" w14:textId="77777777" w:rsidR="005C495C" w:rsidRDefault="005C495C" w:rsidP="005C495C">
      <w:pPr>
        <w:keepNext/>
        <w:jc w:val="center"/>
      </w:pPr>
      <w:r>
        <w:rPr>
          <w:noProof/>
        </w:rPr>
        <w:lastRenderedPageBreak/>
        <w:drawing>
          <wp:inline distT="0" distB="0" distL="0" distR="0" wp14:anchorId="5641D377" wp14:editId="2907003D">
            <wp:extent cx="4317630" cy="6480000"/>
            <wp:effectExtent l="0" t="0" r="6985" b="0"/>
            <wp:docPr id="110550788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8E47311" w14:textId="77777777" w:rsidR="005C495C" w:rsidRDefault="005C495C" w:rsidP="005C495C">
      <w:pPr>
        <w:keepNext/>
        <w:jc w:val="center"/>
      </w:pPr>
    </w:p>
    <w:p w14:paraId="7FA35957" w14:textId="3C9B54B4" w:rsidR="005C495C" w:rsidRDefault="005C495C" w:rsidP="005C495C">
      <w:pPr>
        <w:pStyle w:val="Descripcin"/>
        <w:jc w:val="both"/>
      </w:pPr>
      <w:bookmarkStart w:id="32" w:name="_Ref134893448"/>
      <w:r>
        <w:t xml:space="preserve">Figura </w:t>
      </w:r>
      <w:r>
        <w:fldChar w:fldCharType="begin"/>
      </w:r>
      <w:r>
        <w:instrText xml:space="preserve"> SEQ Figura \* ARABIC </w:instrText>
      </w:r>
      <w:r>
        <w:fldChar w:fldCharType="separate"/>
      </w:r>
      <w:r w:rsidR="00280333">
        <w:rPr>
          <w:noProof/>
        </w:rPr>
        <w:t>23</w:t>
      </w:r>
      <w:r>
        <w:fldChar w:fldCharType="end"/>
      </w:r>
      <w:bookmarkEnd w:id="32"/>
      <w:r>
        <w:t xml:space="preserve">. </w:t>
      </w:r>
      <w:r>
        <w:t>Distribución de</w:t>
      </w:r>
      <w:r>
        <w:t xml:space="preserve">l rango intercuartílico </w:t>
      </w:r>
      <w:r>
        <w:t xml:space="preserve">de la </w:t>
      </w:r>
      <w:r>
        <w:t>salinidad</w:t>
      </w:r>
      <w:r>
        <w:t xml:space="preserve"> en la columna de agua en relación con la distribución de la varianza espacial y la significancia de la prueba local de Moran para determinar autocorrelación espacial.</w:t>
      </w:r>
    </w:p>
    <w:p w14:paraId="4EBA1705" w14:textId="77777777" w:rsidR="00E838FC" w:rsidRDefault="00E838FC" w:rsidP="00E838FC"/>
    <w:p w14:paraId="536A3A18" w14:textId="685B88DB" w:rsidR="008D35B6" w:rsidRDefault="00E838FC" w:rsidP="00E838FC">
      <w:r>
        <w:t>El rango intercuartílico para el oxígeno disuelto presentó un valor máximo de 3.4 mg O</w:t>
      </w:r>
      <w:r w:rsidRPr="00E838FC">
        <w:rPr>
          <w:vertAlign w:val="subscript"/>
        </w:rPr>
        <w:t>2</w:t>
      </w:r>
      <w:r>
        <w:t xml:space="preserve"> .L</w:t>
      </w:r>
      <w:r w:rsidRPr="00E838FC">
        <w:rPr>
          <w:vertAlign w:val="superscript"/>
        </w:rPr>
        <w:t>-1</w:t>
      </w:r>
      <w:r>
        <w:t xml:space="preserve">, </w:t>
      </w:r>
      <w:r w:rsidR="008D35B6">
        <w:t xml:space="preserve">para la marea alta y un valor máximo de 1.76 </w:t>
      </w:r>
      <w:r w:rsidR="008D35B6">
        <w:t>mg O</w:t>
      </w:r>
      <w:r w:rsidR="008D35B6" w:rsidRPr="00E838FC">
        <w:rPr>
          <w:vertAlign w:val="subscript"/>
        </w:rPr>
        <w:t>2</w:t>
      </w:r>
      <w:r w:rsidR="008D35B6">
        <w:t xml:space="preserve"> .L</w:t>
      </w:r>
      <w:r w:rsidR="008D35B6" w:rsidRPr="00E838FC">
        <w:rPr>
          <w:vertAlign w:val="superscript"/>
        </w:rPr>
        <w:t>-1</w:t>
      </w:r>
      <w:r w:rsidR="008D35B6">
        <w:t xml:space="preserve"> para la marea baja (</w:t>
      </w:r>
      <w:r w:rsidR="008D35B6">
        <w:fldChar w:fldCharType="begin"/>
      </w:r>
      <w:r w:rsidR="008D35B6">
        <w:instrText xml:space="preserve"> REF _Ref134892261 \h </w:instrText>
      </w:r>
      <w:r w:rsidR="008D35B6">
        <w:fldChar w:fldCharType="separate"/>
      </w:r>
      <w:r w:rsidR="00280333">
        <w:t xml:space="preserve">Figura </w:t>
      </w:r>
      <w:r w:rsidR="00280333">
        <w:rPr>
          <w:noProof/>
        </w:rPr>
        <w:t>20</w:t>
      </w:r>
      <w:r w:rsidR="008D35B6">
        <w:fldChar w:fldCharType="end"/>
      </w:r>
      <w:r w:rsidR="008D35B6">
        <w:t xml:space="preserve">). Para ambos períodos mareales se presentó una correlación espacial muy significativa </w:t>
      </w:r>
      <w:r w:rsidR="008D35B6">
        <w:t>(Marea Alta I de Moran= 0.</w:t>
      </w:r>
      <w:r w:rsidR="008D35B6">
        <w:t>20</w:t>
      </w:r>
      <w:r w:rsidR="008D35B6">
        <w:t xml:space="preserve"> p &lt;0.01; Marea Baja I de Moran = 0.3</w:t>
      </w:r>
      <w:r w:rsidR="008D35B6">
        <w:t>5</w:t>
      </w:r>
      <w:r w:rsidR="008D35B6">
        <w:t xml:space="preserve"> p &lt;0.01)</w:t>
      </w:r>
      <w:r w:rsidR="000808DD">
        <w:t xml:space="preserve">, presentando una fuente de </w:t>
      </w:r>
      <w:proofErr w:type="gramStart"/>
      <w:r w:rsidR="000808DD">
        <w:t xml:space="preserve">variación </w:t>
      </w:r>
      <w:r w:rsidR="008D35B6">
        <w:t xml:space="preserve"> </w:t>
      </w:r>
      <w:r w:rsidR="000808DD">
        <w:t>hacia</w:t>
      </w:r>
      <w:proofErr w:type="gramEnd"/>
      <w:r w:rsidR="000808DD">
        <w:t xml:space="preserve"> el sector oceánico del transecto de la bocana Guascama </w:t>
      </w:r>
      <w:r w:rsidR="008D35B6">
        <w:t>(</w:t>
      </w:r>
      <w:r w:rsidR="008D35B6">
        <w:fldChar w:fldCharType="begin"/>
      </w:r>
      <w:r w:rsidR="008D35B6">
        <w:instrText xml:space="preserve"> REF _Ref134894156 \h </w:instrText>
      </w:r>
      <w:r w:rsidR="008D35B6">
        <w:fldChar w:fldCharType="separate"/>
      </w:r>
      <w:r w:rsidR="00280333">
        <w:t xml:space="preserve">Figura </w:t>
      </w:r>
      <w:r w:rsidR="00280333">
        <w:rPr>
          <w:noProof/>
        </w:rPr>
        <w:t>24</w:t>
      </w:r>
      <w:r w:rsidR="008D35B6">
        <w:fldChar w:fldCharType="end"/>
      </w:r>
      <w:r w:rsidR="008D35B6">
        <w:t>).</w:t>
      </w:r>
    </w:p>
    <w:p w14:paraId="2B7A67F1" w14:textId="77777777" w:rsidR="008D35B6" w:rsidRDefault="008D35B6">
      <w:pPr>
        <w:spacing w:before="0" w:after="0"/>
        <w:contextualSpacing w:val="0"/>
        <w:jc w:val="left"/>
      </w:pPr>
      <w:r>
        <w:br w:type="page"/>
      </w:r>
    </w:p>
    <w:p w14:paraId="1D42FAF4" w14:textId="77777777" w:rsidR="008D35B6" w:rsidRDefault="008D35B6" w:rsidP="008D35B6">
      <w:pPr>
        <w:keepNext/>
        <w:spacing w:before="0" w:after="0"/>
        <w:contextualSpacing w:val="0"/>
        <w:jc w:val="center"/>
      </w:pPr>
      <w:r>
        <w:rPr>
          <w:noProof/>
        </w:rPr>
        <w:lastRenderedPageBreak/>
        <w:drawing>
          <wp:inline distT="0" distB="0" distL="0" distR="0" wp14:anchorId="764C766D" wp14:editId="1980AEA6">
            <wp:extent cx="4317630" cy="6480000"/>
            <wp:effectExtent l="0" t="0" r="6985" b="0"/>
            <wp:docPr id="136434941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32AF917" w14:textId="77777777" w:rsidR="008D35B6" w:rsidRDefault="008D35B6" w:rsidP="008D35B6">
      <w:pPr>
        <w:keepNext/>
        <w:spacing w:before="0" w:after="0"/>
        <w:contextualSpacing w:val="0"/>
        <w:jc w:val="center"/>
      </w:pPr>
    </w:p>
    <w:p w14:paraId="2DA22268" w14:textId="0E3BB36A" w:rsidR="008D35B6" w:rsidRDefault="008D35B6" w:rsidP="008D35B6">
      <w:pPr>
        <w:pStyle w:val="Descripcin"/>
        <w:jc w:val="both"/>
      </w:pPr>
      <w:bookmarkStart w:id="33" w:name="_Ref134894156"/>
      <w:r>
        <w:t xml:space="preserve">Figura </w:t>
      </w:r>
      <w:r>
        <w:fldChar w:fldCharType="begin"/>
      </w:r>
      <w:r>
        <w:instrText xml:space="preserve"> SEQ Figura \* ARABIC </w:instrText>
      </w:r>
      <w:r>
        <w:fldChar w:fldCharType="separate"/>
      </w:r>
      <w:r w:rsidR="00280333">
        <w:rPr>
          <w:noProof/>
        </w:rPr>
        <w:t>24</w:t>
      </w:r>
      <w:r>
        <w:fldChar w:fldCharType="end"/>
      </w:r>
      <w:bookmarkEnd w:id="33"/>
      <w:r>
        <w:t xml:space="preserve">. </w:t>
      </w:r>
      <w:r>
        <w:t xml:space="preserve">Distribución del </w:t>
      </w:r>
      <w:r>
        <w:t>rango intercuartílico del oxígeno disuelto medido en la columna de agua</w:t>
      </w:r>
      <w:r>
        <w:t xml:space="preserve"> en relación con la distribución de la varianza espacial y la significancia de la prueba local de Moran para determinar autocorrelación espacial.</w:t>
      </w:r>
    </w:p>
    <w:p w14:paraId="5DA0A3A0" w14:textId="05B8CAA6" w:rsidR="008D35B6" w:rsidRDefault="008D35B6" w:rsidP="008D35B6">
      <w:pPr>
        <w:spacing w:before="0" w:after="0"/>
        <w:contextualSpacing w:val="0"/>
        <w:jc w:val="center"/>
      </w:pPr>
      <w:r>
        <w:br w:type="page"/>
      </w:r>
    </w:p>
    <w:p w14:paraId="183744B7" w14:textId="77777777" w:rsidR="00E838FC" w:rsidRPr="00E838FC" w:rsidRDefault="00E838FC" w:rsidP="00E838FC"/>
    <w:p w14:paraId="4294CF00" w14:textId="72F86A2B" w:rsidR="004F235D" w:rsidRDefault="00E82E6F" w:rsidP="004F235D">
      <w:pPr>
        <w:pStyle w:val="Descripcin"/>
        <w:keepNext/>
      </w:pPr>
      <w:r>
        <w:rPr>
          <w:noProof/>
        </w:rPr>
        <w:drawing>
          <wp:inline distT="0" distB="0" distL="0" distR="0" wp14:anchorId="28503BF8" wp14:editId="549854C2">
            <wp:extent cx="5400675" cy="5400675"/>
            <wp:effectExtent l="0" t="0" r="9525" b="9525"/>
            <wp:docPr id="68709101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181AA67E" w14:textId="77777777" w:rsidR="004F235D" w:rsidRDefault="004F235D" w:rsidP="004F235D">
      <w:pPr>
        <w:pStyle w:val="Descripcin"/>
      </w:pPr>
    </w:p>
    <w:p w14:paraId="0BF354E9" w14:textId="5AAFB794" w:rsidR="00C831D1" w:rsidRDefault="004F235D" w:rsidP="004F235D">
      <w:pPr>
        <w:pStyle w:val="Descripcin"/>
      </w:pPr>
      <w:bookmarkStart w:id="34" w:name="_Ref134894733"/>
      <w:r>
        <w:t xml:space="preserve">Figura </w:t>
      </w:r>
      <w:r>
        <w:fldChar w:fldCharType="begin"/>
      </w:r>
      <w:r>
        <w:instrText xml:space="preserve"> SEQ Figura \* ARABIC </w:instrText>
      </w:r>
      <w:r>
        <w:fldChar w:fldCharType="separate"/>
      </w:r>
      <w:r w:rsidR="00280333">
        <w:rPr>
          <w:noProof/>
        </w:rPr>
        <w:t>25</w:t>
      </w:r>
      <w:r>
        <w:fldChar w:fldCharType="end"/>
      </w:r>
      <w:bookmarkEnd w:id="34"/>
      <w:r>
        <w:t>.</w:t>
      </w:r>
      <w:r w:rsidR="001D4096">
        <w:t xml:space="preserve"> </w:t>
      </w:r>
      <w:r w:rsidR="001D4096">
        <w:t xml:space="preserve">Diagrama de cajas y líneas mostrando la distribución del </w:t>
      </w:r>
      <w:r w:rsidR="001D4096">
        <w:t xml:space="preserve">rango intercuartílico de la densidad medido en la columna de agua, la temperatura superficial de mar, la </w:t>
      </w:r>
      <w:r w:rsidR="009527C2">
        <w:t>salinidad y la densidad superficiales</w:t>
      </w:r>
      <w:r w:rsidR="001D4096">
        <w:t xml:space="preserve">, </w:t>
      </w:r>
      <w:r w:rsidR="001D4096">
        <w:t>entre los períodos mareales, los sectores y los transectos de las bocanas de delta del río Sanquianga.</w:t>
      </w:r>
    </w:p>
    <w:p w14:paraId="1346F5AC" w14:textId="77777777" w:rsidR="00FA334F" w:rsidRDefault="00FA334F" w:rsidP="00AD08AA"/>
    <w:p w14:paraId="244B7EC9" w14:textId="7EE5B63A" w:rsidR="00FA334F" w:rsidRDefault="00FA334F" w:rsidP="00FA334F">
      <w:pPr>
        <w:pStyle w:val="Descripcin"/>
        <w:jc w:val="center"/>
      </w:pPr>
    </w:p>
    <w:p w14:paraId="0113DCEC" w14:textId="3DC6B773" w:rsidR="009527C2" w:rsidRDefault="009527C2">
      <w:pPr>
        <w:spacing w:before="0" w:after="0"/>
        <w:contextualSpacing w:val="0"/>
        <w:jc w:val="left"/>
      </w:pPr>
      <w:r>
        <w:t>Existe una tendencia del rango intercuartílico de la densidad a disminuir hacia el sector costero y esta tendencia es más marcada en la marea baja (</w:t>
      </w:r>
      <w:r>
        <w:fldChar w:fldCharType="begin"/>
      </w:r>
      <w:r>
        <w:instrText xml:space="preserve"> REF _Ref134894733 \h </w:instrText>
      </w:r>
      <w:r>
        <w:fldChar w:fldCharType="separate"/>
      </w:r>
      <w:r w:rsidR="00280333">
        <w:t xml:space="preserve">Figura </w:t>
      </w:r>
      <w:r w:rsidR="00280333">
        <w:rPr>
          <w:noProof/>
        </w:rPr>
        <w:t>25</w:t>
      </w:r>
      <w:r>
        <w:fldChar w:fldCharType="end"/>
      </w:r>
      <w:r>
        <w:t>). El valor máximo de este rango fue de 0.005 kg.m</w:t>
      </w:r>
      <w:r w:rsidRPr="009527C2">
        <w:rPr>
          <w:vertAlign w:val="superscript"/>
        </w:rPr>
        <w:t>-3</w:t>
      </w:r>
      <w:r>
        <w:t xml:space="preserve"> para ambas mareas, presentando una correlación espacial muy significativa también en ambos períodos mareales (</w:t>
      </w:r>
      <w:r>
        <w:fldChar w:fldCharType="begin"/>
      </w:r>
      <w:r>
        <w:instrText xml:space="preserve"> REF _Ref134894982 \h </w:instrText>
      </w:r>
      <w:r>
        <w:fldChar w:fldCharType="separate"/>
      </w:r>
      <w:r w:rsidR="00280333">
        <w:t xml:space="preserve">Figura </w:t>
      </w:r>
      <w:r w:rsidR="00280333">
        <w:rPr>
          <w:noProof/>
        </w:rPr>
        <w:t>26</w:t>
      </w:r>
      <w:r>
        <w:fldChar w:fldCharType="end"/>
      </w:r>
      <w:r>
        <w:t>).</w:t>
      </w:r>
    </w:p>
    <w:p w14:paraId="0462395C" w14:textId="7EBA3954" w:rsidR="009527C2" w:rsidRDefault="009527C2">
      <w:pPr>
        <w:spacing w:before="0" w:after="0"/>
        <w:contextualSpacing w:val="0"/>
        <w:jc w:val="left"/>
      </w:pPr>
    </w:p>
    <w:p w14:paraId="41E71052" w14:textId="77777777" w:rsidR="009527C2" w:rsidRDefault="009527C2">
      <w:pPr>
        <w:spacing w:before="0" w:after="0"/>
        <w:contextualSpacing w:val="0"/>
        <w:jc w:val="left"/>
      </w:pPr>
    </w:p>
    <w:p w14:paraId="7189721E" w14:textId="40EBDE63" w:rsidR="009527C2" w:rsidRDefault="009527C2">
      <w:pPr>
        <w:spacing w:before="0" w:after="0"/>
        <w:contextualSpacing w:val="0"/>
        <w:jc w:val="left"/>
      </w:pPr>
      <w:r>
        <w:br w:type="page"/>
      </w:r>
    </w:p>
    <w:p w14:paraId="7D5B1C3D" w14:textId="77777777" w:rsidR="009527C2" w:rsidRDefault="009527C2" w:rsidP="009527C2">
      <w:pPr>
        <w:keepNext/>
        <w:spacing w:before="0" w:after="0"/>
        <w:contextualSpacing w:val="0"/>
        <w:jc w:val="center"/>
      </w:pPr>
      <w:r>
        <w:rPr>
          <w:noProof/>
        </w:rPr>
        <w:lastRenderedPageBreak/>
        <w:drawing>
          <wp:inline distT="0" distB="0" distL="0" distR="0" wp14:anchorId="437A9A68" wp14:editId="10C09633">
            <wp:extent cx="4317630" cy="6480000"/>
            <wp:effectExtent l="0" t="0" r="6985" b="0"/>
            <wp:docPr id="5657660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B1FB892" w14:textId="77777777" w:rsidR="009527C2" w:rsidRDefault="009527C2" w:rsidP="009527C2">
      <w:pPr>
        <w:pStyle w:val="Descripcin"/>
      </w:pPr>
    </w:p>
    <w:p w14:paraId="6E4EEEF8" w14:textId="327F9A72" w:rsidR="009527C2" w:rsidRDefault="009527C2" w:rsidP="009527C2">
      <w:pPr>
        <w:pStyle w:val="Descripcin"/>
        <w:jc w:val="both"/>
      </w:pPr>
      <w:bookmarkStart w:id="35" w:name="_Ref134894982"/>
      <w:r>
        <w:t xml:space="preserve">Figura </w:t>
      </w:r>
      <w:r>
        <w:fldChar w:fldCharType="begin"/>
      </w:r>
      <w:r>
        <w:instrText xml:space="preserve"> SEQ Figura \* ARABIC </w:instrText>
      </w:r>
      <w:r>
        <w:fldChar w:fldCharType="separate"/>
      </w:r>
      <w:r w:rsidR="00280333">
        <w:rPr>
          <w:noProof/>
        </w:rPr>
        <w:t>26</w:t>
      </w:r>
      <w:r>
        <w:fldChar w:fldCharType="end"/>
      </w:r>
      <w:bookmarkEnd w:id="35"/>
      <w:r>
        <w:t xml:space="preserve">. </w:t>
      </w:r>
      <w:r>
        <w:t xml:space="preserve">Distribución del rango intercuartílico </w:t>
      </w:r>
      <w:r>
        <w:t>de la densidad</w:t>
      </w:r>
      <w:r>
        <w:t xml:space="preserve"> medido en la columna de agua en relación con la distribución de la varianza espacial y la significancia de la prueba local de Moran para determinar autocorrelación espacial.</w:t>
      </w:r>
    </w:p>
    <w:p w14:paraId="2B575469" w14:textId="65329701" w:rsidR="009527C2" w:rsidRDefault="009527C2" w:rsidP="009527C2">
      <w:pPr>
        <w:pStyle w:val="Descripcin"/>
      </w:pPr>
    </w:p>
    <w:p w14:paraId="33BF4E9D" w14:textId="4973DFBC" w:rsidR="009527C2" w:rsidRDefault="009527C2" w:rsidP="009527C2">
      <w:pPr>
        <w:spacing w:before="0" w:after="0"/>
        <w:contextualSpacing w:val="0"/>
        <w:jc w:val="center"/>
      </w:pPr>
      <w:r>
        <w:br w:type="page"/>
      </w:r>
    </w:p>
    <w:p w14:paraId="69B24C1C" w14:textId="77777777" w:rsidR="009527C2" w:rsidRDefault="009527C2">
      <w:pPr>
        <w:spacing w:before="0" w:after="0"/>
        <w:contextualSpacing w:val="0"/>
        <w:jc w:val="left"/>
      </w:pPr>
    </w:p>
    <w:p w14:paraId="64CA36DD" w14:textId="77777777" w:rsidR="00DB7B4A" w:rsidRDefault="00DB7B4A">
      <w:pPr>
        <w:spacing w:before="0" w:after="0"/>
        <w:contextualSpacing w:val="0"/>
        <w:jc w:val="left"/>
        <w:rPr>
          <w:bCs w:val="0"/>
        </w:rPr>
      </w:pPr>
    </w:p>
    <w:p w14:paraId="457EA2E2" w14:textId="46536590" w:rsidR="00DB7B4A" w:rsidRDefault="00DB7B4A" w:rsidP="00DB7B4A">
      <w:pPr>
        <w:pStyle w:val="Descripcin"/>
        <w:keepNext/>
      </w:pPr>
      <w:r>
        <w:t xml:space="preserve">Tabla </w:t>
      </w:r>
      <w:r>
        <w:fldChar w:fldCharType="begin"/>
      </w:r>
      <w:r>
        <w:instrText xml:space="preserve"> SEQ Tabla \* ARABIC </w:instrText>
      </w:r>
      <w:r>
        <w:fldChar w:fldCharType="separate"/>
      </w:r>
      <w:r w:rsidR="00280333">
        <w:rPr>
          <w:noProof/>
        </w:rPr>
        <w:t>1</w:t>
      </w:r>
      <w:r>
        <w:fldChar w:fldCharType="end"/>
      </w:r>
      <w:r>
        <w:t xml:space="preserve">. Valores para la prueba de autocorrelación espacial en </w:t>
      </w:r>
      <w:proofErr w:type="gramStart"/>
      <w:r>
        <w:t>los período</w:t>
      </w:r>
      <w:proofErr w:type="gramEnd"/>
      <w:r>
        <w:t xml:space="preserve"> de marea alta y marea baja para todas las variables utilizando el índice de Moran.</w:t>
      </w:r>
    </w:p>
    <w:p w14:paraId="2C7776D6" w14:textId="77777777" w:rsidR="00DB7B4A" w:rsidRPr="00DB7B4A" w:rsidRDefault="00DB7B4A" w:rsidP="00DB7B4A"/>
    <w:tbl>
      <w:tblPr>
        <w:tblW w:w="7580" w:type="dxa"/>
        <w:tblCellMar>
          <w:left w:w="70" w:type="dxa"/>
          <w:right w:w="70" w:type="dxa"/>
        </w:tblCellMar>
        <w:tblLook w:val="04A0" w:firstRow="1" w:lastRow="0" w:firstColumn="1" w:lastColumn="0" w:noHBand="0" w:noVBand="1"/>
      </w:tblPr>
      <w:tblGrid>
        <w:gridCol w:w="2780"/>
        <w:gridCol w:w="1537"/>
        <w:gridCol w:w="863"/>
        <w:gridCol w:w="1537"/>
        <w:gridCol w:w="863"/>
      </w:tblGrid>
      <w:tr w:rsidR="00054C97" w:rsidRPr="00054C97" w14:paraId="23750AEF" w14:textId="77777777" w:rsidTr="00054C97">
        <w:trPr>
          <w:trHeight w:val="300"/>
        </w:trPr>
        <w:tc>
          <w:tcPr>
            <w:tcW w:w="2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E10EA7"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 </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DFBE4BF" w14:textId="77777777" w:rsidR="00054C97" w:rsidRPr="00054C97" w:rsidRDefault="00054C97" w:rsidP="00054C97">
            <w:pPr>
              <w:spacing w:before="0" w:after="0"/>
              <w:contextualSpacing w:val="0"/>
              <w:jc w:val="center"/>
              <w:rPr>
                <w:rFonts w:ascii="Calibri" w:hAnsi="Calibri" w:cs="Calibri"/>
                <w:b/>
                <w:color w:val="000000"/>
                <w:sz w:val="22"/>
                <w:szCs w:val="22"/>
                <w:lang w:val="es-CO" w:eastAsia="es-CO"/>
              </w:rPr>
            </w:pPr>
            <w:r w:rsidRPr="00054C97">
              <w:rPr>
                <w:rFonts w:ascii="Calibri" w:hAnsi="Calibri" w:cs="Calibri"/>
                <w:b/>
                <w:color w:val="000000"/>
                <w:sz w:val="22"/>
                <w:szCs w:val="22"/>
                <w:lang w:val="es-CO" w:eastAsia="es-CO"/>
              </w:rPr>
              <w:t>Marea Alta</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383698C" w14:textId="77777777" w:rsidR="00054C97" w:rsidRPr="00054C97" w:rsidRDefault="00054C97" w:rsidP="00054C97">
            <w:pPr>
              <w:spacing w:before="0" w:after="0"/>
              <w:contextualSpacing w:val="0"/>
              <w:jc w:val="center"/>
              <w:rPr>
                <w:rFonts w:ascii="Calibri" w:hAnsi="Calibri" w:cs="Calibri"/>
                <w:b/>
                <w:color w:val="000000"/>
                <w:sz w:val="22"/>
                <w:szCs w:val="22"/>
                <w:lang w:val="es-CO" w:eastAsia="es-CO"/>
              </w:rPr>
            </w:pPr>
            <w:r w:rsidRPr="00054C97">
              <w:rPr>
                <w:rFonts w:ascii="Calibri" w:hAnsi="Calibri" w:cs="Calibri"/>
                <w:b/>
                <w:color w:val="000000"/>
                <w:sz w:val="22"/>
                <w:szCs w:val="22"/>
                <w:lang w:val="es-CO" w:eastAsia="es-CO"/>
              </w:rPr>
              <w:t>Marea Baja</w:t>
            </w:r>
          </w:p>
        </w:tc>
      </w:tr>
      <w:tr w:rsidR="00054C97" w:rsidRPr="00054C97" w14:paraId="1FC47E41"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5C313BF4" w14:textId="77777777" w:rsidR="00054C97" w:rsidRPr="00054C97" w:rsidRDefault="00054C97" w:rsidP="00054C97">
            <w:pPr>
              <w:spacing w:before="0" w:after="0"/>
              <w:contextualSpacing w:val="0"/>
              <w:jc w:val="center"/>
              <w:rPr>
                <w:rFonts w:ascii="Calibri" w:hAnsi="Calibri" w:cs="Calibri"/>
                <w:b/>
                <w:color w:val="000000"/>
                <w:sz w:val="22"/>
                <w:szCs w:val="22"/>
                <w:lang w:val="es-CO" w:eastAsia="es-CO"/>
              </w:rPr>
            </w:pPr>
            <w:r w:rsidRPr="00054C97">
              <w:rPr>
                <w:rFonts w:ascii="Calibri" w:hAnsi="Calibri" w:cs="Calibri"/>
                <w:b/>
                <w:color w:val="000000"/>
                <w:sz w:val="22"/>
                <w:szCs w:val="22"/>
                <w:lang w:val="es-CO" w:eastAsia="es-CO"/>
              </w:rPr>
              <w:t>Variable</w:t>
            </w:r>
          </w:p>
        </w:tc>
        <w:tc>
          <w:tcPr>
            <w:tcW w:w="1537" w:type="dxa"/>
            <w:tcBorders>
              <w:top w:val="nil"/>
              <w:left w:val="nil"/>
              <w:bottom w:val="single" w:sz="4" w:space="0" w:color="auto"/>
              <w:right w:val="single" w:sz="4" w:space="0" w:color="auto"/>
            </w:tcBorders>
            <w:shd w:val="clear" w:color="auto" w:fill="auto"/>
            <w:noWrap/>
            <w:vAlign w:val="bottom"/>
            <w:hideMark/>
          </w:tcPr>
          <w:p w14:paraId="67D5E444" w14:textId="77777777" w:rsidR="00054C97" w:rsidRPr="00054C97" w:rsidRDefault="00054C97" w:rsidP="00054C97">
            <w:pPr>
              <w:spacing w:before="0" w:after="0"/>
              <w:contextualSpacing w:val="0"/>
              <w:jc w:val="center"/>
              <w:rPr>
                <w:rFonts w:ascii="Calibri" w:hAnsi="Calibri" w:cs="Calibri"/>
                <w:b/>
                <w:color w:val="000000"/>
                <w:sz w:val="22"/>
                <w:szCs w:val="22"/>
                <w:lang w:val="es-CO" w:eastAsia="es-CO"/>
              </w:rPr>
            </w:pPr>
            <w:r w:rsidRPr="00054C97">
              <w:rPr>
                <w:rFonts w:ascii="Calibri" w:hAnsi="Calibri" w:cs="Calibri"/>
                <w:b/>
                <w:color w:val="000000"/>
                <w:sz w:val="22"/>
                <w:szCs w:val="22"/>
                <w:lang w:val="es-CO" w:eastAsia="es-CO"/>
              </w:rPr>
              <w:t>I de Moran</w:t>
            </w:r>
          </w:p>
        </w:tc>
        <w:tc>
          <w:tcPr>
            <w:tcW w:w="863" w:type="dxa"/>
            <w:tcBorders>
              <w:top w:val="nil"/>
              <w:left w:val="nil"/>
              <w:bottom w:val="single" w:sz="4" w:space="0" w:color="auto"/>
              <w:right w:val="single" w:sz="4" w:space="0" w:color="auto"/>
            </w:tcBorders>
            <w:shd w:val="clear" w:color="auto" w:fill="auto"/>
            <w:noWrap/>
            <w:vAlign w:val="bottom"/>
            <w:hideMark/>
          </w:tcPr>
          <w:p w14:paraId="13A302BC" w14:textId="77777777" w:rsidR="00054C97" w:rsidRPr="00054C97" w:rsidRDefault="00054C97" w:rsidP="00054C97">
            <w:pPr>
              <w:spacing w:before="0" w:after="0"/>
              <w:contextualSpacing w:val="0"/>
              <w:jc w:val="center"/>
              <w:rPr>
                <w:rFonts w:ascii="Calibri" w:hAnsi="Calibri" w:cs="Calibri"/>
                <w:b/>
                <w:color w:val="000000"/>
                <w:sz w:val="22"/>
                <w:szCs w:val="22"/>
                <w:lang w:val="es-CO" w:eastAsia="es-CO"/>
              </w:rPr>
            </w:pPr>
            <w:r w:rsidRPr="00054C97">
              <w:rPr>
                <w:rFonts w:ascii="Calibri" w:hAnsi="Calibri" w:cs="Calibri"/>
                <w:b/>
                <w:color w:val="000000"/>
                <w:sz w:val="22"/>
                <w:szCs w:val="22"/>
                <w:lang w:val="es-CO" w:eastAsia="es-CO"/>
              </w:rPr>
              <w:t>P</w:t>
            </w:r>
          </w:p>
        </w:tc>
        <w:tc>
          <w:tcPr>
            <w:tcW w:w="1537" w:type="dxa"/>
            <w:tcBorders>
              <w:top w:val="nil"/>
              <w:left w:val="nil"/>
              <w:bottom w:val="single" w:sz="4" w:space="0" w:color="auto"/>
              <w:right w:val="single" w:sz="4" w:space="0" w:color="auto"/>
            </w:tcBorders>
            <w:shd w:val="clear" w:color="auto" w:fill="auto"/>
            <w:noWrap/>
            <w:vAlign w:val="bottom"/>
            <w:hideMark/>
          </w:tcPr>
          <w:p w14:paraId="6FACADB3" w14:textId="77777777" w:rsidR="00054C97" w:rsidRPr="00054C97" w:rsidRDefault="00054C97" w:rsidP="00054C97">
            <w:pPr>
              <w:spacing w:before="0" w:after="0"/>
              <w:contextualSpacing w:val="0"/>
              <w:jc w:val="center"/>
              <w:rPr>
                <w:rFonts w:ascii="Calibri" w:hAnsi="Calibri" w:cs="Calibri"/>
                <w:b/>
                <w:color w:val="000000"/>
                <w:sz w:val="22"/>
                <w:szCs w:val="22"/>
                <w:lang w:val="es-CO" w:eastAsia="es-CO"/>
              </w:rPr>
            </w:pPr>
            <w:r w:rsidRPr="00054C97">
              <w:rPr>
                <w:rFonts w:ascii="Calibri" w:hAnsi="Calibri" w:cs="Calibri"/>
                <w:b/>
                <w:color w:val="000000"/>
                <w:sz w:val="22"/>
                <w:szCs w:val="22"/>
                <w:lang w:val="es-CO" w:eastAsia="es-CO"/>
              </w:rPr>
              <w:t>I de Moran</w:t>
            </w:r>
          </w:p>
        </w:tc>
        <w:tc>
          <w:tcPr>
            <w:tcW w:w="863" w:type="dxa"/>
            <w:tcBorders>
              <w:top w:val="nil"/>
              <w:left w:val="nil"/>
              <w:bottom w:val="single" w:sz="4" w:space="0" w:color="auto"/>
              <w:right w:val="single" w:sz="4" w:space="0" w:color="auto"/>
            </w:tcBorders>
            <w:shd w:val="clear" w:color="auto" w:fill="auto"/>
            <w:noWrap/>
            <w:vAlign w:val="bottom"/>
            <w:hideMark/>
          </w:tcPr>
          <w:p w14:paraId="4E90B033" w14:textId="77777777" w:rsidR="00054C97" w:rsidRPr="00054C97" w:rsidRDefault="00054C97" w:rsidP="00054C97">
            <w:pPr>
              <w:spacing w:before="0" w:after="0"/>
              <w:contextualSpacing w:val="0"/>
              <w:jc w:val="center"/>
              <w:rPr>
                <w:rFonts w:ascii="Calibri" w:hAnsi="Calibri" w:cs="Calibri"/>
                <w:b/>
                <w:color w:val="000000"/>
                <w:sz w:val="22"/>
                <w:szCs w:val="22"/>
                <w:lang w:val="es-CO" w:eastAsia="es-CO"/>
              </w:rPr>
            </w:pPr>
            <w:r w:rsidRPr="00054C97">
              <w:rPr>
                <w:rFonts w:ascii="Calibri" w:hAnsi="Calibri" w:cs="Calibri"/>
                <w:b/>
                <w:color w:val="000000"/>
                <w:sz w:val="22"/>
                <w:szCs w:val="22"/>
                <w:lang w:val="es-CO" w:eastAsia="es-CO"/>
              </w:rPr>
              <w:t>P</w:t>
            </w:r>
          </w:p>
        </w:tc>
      </w:tr>
      <w:tr w:rsidR="00054C97" w:rsidRPr="00054C97" w14:paraId="0BB3502C"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502C4267"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Nitritos</w:t>
            </w:r>
          </w:p>
        </w:tc>
        <w:tc>
          <w:tcPr>
            <w:tcW w:w="1537" w:type="dxa"/>
            <w:tcBorders>
              <w:top w:val="nil"/>
              <w:left w:val="nil"/>
              <w:bottom w:val="single" w:sz="4" w:space="0" w:color="auto"/>
              <w:right w:val="single" w:sz="4" w:space="0" w:color="auto"/>
            </w:tcBorders>
            <w:shd w:val="clear" w:color="auto" w:fill="auto"/>
            <w:noWrap/>
            <w:vAlign w:val="bottom"/>
            <w:hideMark/>
          </w:tcPr>
          <w:p w14:paraId="4CFC4B80"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33</w:t>
            </w:r>
          </w:p>
        </w:tc>
        <w:tc>
          <w:tcPr>
            <w:tcW w:w="863" w:type="dxa"/>
            <w:tcBorders>
              <w:top w:val="nil"/>
              <w:left w:val="nil"/>
              <w:bottom w:val="single" w:sz="4" w:space="0" w:color="auto"/>
              <w:right w:val="single" w:sz="4" w:space="0" w:color="auto"/>
            </w:tcBorders>
            <w:shd w:val="clear" w:color="auto" w:fill="auto"/>
            <w:noWrap/>
            <w:vAlign w:val="bottom"/>
            <w:hideMark/>
          </w:tcPr>
          <w:p w14:paraId="05E93E6D"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c>
          <w:tcPr>
            <w:tcW w:w="1537" w:type="dxa"/>
            <w:tcBorders>
              <w:top w:val="nil"/>
              <w:left w:val="nil"/>
              <w:bottom w:val="single" w:sz="4" w:space="0" w:color="auto"/>
              <w:right w:val="single" w:sz="4" w:space="0" w:color="auto"/>
            </w:tcBorders>
            <w:shd w:val="clear" w:color="auto" w:fill="auto"/>
            <w:noWrap/>
            <w:vAlign w:val="bottom"/>
            <w:hideMark/>
          </w:tcPr>
          <w:p w14:paraId="600C95AA"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35</w:t>
            </w:r>
          </w:p>
        </w:tc>
        <w:tc>
          <w:tcPr>
            <w:tcW w:w="863" w:type="dxa"/>
            <w:tcBorders>
              <w:top w:val="nil"/>
              <w:left w:val="nil"/>
              <w:bottom w:val="single" w:sz="4" w:space="0" w:color="auto"/>
              <w:right w:val="single" w:sz="4" w:space="0" w:color="auto"/>
            </w:tcBorders>
            <w:shd w:val="clear" w:color="auto" w:fill="auto"/>
            <w:noWrap/>
            <w:vAlign w:val="bottom"/>
            <w:hideMark/>
          </w:tcPr>
          <w:p w14:paraId="5DD69231"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5C84D586"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791770D0"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Nitratos</w:t>
            </w:r>
          </w:p>
        </w:tc>
        <w:tc>
          <w:tcPr>
            <w:tcW w:w="1537" w:type="dxa"/>
            <w:tcBorders>
              <w:top w:val="nil"/>
              <w:left w:val="nil"/>
              <w:bottom w:val="single" w:sz="4" w:space="0" w:color="auto"/>
              <w:right w:val="single" w:sz="4" w:space="0" w:color="auto"/>
            </w:tcBorders>
            <w:shd w:val="clear" w:color="auto" w:fill="auto"/>
            <w:noWrap/>
            <w:vAlign w:val="bottom"/>
            <w:hideMark/>
          </w:tcPr>
          <w:p w14:paraId="134FCAAF"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5</w:t>
            </w:r>
          </w:p>
        </w:tc>
        <w:tc>
          <w:tcPr>
            <w:tcW w:w="863" w:type="dxa"/>
            <w:tcBorders>
              <w:top w:val="nil"/>
              <w:left w:val="nil"/>
              <w:bottom w:val="single" w:sz="4" w:space="0" w:color="auto"/>
              <w:right w:val="single" w:sz="4" w:space="0" w:color="auto"/>
            </w:tcBorders>
            <w:shd w:val="clear" w:color="auto" w:fill="auto"/>
            <w:noWrap/>
            <w:vAlign w:val="bottom"/>
            <w:hideMark/>
          </w:tcPr>
          <w:p w14:paraId="771F5D6F"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49</w:t>
            </w:r>
          </w:p>
        </w:tc>
        <w:tc>
          <w:tcPr>
            <w:tcW w:w="1537" w:type="dxa"/>
            <w:tcBorders>
              <w:top w:val="nil"/>
              <w:left w:val="nil"/>
              <w:bottom w:val="single" w:sz="4" w:space="0" w:color="auto"/>
              <w:right w:val="single" w:sz="4" w:space="0" w:color="auto"/>
            </w:tcBorders>
            <w:shd w:val="clear" w:color="auto" w:fill="auto"/>
            <w:noWrap/>
            <w:vAlign w:val="bottom"/>
            <w:hideMark/>
          </w:tcPr>
          <w:p w14:paraId="09505E91"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55</w:t>
            </w:r>
          </w:p>
        </w:tc>
        <w:tc>
          <w:tcPr>
            <w:tcW w:w="863" w:type="dxa"/>
            <w:tcBorders>
              <w:top w:val="nil"/>
              <w:left w:val="nil"/>
              <w:bottom w:val="single" w:sz="4" w:space="0" w:color="auto"/>
              <w:right w:val="single" w:sz="4" w:space="0" w:color="auto"/>
            </w:tcBorders>
            <w:shd w:val="clear" w:color="auto" w:fill="auto"/>
            <w:noWrap/>
            <w:vAlign w:val="bottom"/>
            <w:hideMark/>
          </w:tcPr>
          <w:p w14:paraId="6B48A23C"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044AEB43"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6F006E16"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Fosfatos</w:t>
            </w:r>
          </w:p>
        </w:tc>
        <w:tc>
          <w:tcPr>
            <w:tcW w:w="1537" w:type="dxa"/>
            <w:tcBorders>
              <w:top w:val="nil"/>
              <w:left w:val="nil"/>
              <w:bottom w:val="single" w:sz="4" w:space="0" w:color="auto"/>
              <w:right w:val="single" w:sz="4" w:space="0" w:color="auto"/>
            </w:tcBorders>
            <w:shd w:val="clear" w:color="auto" w:fill="auto"/>
            <w:noWrap/>
            <w:vAlign w:val="bottom"/>
            <w:hideMark/>
          </w:tcPr>
          <w:p w14:paraId="7E8C3E38"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9</w:t>
            </w:r>
          </w:p>
        </w:tc>
        <w:tc>
          <w:tcPr>
            <w:tcW w:w="863" w:type="dxa"/>
            <w:tcBorders>
              <w:top w:val="nil"/>
              <w:left w:val="nil"/>
              <w:bottom w:val="single" w:sz="4" w:space="0" w:color="auto"/>
              <w:right w:val="single" w:sz="4" w:space="0" w:color="auto"/>
            </w:tcBorders>
            <w:shd w:val="clear" w:color="auto" w:fill="auto"/>
            <w:noWrap/>
            <w:vAlign w:val="bottom"/>
            <w:hideMark/>
          </w:tcPr>
          <w:p w14:paraId="653BF0D7"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9</w:t>
            </w:r>
          </w:p>
        </w:tc>
        <w:tc>
          <w:tcPr>
            <w:tcW w:w="1537" w:type="dxa"/>
            <w:tcBorders>
              <w:top w:val="nil"/>
              <w:left w:val="nil"/>
              <w:bottom w:val="single" w:sz="4" w:space="0" w:color="auto"/>
              <w:right w:val="single" w:sz="4" w:space="0" w:color="auto"/>
            </w:tcBorders>
            <w:shd w:val="clear" w:color="auto" w:fill="auto"/>
            <w:noWrap/>
            <w:vAlign w:val="bottom"/>
            <w:hideMark/>
          </w:tcPr>
          <w:p w14:paraId="479343BE"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30</w:t>
            </w:r>
          </w:p>
        </w:tc>
        <w:tc>
          <w:tcPr>
            <w:tcW w:w="863" w:type="dxa"/>
            <w:tcBorders>
              <w:top w:val="nil"/>
              <w:left w:val="nil"/>
              <w:bottom w:val="single" w:sz="4" w:space="0" w:color="auto"/>
              <w:right w:val="single" w:sz="4" w:space="0" w:color="auto"/>
            </w:tcBorders>
            <w:shd w:val="clear" w:color="auto" w:fill="auto"/>
            <w:noWrap/>
            <w:vAlign w:val="bottom"/>
            <w:hideMark/>
          </w:tcPr>
          <w:p w14:paraId="779AAF7B"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7D893BBF"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49301A45"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Silicatos</w:t>
            </w:r>
          </w:p>
        </w:tc>
        <w:tc>
          <w:tcPr>
            <w:tcW w:w="1537" w:type="dxa"/>
            <w:tcBorders>
              <w:top w:val="nil"/>
              <w:left w:val="nil"/>
              <w:bottom w:val="single" w:sz="4" w:space="0" w:color="auto"/>
              <w:right w:val="single" w:sz="4" w:space="0" w:color="auto"/>
            </w:tcBorders>
            <w:shd w:val="clear" w:color="auto" w:fill="auto"/>
            <w:noWrap/>
            <w:vAlign w:val="bottom"/>
            <w:hideMark/>
          </w:tcPr>
          <w:p w14:paraId="556C93FE"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5</w:t>
            </w:r>
          </w:p>
        </w:tc>
        <w:tc>
          <w:tcPr>
            <w:tcW w:w="863" w:type="dxa"/>
            <w:tcBorders>
              <w:top w:val="nil"/>
              <w:left w:val="nil"/>
              <w:bottom w:val="single" w:sz="4" w:space="0" w:color="auto"/>
              <w:right w:val="single" w:sz="4" w:space="0" w:color="auto"/>
            </w:tcBorders>
            <w:shd w:val="clear" w:color="auto" w:fill="auto"/>
            <w:noWrap/>
            <w:vAlign w:val="bottom"/>
            <w:hideMark/>
          </w:tcPr>
          <w:p w14:paraId="417669B0"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47</w:t>
            </w:r>
          </w:p>
        </w:tc>
        <w:tc>
          <w:tcPr>
            <w:tcW w:w="1537" w:type="dxa"/>
            <w:tcBorders>
              <w:top w:val="nil"/>
              <w:left w:val="nil"/>
              <w:bottom w:val="single" w:sz="4" w:space="0" w:color="auto"/>
              <w:right w:val="single" w:sz="4" w:space="0" w:color="auto"/>
            </w:tcBorders>
            <w:shd w:val="clear" w:color="auto" w:fill="auto"/>
            <w:noWrap/>
            <w:vAlign w:val="bottom"/>
            <w:hideMark/>
          </w:tcPr>
          <w:p w14:paraId="76C16CC9"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53</w:t>
            </w:r>
          </w:p>
        </w:tc>
        <w:tc>
          <w:tcPr>
            <w:tcW w:w="863" w:type="dxa"/>
            <w:tcBorders>
              <w:top w:val="nil"/>
              <w:left w:val="nil"/>
              <w:bottom w:val="single" w:sz="4" w:space="0" w:color="auto"/>
              <w:right w:val="single" w:sz="4" w:space="0" w:color="auto"/>
            </w:tcBorders>
            <w:shd w:val="clear" w:color="auto" w:fill="auto"/>
            <w:noWrap/>
            <w:vAlign w:val="bottom"/>
            <w:hideMark/>
          </w:tcPr>
          <w:p w14:paraId="757751C7"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5</w:t>
            </w:r>
          </w:p>
        </w:tc>
      </w:tr>
      <w:tr w:rsidR="00054C97" w:rsidRPr="00054C97" w14:paraId="67C5FE33"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14C6035A"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pH</w:t>
            </w:r>
          </w:p>
        </w:tc>
        <w:tc>
          <w:tcPr>
            <w:tcW w:w="1537" w:type="dxa"/>
            <w:tcBorders>
              <w:top w:val="nil"/>
              <w:left w:val="nil"/>
              <w:bottom w:val="single" w:sz="4" w:space="0" w:color="auto"/>
              <w:right w:val="single" w:sz="4" w:space="0" w:color="auto"/>
            </w:tcBorders>
            <w:shd w:val="clear" w:color="auto" w:fill="auto"/>
            <w:noWrap/>
            <w:vAlign w:val="bottom"/>
            <w:hideMark/>
          </w:tcPr>
          <w:p w14:paraId="0B7B5C01"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34</w:t>
            </w:r>
          </w:p>
        </w:tc>
        <w:tc>
          <w:tcPr>
            <w:tcW w:w="863" w:type="dxa"/>
            <w:tcBorders>
              <w:top w:val="nil"/>
              <w:left w:val="nil"/>
              <w:bottom w:val="single" w:sz="4" w:space="0" w:color="auto"/>
              <w:right w:val="single" w:sz="4" w:space="0" w:color="auto"/>
            </w:tcBorders>
            <w:shd w:val="clear" w:color="auto" w:fill="auto"/>
            <w:noWrap/>
            <w:vAlign w:val="bottom"/>
            <w:hideMark/>
          </w:tcPr>
          <w:p w14:paraId="168550B5"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c>
          <w:tcPr>
            <w:tcW w:w="1537" w:type="dxa"/>
            <w:tcBorders>
              <w:top w:val="nil"/>
              <w:left w:val="nil"/>
              <w:bottom w:val="single" w:sz="4" w:space="0" w:color="auto"/>
              <w:right w:val="single" w:sz="4" w:space="0" w:color="auto"/>
            </w:tcBorders>
            <w:shd w:val="clear" w:color="auto" w:fill="auto"/>
            <w:noWrap/>
            <w:vAlign w:val="bottom"/>
            <w:hideMark/>
          </w:tcPr>
          <w:p w14:paraId="1375E807"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55</w:t>
            </w:r>
          </w:p>
        </w:tc>
        <w:tc>
          <w:tcPr>
            <w:tcW w:w="863" w:type="dxa"/>
            <w:tcBorders>
              <w:top w:val="nil"/>
              <w:left w:val="nil"/>
              <w:bottom w:val="single" w:sz="4" w:space="0" w:color="auto"/>
              <w:right w:val="single" w:sz="4" w:space="0" w:color="auto"/>
            </w:tcBorders>
            <w:shd w:val="clear" w:color="auto" w:fill="auto"/>
            <w:noWrap/>
            <w:vAlign w:val="bottom"/>
            <w:hideMark/>
          </w:tcPr>
          <w:p w14:paraId="2D5317D4"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5EA7C776"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31B5D0BB"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Oxígeno Disuelto en Sup.</w:t>
            </w:r>
          </w:p>
        </w:tc>
        <w:tc>
          <w:tcPr>
            <w:tcW w:w="1537" w:type="dxa"/>
            <w:tcBorders>
              <w:top w:val="nil"/>
              <w:left w:val="nil"/>
              <w:bottom w:val="single" w:sz="4" w:space="0" w:color="auto"/>
              <w:right w:val="single" w:sz="4" w:space="0" w:color="auto"/>
            </w:tcBorders>
            <w:shd w:val="clear" w:color="auto" w:fill="auto"/>
            <w:noWrap/>
            <w:vAlign w:val="bottom"/>
            <w:hideMark/>
          </w:tcPr>
          <w:p w14:paraId="2715667C"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32</w:t>
            </w:r>
          </w:p>
        </w:tc>
        <w:tc>
          <w:tcPr>
            <w:tcW w:w="863" w:type="dxa"/>
            <w:tcBorders>
              <w:top w:val="nil"/>
              <w:left w:val="nil"/>
              <w:bottom w:val="single" w:sz="4" w:space="0" w:color="auto"/>
              <w:right w:val="single" w:sz="4" w:space="0" w:color="auto"/>
            </w:tcBorders>
            <w:shd w:val="clear" w:color="auto" w:fill="auto"/>
            <w:noWrap/>
            <w:vAlign w:val="bottom"/>
            <w:hideMark/>
          </w:tcPr>
          <w:p w14:paraId="7B0960A2"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c>
          <w:tcPr>
            <w:tcW w:w="1537" w:type="dxa"/>
            <w:tcBorders>
              <w:top w:val="nil"/>
              <w:left w:val="nil"/>
              <w:bottom w:val="single" w:sz="4" w:space="0" w:color="auto"/>
              <w:right w:val="single" w:sz="4" w:space="0" w:color="auto"/>
            </w:tcBorders>
            <w:shd w:val="clear" w:color="auto" w:fill="auto"/>
            <w:noWrap/>
            <w:vAlign w:val="bottom"/>
            <w:hideMark/>
          </w:tcPr>
          <w:p w14:paraId="31CD32E5"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38</w:t>
            </w:r>
          </w:p>
        </w:tc>
        <w:tc>
          <w:tcPr>
            <w:tcW w:w="863" w:type="dxa"/>
            <w:tcBorders>
              <w:top w:val="nil"/>
              <w:left w:val="nil"/>
              <w:bottom w:val="single" w:sz="4" w:space="0" w:color="auto"/>
              <w:right w:val="single" w:sz="4" w:space="0" w:color="auto"/>
            </w:tcBorders>
            <w:shd w:val="clear" w:color="auto" w:fill="auto"/>
            <w:noWrap/>
            <w:vAlign w:val="bottom"/>
            <w:hideMark/>
          </w:tcPr>
          <w:p w14:paraId="28264167"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7347A535"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659BD8CD"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Transparencia</w:t>
            </w:r>
          </w:p>
        </w:tc>
        <w:tc>
          <w:tcPr>
            <w:tcW w:w="1537" w:type="dxa"/>
            <w:tcBorders>
              <w:top w:val="nil"/>
              <w:left w:val="nil"/>
              <w:bottom w:val="single" w:sz="4" w:space="0" w:color="auto"/>
              <w:right w:val="single" w:sz="4" w:space="0" w:color="auto"/>
            </w:tcBorders>
            <w:shd w:val="clear" w:color="auto" w:fill="auto"/>
            <w:noWrap/>
            <w:vAlign w:val="bottom"/>
            <w:hideMark/>
          </w:tcPr>
          <w:p w14:paraId="26D90FA2"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29</w:t>
            </w:r>
          </w:p>
        </w:tc>
        <w:tc>
          <w:tcPr>
            <w:tcW w:w="863" w:type="dxa"/>
            <w:tcBorders>
              <w:top w:val="nil"/>
              <w:left w:val="nil"/>
              <w:bottom w:val="single" w:sz="4" w:space="0" w:color="auto"/>
              <w:right w:val="single" w:sz="4" w:space="0" w:color="auto"/>
            </w:tcBorders>
            <w:shd w:val="clear" w:color="auto" w:fill="auto"/>
            <w:noWrap/>
            <w:vAlign w:val="bottom"/>
            <w:hideMark/>
          </w:tcPr>
          <w:p w14:paraId="7039878D"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c>
          <w:tcPr>
            <w:tcW w:w="1537" w:type="dxa"/>
            <w:tcBorders>
              <w:top w:val="nil"/>
              <w:left w:val="nil"/>
              <w:bottom w:val="single" w:sz="4" w:space="0" w:color="auto"/>
              <w:right w:val="single" w:sz="4" w:space="0" w:color="auto"/>
            </w:tcBorders>
            <w:shd w:val="clear" w:color="auto" w:fill="auto"/>
            <w:noWrap/>
            <w:vAlign w:val="bottom"/>
            <w:hideMark/>
          </w:tcPr>
          <w:p w14:paraId="6A1213EC"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27</w:t>
            </w:r>
          </w:p>
        </w:tc>
        <w:tc>
          <w:tcPr>
            <w:tcW w:w="863" w:type="dxa"/>
            <w:tcBorders>
              <w:top w:val="nil"/>
              <w:left w:val="nil"/>
              <w:bottom w:val="single" w:sz="4" w:space="0" w:color="auto"/>
              <w:right w:val="single" w:sz="4" w:space="0" w:color="auto"/>
            </w:tcBorders>
            <w:shd w:val="clear" w:color="auto" w:fill="auto"/>
            <w:noWrap/>
            <w:vAlign w:val="bottom"/>
            <w:hideMark/>
          </w:tcPr>
          <w:p w14:paraId="52932D8F"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05D0FC9C"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1E99CF6D"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Solidos Suspendidos Totales</w:t>
            </w:r>
          </w:p>
        </w:tc>
        <w:tc>
          <w:tcPr>
            <w:tcW w:w="1537" w:type="dxa"/>
            <w:tcBorders>
              <w:top w:val="nil"/>
              <w:left w:val="nil"/>
              <w:bottom w:val="single" w:sz="4" w:space="0" w:color="auto"/>
              <w:right w:val="single" w:sz="4" w:space="0" w:color="auto"/>
            </w:tcBorders>
            <w:shd w:val="clear" w:color="auto" w:fill="auto"/>
            <w:noWrap/>
            <w:vAlign w:val="bottom"/>
            <w:hideMark/>
          </w:tcPr>
          <w:p w14:paraId="0DB7551A"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7</w:t>
            </w:r>
          </w:p>
        </w:tc>
        <w:tc>
          <w:tcPr>
            <w:tcW w:w="863" w:type="dxa"/>
            <w:tcBorders>
              <w:top w:val="nil"/>
              <w:left w:val="nil"/>
              <w:bottom w:val="single" w:sz="4" w:space="0" w:color="auto"/>
              <w:right w:val="single" w:sz="4" w:space="0" w:color="auto"/>
            </w:tcBorders>
            <w:shd w:val="clear" w:color="auto" w:fill="auto"/>
            <w:noWrap/>
            <w:vAlign w:val="bottom"/>
            <w:hideMark/>
          </w:tcPr>
          <w:p w14:paraId="4D488B61"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5</w:t>
            </w:r>
          </w:p>
        </w:tc>
        <w:tc>
          <w:tcPr>
            <w:tcW w:w="1537" w:type="dxa"/>
            <w:tcBorders>
              <w:top w:val="nil"/>
              <w:left w:val="nil"/>
              <w:bottom w:val="single" w:sz="4" w:space="0" w:color="auto"/>
              <w:right w:val="single" w:sz="4" w:space="0" w:color="auto"/>
            </w:tcBorders>
            <w:shd w:val="clear" w:color="auto" w:fill="auto"/>
            <w:noWrap/>
            <w:vAlign w:val="bottom"/>
            <w:hideMark/>
          </w:tcPr>
          <w:p w14:paraId="7317E645"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28</w:t>
            </w:r>
          </w:p>
        </w:tc>
        <w:tc>
          <w:tcPr>
            <w:tcW w:w="863" w:type="dxa"/>
            <w:tcBorders>
              <w:top w:val="nil"/>
              <w:left w:val="nil"/>
              <w:bottom w:val="single" w:sz="4" w:space="0" w:color="auto"/>
              <w:right w:val="single" w:sz="4" w:space="0" w:color="auto"/>
            </w:tcBorders>
            <w:shd w:val="clear" w:color="auto" w:fill="auto"/>
            <w:noWrap/>
            <w:vAlign w:val="bottom"/>
            <w:hideMark/>
          </w:tcPr>
          <w:p w14:paraId="76E9E3B1"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0EA6DAE6"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3D77912A"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TSI_Secchi</w:t>
            </w:r>
          </w:p>
        </w:tc>
        <w:tc>
          <w:tcPr>
            <w:tcW w:w="1537" w:type="dxa"/>
            <w:tcBorders>
              <w:top w:val="nil"/>
              <w:left w:val="nil"/>
              <w:bottom w:val="single" w:sz="4" w:space="0" w:color="auto"/>
              <w:right w:val="single" w:sz="4" w:space="0" w:color="auto"/>
            </w:tcBorders>
            <w:shd w:val="clear" w:color="auto" w:fill="auto"/>
            <w:noWrap/>
            <w:vAlign w:val="bottom"/>
            <w:hideMark/>
          </w:tcPr>
          <w:p w14:paraId="2F08BD58"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29</w:t>
            </w:r>
          </w:p>
        </w:tc>
        <w:tc>
          <w:tcPr>
            <w:tcW w:w="863" w:type="dxa"/>
            <w:tcBorders>
              <w:top w:val="nil"/>
              <w:left w:val="nil"/>
              <w:bottom w:val="single" w:sz="4" w:space="0" w:color="auto"/>
              <w:right w:val="single" w:sz="4" w:space="0" w:color="auto"/>
            </w:tcBorders>
            <w:shd w:val="clear" w:color="auto" w:fill="auto"/>
            <w:noWrap/>
            <w:vAlign w:val="bottom"/>
            <w:hideMark/>
          </w:tcPr>
          <w:p w14:paraId="7D549E93"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c>
          <w:tcPr>
            <w:tcW w:w="1537" w:type="dxa"/>
            <w:tcBorders>
              <w:top w:val="nil"/>
              <w:left w:val="nil"/>
              <w:bottom w:val="single" w:sz="4" w:space="0" w:color="auto"/>
              <w:right w:val="single" w:sz="4" w:space="0" w:color="auto"/>
            </w:tcBorders>
            <w:shd w:val="clear" w:color="auto" w:fill="auto"/>
            <w:noWrap/>
            <w:vAlign w:val="bottom"/>
            <w:hideMark/>
          </w:tcPr>
          <w:p w14:paraId="325463CA"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41</w:t>
            </w:r>
          </w:p>
        </w:tc>
        <w:tc>
          <w:tcPr>
            <w:tcW w:w="863" w:type="dxa"/>
            <w:tcBorders>
              <w:top w:val="nil"/>
              <w:left w:val="nil"/>
              <w:bottom w:val="single" w:sz="4" w:space="0" w:color="auto"/>
              <w:right w:val="single" w:sz="4" w:space="0" w:color="auto"/>
            </w:tcBorders>
            <w:shd w:val="clear" w:color="auto" w:fill="auto"/>
            <w:noWrap/>
            <w:vAlign w:val="bottom"/>
            <w:hideMark/>
          </w:tcPr>
          <w:p w14:paraId="6A8515EB"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39F7E364"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32286D11"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Q2 Temperatura en prof.</w:t>
            </w:r>
          </w:p>
        </w:tc>
        <w:tc>
          <w:tcPr>
            <w:tcW w:w="1537" w:type="dxa"/>
            <w:tcBorders>
              <w:top w:val="nil"/>
              <w:left w:val="nil"/>
              <w:bottom w:val="single" w:sz="4" w:space="0" w:color="auto"/>
              <w:right w:val="single" w:sz="4" w:space="0" w:color="auto"/>
            </w:tcBorders>
            <w:shd w:val="clear" w:color="auto" w:fill="auto"/>
            <w:noWrap/>
            <w:vAlign w:val="bottom"/>
            <w:hideMark/>
          </w:tcPr>
          <w:p w14:paraId="53ECF1E7"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44</w:t>
            </w:r>
          </w:p>
        </w:tc>
        <w:tc>
          <w:tcPr>
            <w:tcW w:w="863" w:type="dxa"/>
            <w:tcBorders>
              <w:top w:val="nil"/>
              <w:left w:val="nil"/>
              <w:bottom w:val="single" w:sz="4" w:space="0" w:color="auto"/>
              <w:right w:val="single" w:sz="4" w:space="0" w:color="auto"/>
            </w:tcBorders>
            <w:shd w:val="clear" w:color="auto" w:fill="auto"/>
            <w:noWrap/>
            <w:vAlign w:val="bottom"/>
            <w:hideMark/>
          </w:tcPr>
          <w:p w14:paraId="440904C2"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c>
          <w:tcPr>
            <w:tcW w:w="1537" w:type="dxa"/>
            <w:tcBorders>
              <w:top w:val="nil"/>
              <w:left w:val="nil"/>
              <w:bottom w:val="single" w:sz="4" w:space="0" w:color="auto"/>
              <w:right w:val="single" w:sz="4" w:space="0" w:color="auto"/>
            </w:tcBorders>
            <w:shd w:val="clear" w:color="auto" w:fill="auto"/>
            <w:noWrap/>
            <w:vAlign w:val="bottom"/>
            <w:hideMark/>
          </w:tcPr>
          <w:p w14:paraId="29085826"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34</w:t>
            </w:r>
          </w:p>
        </w:tc>
        <w:tc>
          <w:tcPr>
            <w:tcW w:w="863" w:type="dxa"/>
            <w:tcBorders>
              <w:top w:val="nil"/>
              <w:left w:val="nil"/>
              <w:bottom w:val="single" w:sz="4" w:space="0" w:color="auto"/>
              <w:right w:val="single" w:sz="4" w:space="0" w:color="auto"/>
            </w:tcBorders>
            <w:shd w:val="clear" w:color="auto" w:fill="auto"/>
            <w:noWrap/>
            <w:vAlign w:val="bottom"/>
            <w:hideMark/>
          </w:tcPr>
          <w:p w14:paraId="402A8332"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2E0DE1B3"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75DB3F14"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Q2 Salinidad en prof.</w:t>
            </w:r>
          </w:p>
        </w:tc>
        <w:tc>
          <w:tcPr>
            <w:tcW w:w="1537" w:type="dxa"/>
            <w:tcBorders>
              <w:top w:val="nil"/>
              <w:left w:val="nil"/>
              <w:bottom w:val="single" w:sz="4" w:space="0" w:color="auto"/>
              <w:right w:val="single" w:sz="4" w:space="0" w:color="auto"/>
            </w:tcBorders>
            <w:shd w:val="clear" w:color="auto" w:fill="auto"/>
            <w:noWrap/>
            <w:vAlign w:val="bottom"/>
            <w:hideMark/>
          </w:tcPr>
          <w:p w14:paraId="770FD49A"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3</w:t>
            </w:r>
          </w:p>
        </w:tc>
        <w:tc>
          <w:tcPr>
            <w:tcW w:w="863" w:type="dxa"/>
            <w:tcBorders>
              <w:top w:val="nil"/>
              <w:left w:val="nil"/>
              <w:bottom w:val="single" w:sz="4" w:space="0" w:color="auto"/>
              <w:right w:val="single" w:sz="4" w:space="0" w:color="auto"/>
            </w:tcBorders>
            <w:shd w:val="clear" w:color="auto" w:fill="auto"/>
            <w:noWrap/>
            <w:vAlign w:val="bottom"/>
            <w:hideMark/>
          </w:tcPr>
          <w:p w14:paraId="355C1F57"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21</w:t>
            </w:r>
          </w:p>
        </w:tc>
        <w:tc>
          <w:tcPr>
            <w:tcW w:w="1537" w:type="dxa"/>
            <w:tcBorders>
              <w:top w:val="nil"/>
              <w:left w:val="nil"/>
              <w:bottom w:val="single" w:sz="4" w:space="0" w:color="auto"/>
              <w:right w:val="single" w:sz="4" w:space="0" w:color="auto"/>
            </w:tcBorders>
            <w:shd w:val="clear" w:color="auto" w:fill="auto"/>
            <w:noWrap/>
            <w:vAlign w:val="bottom"/>
            <w:hideMark/>
          </w:tcPr>
          <w:p w14:paraId="2A2B2F23"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46</w:t>
            </w:r>
          </w:p>
        </w:tc>
        <w:tc>
          <w:tcPr>
            <w:tcW w:w="863" w:type="dxa"/>
            <w:tcBorders>
              <w:top w:val="nil"/>
              <w:left w:val="nil"/>
              <w:bottom w:val="single" w:sz="4" w:space="0" w:color="auto"/>
              <w:right w:val="single" w:sz="4" w:space="0" w:color="auto"/>
            </w:tcBorders>
            <w:shd w:val="clear" w:color="auto" w:fill="auto"/>
            <w:noWrap/>
            <w:vAlign w:val="bottom"/>
            <w:hideMark/>
          </w:tcPr>
          <w:p w14:paraId="55BC2615"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115B229E"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65986358"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Q2 Oxígeno en prof.</w:t>
            </w:r>
          </w:p>
        </w:tc>
        <w:tc>
          <w:tcPr>
            <w:tcW w:w="1537" w:type="dxa"/>
            <w:tcBorders>
              <w:top w:val="nil"/>
              <w:left w:val="nil"/>
              <w:bottom w:val="single" w:sz="4" w:space="0" w:color="auto"/>
              <w:right w:val="single" w:sz="4" w:space="0" w:color="auto"/>
            </w:tcBorders>
            <w:shd w:val="clear" w:color="auto" w:fill="auto"/>
            <w:noWrap/>
            <w:vAlign w:val="bottom"/>
            <w:hideMark/>
          </w:tcPr>
          <w:p w14:paraId="22282693"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12</w:t>
            </w:r>
          </w:p>
        </w:tc>
        <w:tc>
          <w:tcPr>
            <w:tcW w:w="863" w:type="dxa"/>
            <w:tcBorders>
              <w:top w:val="nil"/>
              <w:left w:val="nil"/>
              <w:bottom w:val="single" w:sz="4" w:space="0" w:color="auto"/>
              <w:right w:val="single" w:sz="4" w:space="0" w:color="auto"/>
            </w:tcBorders>
            <w:shd w:val="clear" w:color="auto" w:fill="auto"/>
            <w:noWrap/>
            <w:vAlign w:val="bottom"/>
            <w:hideMark/>
          </w:tcPr>
          <w:p w14:paraId="795C95B0"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6</w:t>
            </w:r>
          </w:p>
        </w:tc>
        <w:tc>
          <w:tcPr>
            <w:tcW w:w="1537" w:type="dxa"/>
            <w:tcBorders>
              <w:top w:val="nil"/>
              <w:left w:val="nil"/>
              <w:bottom w:val="single" w:sz="4" w:space="0" w:color="auto"/>
              <w:right w:val="single" w:sz="4" w:space="0" w:color="auto"/>
            </w:tcBorders>
            <w:shd w:val="clear" w:color="auto" w:fill="auto"/>
            <w:noWrap/>
            <w:vAlign w:val="bottom"/>
            <w:hideMark/>
          </w:tcPr>
          <w:p w14:paraId="6FE77B4B"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19</w:t>
            </w:r>
          </w:p>
        </w:tc>
        <w:tc>
          <w:tcPr>
            <w:tcW w:w="863" w:type="dxa"/>
            <w:tcBorders>
              <w:top w:val="nil"/>
              <w:left w:val="nil"/>
              <w:bottom w:val="single" w:sz="4" w:space="0" w:color="auto"/>
              <w:right w:val="single" w:sz="4" w:space="0" w:color="auto"/>
            </w:tcBorders>
            <w:shd w:val="clear" w:color="auto" w:fill="auto"/>
            <w:noWrap/>
            <w:vAlign w:val="bottom"/>
            <w:hideMark/>
          </w:tcPr>
          <w:p w14:paraId="1E71DDEA"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5</w:t>
            </w:r>
          </w:p>
        </w:tc>
      </w:tr>
      <w:tr w:rsidR="00054C97" w:rsidRPr="00054C97" w14:paraId="4240151D"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704BBB3F"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Q2 Densidad en prof.</w:t>
            </w:r>
          </w:p>
        </w:tc>
        <w:tc>
          <w:tcPr>
            <w:tcW w:w="1537" w:type="dxa"/>
            <w:tcBorders>
              <w:top w:val="nil"/>
              <w:left w:val="nil"/>
              <w:bottom w:val="single" w:sz="4" w:space="0" w:color="auto"/>
              <w:right w:val="single" w:sz="4" w:space="0" w:color="auto"/>
            </w:tcBorders>
            <w:shd w:val="clear" w:color="auto" w:fill="auto"/>
            <w:noWrap/>
            <w:vAlign w:val="bottom"/>
            <w:hideMark/>
          </w:tcPr>
          <w:p w14:paraId="245B5467"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21</w:t>
            </w:r>
          </w:p>
        </w:tc>
        <w:tc>
          <w:tcPr>
            <w:tcW w:w="863" w:type="dxa"/>
            <w:tcBorders>
              <w:top w:val="nil"/>
              <w:left w:val="nil"/>
              <w:bottom w:val="single" w:sz="4" w:space="0" w:color="auto"/>
              <w:right w:val="single" w:sz="4" w:space="0" w:color="auto"/>
            </w:tcBorders>
            <w:shd w:val="clear" w:color="auto" w:fill="auto"/>
            <w:noWrap/>
            <w:vAlign w:val="bottom"/>
            <w:hideMark/>
          </w:tcPr>
          <w:p w14:paraId="5EC1B847"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5</w:t>
            </w:r>
          </w:p>
        </w:tc>
        <w:tc>
          <w:tcPr>
            <w:tcW w:w="1537" w:type="dxa"/>
            <w:tcBorders>
              <w:top w:val="nil"/>
              <w:left w:val="nil"/>
              <w:bottom w:val="single" w:sz="4" w:space="0" w:color="auto"/>
              <w:right w:val="single" w:sz="4" w:space="0" w:color="auto"/>
            </w:tcBorders>
            <w:shd w:val="clear" w:color="auto" w:fill="auto"/>
            <w:noWrap/>
            <w:vAlign w:val="bottom"/>
            <w:hideMark/>
          </w:tcPr>
          <w:p w14:paraId="48C752DC"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47</w:t>
            </w:r>
          </w:p>
        </w:tc>
        <w:tc>
          <w:tcPr>
            <w:tcW w:w="863" w:type="dxa"/>
            <w:tcBorders>
              <w:top w:val="nil"/>
              <w:left w:val="nil"/>
              <w:bottom w:val="single" w:sz="4" w:space="0" w:color="auto"/>
              <w:right w:val="single" w:sz="4" w:space="0" w:color="auto"/>
            </w:tcBorders>
            <w:shd w:val="clear" w:color="auto" w:fill="auto"/>
            <w:noWrap/>
            <w:vAlign w:val="bottom"/>
            <w:hideMark/>
          </w:tcPr>
          <w:p w14:paraId="21C29E50"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5</w:t>
            </w:r>
          </w:p>
        </w:tc>
      </w:tr>
      <w:tr w:rsidR="00054C97" w:rsidRPr="00054C97" w14:paraId="2FD3910E"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2F76E043"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RIC Temperatura en prof.</w:t>
            </w:r>
          </w:p>
        </w:tc>
        <w:tc>
          <w:tcPr>
            <w:tcW w:w="1537" w:type="dxa"/>
            <w:tcBorders>
              <w:top w:val="nil"/>
              <w:left w:val="nil"/>
              <w:bottom w:val="single" w:sz="4" w:space="0" w:color="auto"/>
              <w:right w:val="single" w:sz="4" w:space="0" w:color="auto"/>
            </w:tcBorders>
            <w:shd w:val="clear" w:color="auto" w:fill="auto"/>
            <w:noWrap/>
            <w:vAlign w:val="bottom"/>
            <w:hideMark/>
          </w:tcPr>
          <w:p w14:paraId="7E86454D"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33</w:t>
            </w:r>
          </w:p>
        </w:tc>
        <w:tc>
          <w:tcPr>
            <w:tcW w:w="863" w:type="dxa"/>
            <w:tcBorders>
              <w:top w:val="nil"/>
              <w:left w:val="nil"/>
              <w:bottom w:val="single" w:sz="4" w:space="0" w:color="auto"/>
              <w:right w:val="single" w:sz="4" w:space="0" w:color="auto"/>
            </w:tcBorders>
            <w:shd w:val="clear" w:color="auto" w:fill="auto"/>
            <w:noWrap/>
            <w:vAlign w:val="bottom"/>
            <w:hideMark/>
          </w:tcPr>
          <w:p w14:paraId="001D8872"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c>
          <w:tcPr>
            <w:tcW w:w="1537" w:type="dxa"/>
            <w:tcBorders>
              <w:top w:val="nil"/>
              <w:left w:val="nil"/>
              <w:bottom w:val="single" w:sz="4" w:space="0" w:color="auto"/>
              <w:right w:val="single" w:sz="4" w:space="0" w:color="auto"/>
            </w:tcBorders>
            <w:shd w:val="clear" w:color="auto" w:fill="auto"/>
            <w:noWrap/>
            <w:vAlign w:val="bottom"/>
            <w:hideMark/>
          </w:tcPr>
          <w:p w14:paraId="08083F6E"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45</w:t>
            </w:r>
          </w:p>
        </w:tc>
        <w:tc>
          <w:tcPr>
            <w:tcW w:w="863" w:type="dxa"/>
            <w:tcBorders>
              <w:top w:val="nil"/>
              <w:left w:val="nil"/>
              <w:bottom w:val="single" w:sz="4" w:space="0" w:color="auto"/>
              <w:right w:val="single" w:sz="4" w:space="0" w:color="auto"/>
            </w:tcBorders>
            <w:shd w:val="clear" w:color="auto" w:fill="auto"/>
            <w:noWrap/>
            <w:vAlign w:val="bottom"/>
            <w:hideMark/>
          </w:tcPr>
          <w:p w14:paraId="3F76136A"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7B233523"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6270A28C"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RIC Salinidad en prof.</w:t>
            </w:r>
          </w:p>
        </w:tc>
        <w:tc>
          <w:tcPr>
            <w:tcW w:w="1537" w:type="dxa"/>
            <w:tcBorders>
              <w:top w:val="nil"/>
              <w:left w:val="nil"/>
              <w:bottom w:val="single" w:sz="4" w:space="0" w:color="auto"/>
              <w:right w:val="single" w:sz="4" w:space="0" w:color="auto"/>
            </w:tcBorders>
            <w:shd w:val="clear" w:color="auto" w:fill="auto"/>
            <w:noWrap/>
            <w:vAlign w:val="bottom"/>
            <w:hideMark/>
          </w:tcPr>
          <w:p w14:paraId="1618B43F"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9</w:t>
            </w:r>
          </w:p>
        </w:tc>
        <w:tc>
          <w:tcPr>
            <w:tcW w:w="863" w:type="dxa"/>
            <w:tcBorders>
              <w:top w:val="nil"/>
              <w:left w:val="nil"/>
              <w:bottom w:val="single" w:sz="4" w:space="0" w:color="auto"/>
              <w:right w:val="single" w:sz="4" w:space="0" w:color="auto"/>
            </w:tcBorders>
            <w:shd w:val="clear" w:color="auto" w:fill="auto"/>
            <w:noWrap/>
            <w:vAlign w:val="bottom"/>
            <w:hideMark/>
          </w:tcPr>
          <w:p w14:paraId="4CC79121"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60</w:t>
            </w:r>
          </w:p>
        </w:tc>
        <w:tc>
          <w:tcPr>
            <w:tcW w:w="1537" w:type="dxa"/>
            <w:tcBorders>
              <w:top w:val="nil"/>
              <w:left w:val="nil"/>
              <w:bottom w:val="single" w:sz="4" w:space="0" w:color="auto"/>
              <w:right w:val="single" w:sz="4" w:space="0" w:color="auto"/>
            </w:tcBorders>
            <w:shd w:val="clear" w:color="auto" w:fill="auto"/>
            <w:noWrap/>
            <w:vAlign w:val="bottom"/>
            <w:hideMark/>
          </w:tcPr>
          <w:p w14:paraId="1F177A54"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8</w:t>
            </w:r>
          </w:p>
        </w:tc>
        <w:tc>
          <w:tcPr>
            <w:tcW w:w="863" w:type="dxa"/>
            <w:tcBorders>
              <w:top w:val="nil"/>
              <w:left w:val="nil"/>
              <w:bottom w:val="single" w:sz="4" w:space="0" w:color="auto"/>
              <w:right w:val="single" w:sz="4" w:space="0" w:color="auto"/>
            </w:tcBorders>
            <w:shd w:val="clear" w:color="auto" w:fill="auto"/>
            <w:noWrap/>
            <w:vAlign w:val="bottom"/>
            <w:hideMark/>
          </w:tcPr>
          <w:p w14:paraId="62BCAC19"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11</w:t>
            </w:r>
          </w:p>
        </w:tc>
      </w:tr>
      <w:tr w:rsidR="00054C97" w:rsidRPr="00054C97" w14:paraId="5EB97594"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10BA7BCD"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RIC Oxígeno en prof.</w:t>
            </w:r>
          </w:p>
        </w:tc>
        <w:tc>
          <w:tcPr>
            <w:tcW w:w="1537" w:type="dxa"/>
            <w:tcBorders>
              <w:top w:val="nil"/>
              <w:left w:val="nil"/>
              <w:bottom w:val="single" w:sz="4" w:space="0" w:color="auto"/>
              <w:right w:val="single" w:sz="4" w:space="0" w:color="auto"/>
            </w:tcBorders>
            <w:shd w:val="clear" w:color="auto" w:fill="auto"/>
            <w:noWrap/>
            <w:vAlign w:val="bottom"/>
            <w:hideMark/>
          </w:tcPr>
          <w:p w14:paraId="5D2C1328"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20</w:t>
            </w:r>
          </w:p>
        </w:tc>
        <w:tc>
          <w:tcPr>
            <w:tcW w:w="863" w:type="dxa"/>
            <w:tcBorders>
              <w:top w:val="nil"/>
              <w:left w:val="nil"/>
              <w:bottom w:val="single" w:sz="4" w:space="0" w:color="auto"/>
              <w:right w:val="single" w:sz="4" w:space="0" w:color="auto"/>
            </w:tcBorders>
            <w:shd w:val="clear" w:color="auto" w:fill="auto"/>
            <w:noWrap/>
            <w:vAlign w:val="bottom"/>
            <w:hideMark/>
          </w:tcPr>
          <w:p w14:paraId="7EE7BB65"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c>
          <w:tcPr>
            <w:tcW w:w="1537" w:type="dxa"/>
            <w:tcBorders>
              <w:top w:val="nil"/>
              <w:left w:val="nil"/>
              <w:bottom w:val="single" w:sz="4" w:space="0" w:color="auto"/>
              <w:right w:val="single" w:sz="4" w:space="0" w:color="auto"/>
            </w:tcBorders>
            <w:shd w:val="clear" w:color="auto" w:fill="auto"/>
            <w:noWrap/>
            <w:vAlign w:val="bottom"/>
            <w:hideMark/>
          </w:tcPr>
          <w:p w14:paraId="1B0D180A"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35</w:t>
            </w:r>
          </w:p>
        </w:tc>
        <w:tc>
          <w:tcPr>
            <w:tcW w:w="863" w:type="dxa"/>
            <w:tcBorders>
              <w:top w:val="nil"/>
              <w:left w:val="nil"/>
              <w:bottom w:val="single" w:sz="4" w:space="0" w:color="auto"/>
              <w:right w:val="single" w:sz="4" w:space="0" w:color="auto"/>
            </w:tcBorders>
            <w:shd w:val="clear" w:color="auto" w:fill="auto"/>
            <w:noWrap/>
            <w:vAlign w:val="bottom"/>
            <w:hideMark/>
          </w:tcPr>
          <w:p w14:paraId="60600555"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04CA85DE"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0BE09798"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RIC Densidad en prof.</w:t>
            </w:r>
          </w:p>
        </w:tc>
        <w:tc>
          <w:tcPr>
            <w:tcW w:w="1537" w:type="dxa"/>
            <w:tcBorders>
              <w:top w:val="nil"/>
              <w:left w:val="nil"/>
              <w:bottom w:val="single" w:sz="4" w:space="0" w:color="auto"/>
              <w:right w:val="single" w:sz="4" w:space="0" w:color="auto"/>
            </w:tcBorders>
            <w:shd w:val="clear" w:color="auto" w:fill="auto"/>
            <w:noWrap/>
            <w:vAlign w:val="bottom"/>
            <w:hideMark/>
          </w:tcPr>
          <w:p w14:paraId="42245A1E"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19</w:t>
            </w:r>
          </w:p>
        </w:tc>
        <w:tc>
          <w:tcPr>
            <w:tcW w:w="863" w:type="dxa"/>
            <w:tcBorders>
              <w:top w:val="nil"/>
              <w:left w:val="nil"/>
              <w:bottom w:val="single" w:sz="4" w:space="0" w:color="auto"/>
              <w:right w:val="single" w:sz="4" w:space="0" w:color="auto"/>
            </w:tcBorders>
            <w:shd w:val="clear" w:color="auto" w:fill="auto"/>
            <w:noWrap/>
            <w:vAlign w:val="bottom"/>
            <w:hideMark/>
          </w:tcPr>
          <w:p w14:paraId="07A1F7B6"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5</w:t>
            </w:r>
          </w:p>
        </w:tc>
        <w:tc>
          <w:tcPr>
            <w:tcW w:w="1537" w:type="dxa"/>
            <w:tcBorders>
              <w:top w:val="nil"/>
              <w:left w:val="nil"/>
              <w:bottom w:val="single" w:sz="4" w:space="0" w:color="auto"/>
              <w:right w:val="single" w:sz="4" w:space="0" w:color="auto"/>
            </w:tcBorders>
            <w:shd w:val="clear" w:color="auto" w:fill="auto"/>
            <w:noWrap/>
            <w:vAlign w:val="bottom"/>
            <w:hideMark/>
          </w:tcPr>
          <w:p w14:paraId="6BA8A72E"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42</w:t>
            </w:r>
          </w:p>
        </w:tc>
        <w:tc>
          <w:tcPr>
            <w:tcW w:w="863" w:type="dxa"/>
            <w:tcBorders>
              <w:top w:val="nil"/>
              <w:left w:val="nil"/>
              <w:bottom w:val="single" w:sz="4" w:space="0" w:color="auto"/>
              <w:right w:val="single" w:sz="4" w:space="0" w:color="auto"/>
            </w:tcBorders>
            <w:shd w:val="clear" w:color="auto" w:fill="auto"/>
            <w:noWrap/>
            <w:vAlign w:val="bottom"/>
            <w:hideMark/>
          </w:tcPr>
          <w:p w14:paraId="4022740A"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1E7CAA5D"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687E4E24"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Temperatura en sup.</w:t>
            </w:r>
          </w:p>
        </w:tc>
        <w:tc>
          <w:tcPr>
            <w:tcW w:w="1537" w:type="dxa"/>
            <w:tcBorders>
              <w:top w:val="nil"/>
              <w:left w:val="nil"/>
              <w:bottom w:val="single" w:sz="4" w:space="0" w:color="auto"/>
              <w:right w:val="single" w:sz="4" w:space="0" w:color="auto"/>
            </w:tcBorders>
            <w:shd w:val="clear" w:color="auto" w:fill="auto"/>
            <w:noWrap/>
            <w:vAlign w:val="bottom"/>
            <w:hideMark/>
          </w:tcPr>
          <w:p w14:paraId="5088B9A2"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4</w:t>
            </w:r>
          </w:p>
        </w:tc>
        <w:tc>
          <w:tcPr>
            <w:tcW w:w="863" w:type="dxa"/>
            <w:tcBorders>
              <w:top w:val="nil"/>
              <w:left w:val="nil"/>
              <w:bottom w:val="single" w:sz="4" w:space="0" w:color="auto"/>
              <w:right w:val="single" w:sz="4" w:space="0" w:color="auto"/>
            </w:tcBorders>
            <w:shd w:val="clear" w:color="auto" w:fill="auto"/>
            <w:noWrap/>
            <w:vAlign w:val="bottom"/>
            <w:hideMark/>
          </w:tcPr>
          <w:p w14:paraId="28464DAD"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17</w:t>
            </w:r>
          </w:p>
        </w:tc>
        <w:tc>
          <w:tcPr>
            <w:tcW w:w="1537" w:type="dxa"/>
            <w:tcBorders>
              <w:top w:val="nil"/>
              <w:left w:val="nil"/>
              <w:bottom w:val="single" w:sz="4" w:space="0" w:color="auto"/>
              <w:right w:val="single" w:sz="4" w:space="0" w:color="auto"/>
            </w:tcBorders>
            <w:shd w:val="clear" w:color="auto" w:fill="auto"/>
            <w:noWrap/>
            <w:vAlign w:val="bottom"/>
            <w:hideMark/>
          </w:tcPr>
          <w:p w14:paraId="2C1EA6D0"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4</w:t>
            </w:r>
          </w:p>
        </w:tc>
        <w:tc>
          <w:tcPr>
            <w:tcW w:w="863" w:type="dxa"/>
            <w:tcBorders>
              <w:top w:val="nil"/>
              <w:left w:val="nil"/>
              <w:bottom w:val="single" w:sz="4" w:space="0" w:color="auto"/>
              <w:right w:val="single" w:sz="4" w:space="0" w:color="auto"/>
            </w:tcBorders>
            <w:shd w:val="clear" w:color="auto" w:fill="auto"/>
            <w:noWrap/>
            <w:vAlign w:val="bottom"/>
            <w:hideMark/>
          </w:tcPr>
          <w:p w14:paraId="2EF23F8C" w14:textId="5E7EFA6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1</w:t>
            </w:r>
          </w:p>
        </w:tc>
      </w:tr>
      <w:tr w:rsidR="00054C97" w:rsidRPr="00054C97" w14:paraId="7AD3CD3B"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2FA076B8"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Salinidad en sup.</w:t>
            </w:r>
          </w:p>
        </w:tc>
        <w:tc>
          <w:tcPr>
            <w:tcW w:w="1537" w:type="dxa"/>
            <w:tcBorders>
              <w:top w:val="nil"/>
              <w:left w:val="nil"/>
              <w:bottom w:val="single" w:sz="4" w:space="0" w:color="auto"/>
              <w:right w:val="single" w:sz="4" w:space="0" w:color="auto"/>
            </w:tcBorders>
            <w:shd w:val="clear" w:color="auto" w:fill="auto"/>
            <w:noWrap/>
            <w:vAlign w:val="bottom"/>
            <w:hideMark/>
          </w:tcPr>
          <w:p w14:paraId="39F74EE1"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16</w:t>
            </w:r>
          </w:p>
        </w:tc>
        <w:tc>
          <w:tcPr>
            <w:tcW w:w="863" w:type="dxa"/>
            <w:tcBorders>
              <w:top w:val="nil"/>
              <w:left w:val="nil"/>
              <w:bottom w:val="single" w:sz="4" w:space="0" w:color="auto"/>
              <w:right w:val="single" w:sz="4" w:space="0" w:color="auto"/>
            </w:tcBorders>
            <w:shd w:val="clear" w:color="auto" w:fill="auto"/>
            <w:noWrap/>
            <w:vAlign w:val="bottom"/>
            <w:hideMark/>
          </w:tcPr>
          <w:p w14:paraId="5F99E601"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5</w:t>
            </w:r>
          </w:p>
        </w:tc>
        <w:tc>
          <w:tcPr>
            <w:tcW w:w="1537" w:type="dxa"/>
            <w:tcBorders>
              <w:top w:val="nil"/>
              <w:left w:val="nil"/>
              <w:bottom w:val="single" w:sz="4" w:space="0" w:color="auto"/>
              <w:right w:val="single" w:sz="4" w:space="0" w:color="auto"/>
            </w:tcBorders>
            <w:shd w:val="clear" w:color="auto" w:fill="auto"/>
            <w:noWrap/>
            <w:vAlign w:val="bottom"/>
            <w:hideMark/>
          </w:tcPr>
          <w:p w14:paraId="2E198D28"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10</w:t>
            </w:r>
          </w:p>
        </w:tc>
        <w:tc>
          <w:tcPr>
            <w:tcW w:w="863" w:type="dxa"/>
            <w:tcBorders>
              <w:top w:val="nil"/>
              <w:left w:val="nil"/>
              <w:bottom w:val="single" w:sz="4" w:space="0" w:color="auto"/>
              <w:right w:val="single" w:sz="4" w:space="0" w:color="auto"/>
            </w:tcBorders>
            <w:shd w:val="clear" w:color="auto" w:fill="auto"/>
            <w:noWrap/>
            <w:vAlign w:val="bottom"/>
            <w:hideMark/>
          </w:tcPr>
          <w:p w14:paraId="2548F460"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9</w:t>
            </w:r>
          </w:p>
        </w:tc>
      </w:tr>
      <w:tr w:rsidR="00054C97" w:rsidRPr="00054C97" w14:paraId="4CE7047A" w14:textId="77777777" w:rsidTr="00054C97">
        <w:trPr>
          <w:trHeight w:val="30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2A753FC7" w14:textId="77777777" w:rsidR="00054C97" w:rsidRPr="00054C97" w:rsidRDefault="00054C97" w:rsidP="00054C97">
            <w:pPr>
              <w:spacing w:before="0" w:after="0"/>
              <w:contextualSpacing w:val="0"/>
              <w:jc w:val="left"/>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Densidad en sup.</w:t>
            </w:r>
          </w:p>
        </w:tc>
        <w:tc>
          <w:tcPr>
            <w:tcW w:w="1537" w:type="dxa"/>
            <w:tcBorders>
              <w:top w:val="nil"/>
              <w:left w:val="nil"/>
              <w:bottom w:val="single" w:sz="4" w:space="0" w:color="auto"/>
              <w:right w:val="single" w:sz="4" w:space="0" w:color="auto"/>
            </w:tcBorders>
            <w:shd w:val="clear" w:color="auto" w:fill="auto"/>
            <w:noWrap/>
            <w:vAlign w:val="bottom"/>
            <w:hideMark/>
          </w:tcPr>
          <w:p w14:paraId="6F1C8C22"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17</w:t>
            </w:r>
          </w:p>
        </w:tc>
        <w:tc>
          <w:tcPr>
            <w:tcW w:w="863" w:type="dxa"/>
            <w:tcBorders>
              <w:top w:val="nil"/>
              <w:left w:val="nil"/>
              <w:bottom w:val="single" w:sz="4" w:space="0" w:color="auto"/>
              <w:right w:val="single" w:sz="4" w:space="0" w:color="auto"/>
            </w:tcBorders>
            <w:shd w:val="clear" w:color="auto" w:fill="auto"/>
            <w:noWrap/>
            <w:vAlign w:val="bottom"/>
            <w:hideMark/>
          </w:tcPr>
          <w:p w14:paraId="3538E233"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lt; 0.05</w:t>
            </w:r>
          </w:p>
        </w:tc>
        <w:tc>
          <w:tcPr>
            <w:tcW w:w="1537" w:type="dxa"/>
            <w:tcBorders>
              <w:top w:val="nil"/>
              <w:left w:val="nil"/>
              <w:bottom w:val="single" w:sz="4" w:space="0" w:color="auto"/>
              <w:right w:val="single" w:sz="4" w:space="0" w:color="auto"/>
            </w:tcBorders>
            <w:shd w:val="clear" w:color="auto" w:fill="auto"/>
            <w:noWrap/>
            <w:vAlign w:val="bottom"/>
            <w:hideMark/>
          </w:tcPr>
          <w:p w14:paraId="624A7D17"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10</w:t>
            </w:r>
          </w:p>
        </w:tc>
        <w:tc>
          <w:tcPr>
            <w:tcW w:w="863" w:type="dxa"/>
            <w:tcBorders>
              <w:top w:val="nil"/>
              <w:left w:val="nil"/>
              <w:bottom w:val="single" w:sz="4" w:space="0" w:color="auto"/>
              <w:right w:val="single" w:sz="4" w:space="0" w:color="auto"/>
            </w:tcBorders>
            <w:shd w:val="clear" w:color="auto" w:fill="auto"/>
            <w:noWrap/>
            <w:vAlign w:val="bottom"/>
            <w:hideMark/>
          </w:tcPr>
          <w:p w14:paraId="5EADCEE5" w14:textId="77777777" w:rsidR="00054C97" w:rsidRPr="00054C97" w:rsidRDefault="00054C97" w:rsidP="00054C97">
            <w:pPr>
              <w:spacing w:before="0" w:after="0"/>
              <w:contextualSpacing w:val="0"/>
              <w:jc w:val="center"/>
              <w:rPr>
                <w:rFonts w:ascii="Calibri" w:hAnsi="Calibri" w:cs="Calibri"/>
                <w:bCs w:val="0"/>
                <w:color w:val="000000"/>
                <w:sz w:val="22"/>
                <w:szCs w:val="22"/>
                <w:lang w:val="es-CO" w:eastAsia="es-CO"/>
              </w:rPr>
            </w:pPr>
            <w:r w:rsidRPr="00054C97">
              <w:rPr>
                <w:rFonts w:ascii="Calibri" w:hAnsi="Calibri" w:cs="Calibri"/>
                <w:bCs w:val="0"/>
                <w:color w:val="000000"/>
                <w:sz w:val="22"/>
                <w:szCs w:val="22"/>
                <w:lang w:val="es-CO" w:eastAsia="es-CO"/>
              </w:rPr>
              <w:t>0.08</w:t>
            </w:r>
          </w:p>
        </w:tc>
      </w:tr>
    </w:tbl>
    <w:p w14:paraId="7EAADF34" w14:textId="77777777" w:rsidR="00FA334F" w:rsidRDefault="00FA334F" w:rsidP="00FA334F">
      <w:pPr>
        <w:pStyle w:val="Descripcin"/>
      </w:pPr>
    </w:p>
    <w:p w14:paraId="12556A8D" w14:textId="652D3B40" w:rsidR="00C831D1" w:rsidRDefault="00C831D1" w:rsidP="00AD08AA">
      <w:r>
        <w:br w:type="page"/>
      </w:r>
    </w:p>
    <w:p w14:paraId="02FBFD16" w14:textId="23DA0AFD" w:rsidR="002B230A" w:rsidRDefault="002B230A" w:rsidP="00AD08AA"/>
    <w:p w14:paraId="5128C99B" w14:textId="6C21A7C5" w:rsidR="002B230A" w:rsidRDefault="002B230A" w:rsidP="00AD08AA"/>
    <w:p w14:paraId="23E75C94" w14:textId="7F3DD252" w:rsidR="00C31DCF" w:rsidRDefault="00C31DCF" w:rsidP="00AD08AA"/>
    <w:p w14:paraId="1140C49D" w14:textId="3FC1E56C" w:rsidR="00FE06A5" w:rsidRDefault="005863FD" w:rsidP="00AD08AA">
      <w:pPr>
        <w:pStyle w:val="Descripcin"/>
      </w:pPr>
      <w:r>
        <w:rPr>
          <w:noProof/>
        </w:rPr>
        <w:drawing>
          <wp:inline distT="0" distB="0" distL="0" distR="0" wp14:anchorId="36C4E8B3" wp14:editId="5CBFA8F7">
            <wp:extent cx="5398770" cy="5398770"/>
            <wp:effectExtent l="0" t="0" r="0" b="0"/>
            <wp:docPr id="726283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45E012E2" w14:textId="6DFFB707" w:rsidR="00C31DCF"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280333">
        <w:rPr>
          <w:noProof/>
        </w:rPr>
        <w:t>27</w:t>
      </w:r>
      <w:r w:rsidR="005B2713">
        <w:rPr>
          <w:noProof/>
        </w:rPr>
        <w:fldChar w:fldCharType="end"/>
      </w:r>
      <w:r>
        <w:t>.</w:t>
      </w:r>
    </w:p>
    <w:p w14:paraId="475E75AB" w14:textId="0DD4FE43" w:rsidR="00FE06A5" w:rsidRDefault="00FE06A5" w:rsidP="00AD08AA">
      <w:r>
        <w:br w:type="page"/>
      </w:r>
    </w:p>
    <w:p w14:paraId="66E14C9A" w14:textId="52BEB698" w:rsidR="00FE06A5" w:rsidRDefault="005863FD" w:rsidP="00AD08AA">
      <w:r>
        <w:rPr>
          <w:noProof/>
        </w:rPr>
        <w:lastRenderedPageBreak/>
        <w:drawing>
          <wp:inline distT="0" distB="0" distL="0" distR="0" wp14:anchorId="52E42F5B" wp14:editId="7C43DE93">
            <wp:extent cx="5398770" cy="8102600"/>
            <wp:effectExtent l="0" t="0" r="0" b="0"/>
            <wp:docPr id="21216749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3F2AFB59" w14:textId="79D91FB8"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280333">
        <w:rPr>
          <w:noProof/>
        </w:rPr>
        <w:t>28</w:t>
      </w:r>
      <w:r w:rsidR="005B2713">
        <w:rPr>
          <w:noProof/>
        </w:rPr>
        <w:fldChar w:fldCharType="end"/>
      </w:r>
      <w:r>
        <w:t>.</w:t>
      </w:r>
    </w:p>
    <w:p w14:paraId="74D0C5E8" w14:textId="77777777" w:rsidR="00FE06A5" w:rsidRDefault="00FE06A5" w:rsidP="00AD08AA">
      <w:r>
        <w:br w:type="page"/>
      </w:r>
    </w:p>
    <w:p w14:paraId="42D0B238" w14:textId="49AA81A6" w:rsidR="00FE06A5" w:rsidRDefault="005863FD" w:rsidP="00AD08AA">
      <w:pPr>
        <w:pStyle w:val="Descripcin"/>
      </w:pPr>
      <w:r>
        <w:rPr>
          <w:noProof/>
        </w:rPr>
        <w:lastRenderedPageBreak/>
        <w:drawing>
          <wp:inline distT="0" distB="0" distL="0" distR="0" wp14:anchorId="2CD7896D" wp14:editId="08A1FE6E">
            <wp:extent cx="5398770" cy="8102600"/>
            <wp:effectExtent l="0" t="0" r="0"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0D6DA450" w14:textId="21CF6B12"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280333">
        <w:rPr>
          <w:noProof/>
        </w:rPr>
        <w:t>29</w:t>
      </w:r>
      <w:r w:rsidR="005B2713">
        <w:rPr>
          <w:noProof/>
        </w:rPr>
        <w:fldChar w:fldCharType="end"/>
      </w:r>
      <w:r>
        <w:t>.</w:t>
      </w:r>
    </w:p>
    <w:p w14:paraId="361D876F" w14:textId="77777777" w:rsidR="009B1A90" w:rsidRDefault="009B1A90" w:rsidP="00AD08AA">
      <w:r>
        <w:br w:type="page"/>
      </w:r>
    </w:p>
    <w:p w14:paraId="34A992E0" w14:textId="77777777" w:rsidR="00FE06A5" w:rsidRDefault="00FE06A5" w:rsidP="00AD08AA">
      <w:r>
        <w:lastRenderedPageBreak/>
        <w:br w:type="page"/>
      </w:r>
    </w:p>
    <w:p w14:paraId="7E921592" w14:textId="77777777" w:rsidR="00CF4B5C" w:rsidRDefault="00CF4B5C" w:rsidP="00AD08AA">
      <w:pPr>
        <w:pStyle w:val="Descripcin"/>
      </w:pPr>
      <w:r>
        <w:rPr>
          <w:noProof/>
        </w:rPr>
        <w:lastRenderedPageBreak/>
        <w:drawing>
          <wp:inline distT="0" distB="0" distL="0" distR="0" wp14:anchorId="29C830A5" wp14:editId="36666F93">
            <wp:extent cx="5398770" cy="675068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6750685"/>
                    </a:xfrm>
                    <a:prstGeom prst="rect">
                      <a:avLst/>
                    </a:prstGeom>
                    <a:noFill/>
                    <a:ln>
                      <a:noFill/>
                    </a:ln>
                  </pic:spPr>
                </pic:pic>
              </a:graphicData>
            </a:graphic>
          </wp:inline>
        </w:drawing>
      </w:r>
    </w:p>
    <w:p w14:paraId="1FC5F07A" w14:textId="128DDADB" w:rsidR="00CF4B5C" w:rsidRDefault="00CF4B5C" w:rsidP="00AD08AA">
      <w:pPr>
        <w:pStyle w:val="Descripcin"/>
      </w:pPr>
      <w:r>
        <w:t xml:space="preserve">Figura </w:t>
      </w:r>
      <w:r w:rsidR="005B2713">
        <w:fldChar w:fldCharType="begin"/>
      </w:r>
      <w:r w:rsidR="005B2713">
        <w:instrText xml:space="preserve"> SEQ Figura \* ARABIC </w:instrText>
      </w:r>
      <w:r w:rsidR="005B2713">
        <w:fldChar w:fldCharType="separate"/>
      </w:r>
      <w:r w:rsidR="00280333">
        <w:rPr>
          <w:noProof/>
        </w:rPr>
        <w:t>30</w:t>
      </w:r>
      <w:r w:rsidR="005B2713">
        <w:rPr>
          <w:noProof/>
        </w:rPr>
        <w:fldChar w:fldCharType="end"/>
      </w:r>
      <w:r>
        <w:t>.</w:t>
      </w:r>
    </w:p>
    <w:p w14:paraId="1DF8B572" w14:textId="77777777" w:rsidR="004D5A0A" w:rsidRDefault="004D5A0A"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12C13EC7" w:rsidR="00BC0DD9" w:rsidRDefault="00D92698" w:rsidP="00AD08AA">
      <w:pPr>
        <w:rPr>
          <w:lang w:val="es-MX"/>
        </w:rPr>
      </w:pPr>
      <w:r w:rsidRPr="00D92698">
        <w:rPr>
          <w:lang w:val="es-MX"/>
        </w:rPr>
        <w:t xml:space="preserve">Se identificaron un total de 150 especies, de las cuales 95 pertenecen a la clase </w:t>
      </w:r>
      <w:r w:rsidRPr="00D92698">
        <w:rPr>
          <w:i/>
          <w:iCs/>
          <w:lang w:val="es-MX"/>
        </w:rPr>
        <w:t>Bacillarophyceae</w:t>
      </w:r>
      <w:r w:rsidRPr="00D92698">
        <w:rPr>
          <w:lang w:val="es-MX"/>
        </w:rPr>
        <w:t xml:space="preserve"> y 55 a la clase </w:t>
      </w:r>
      <w:r w:rsidRPr="00D92698">
        <w:rPr>
          <w:i/>
          <w:iCs/>
          <w:lang w:val="es-MX"/>
        </w:rPr>
        <w:t>Dinophyceae</w:t>
      </w:r>
      <w:r w:rsidRPr="00D92698">
        <w:rPr>
          <w:lang w:val="es-MX"/>
        </w:rPr>
        <w:t xml:space="preserve">. Los órdenes más representativos de la clase </w:t>
      </w:r>
      <w:r w:rsidRPr="00D92698">
        <w:rPr>
          <w:i/>
          <w:iCs/>
          <w:lang w:val="es-MX"/>
        </w:rPr>
        <w:t>Bacillarophyceae</w:t>
      </w:r>
      <w:r w:rsidRPr="00D92698">
        <w:rPr>
          <w:lang w:val="es-MX"/>
        </w:rPr>
        <w:t xml:space="preserve"> fueron </w:t>
      </w:r>
      <w:r w:rsidRPr="00D92698">
        <w:rPr>
          <w:i/>
          <w:iCs/>
          <w:lang w:val="es-MX"/>
        </w:rPr>
        <w:t>Chaetocerotanae</w:t>
      </w:r>
      <w:r w:rsidRPr="00D92698">
        <w:rPr>
          <w:lang w:val="es-MX"/>
        </w:rPr>
        <w:t xml:space="preserve">, con 21 especies, y </w:t>
      </w:r>
      <w:r w:rsidRPr="00D92698">
        <w:rPr>
          <w:i/>
          <w:iCs/>
          <w:lang w:val="es-MX"/>
        </w:rPr>
        <w:t>Coscinodiscales</w:t>
      </w:r>
      <w:r w:rsidRPr="00D92698">
        <w:rPr>
          <w:lang w:val="es-MX"/>
        </w:rPr>
        <w:t xml:space="preserve">, con 14 especies. Por su parte, la clase </w:t>
      </w:r>
      <w:r w:rsidRPr="00D92698">
        <w:rPr>
          <w:i/>
          <w:iCs/>
          <w:lang w:val="es-MX"/>
        </w:rPr>
        <w:t>Dinophyceae</w:t>
      </w:r>
      <w:r w:rsidRPr="00D92698">
        <w:rPr>
          <w:lang w:val="es-MX"/>
        </w:rPr>
        <w:t xml:space="preserve"> estuvo mayormente representada por los órdenes </w:t>
      </w:r>
      <w:r w:rsidRPr="00D92698">
        <w:rPr>
          <w:i/>
          <w:iCs/>
          <w:lang w:val="es-MX"/>
        </w:rPr>
        <w:t>Gonyaulacales</w:t>
      </w:r>
      <w:r w:rsidRPr="00D92698">
        <w:rPr>
          <w:lang w:val="es-MX"/>
        </w:rPr>
        <w:t xml:space="preserve"> (23 especies), </w:t>
      </w:r>
      <w:r w:rsidRPr="00D92698">
        <w:rPr>
          <w:i/>
          <w:iCs/>
          <w:lang w:val="es-MX"/>
        </w:rPr>
        <w:t>Dinophysiales</w:t>
      </w:r>
      <w:r w:rsidRPr="00D92698">
        <w:rPr>
          <w:lang w:val="es-MX"/>
        </w:rPr>
        <w:t xml:space="preserve"> (7 especies) y </w:t>
      </w:r>
      <w:r w:rsidRPr="00D92698">
        <w:rPr>
          <w:i/>
          <w:iCs/>
          <w:lang w:val="es-MX"/>
        </w:rPr>
        <w:t>Peridiniales</w:t>
      </w:r>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280333">
        <w:t xml:space="preserve">Tabla </w:t>
      </w:r>
      <w:r w:rsidR="00280333">
        <w:rPr>
          <w:noProof/>
        </w:rPr>
        <w:t>2</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0E6F270E" w:rsidR="000C65C8" w:rsidRDefault="000C65C8" w:rsidP="00AD08AA">
      <w:pPr>
        <w:pStyle w:val="Descripcin"/>
        <w:rPr>
          <w:lang w:val="es-MX"/>
        </w:rPr>
      </w:pPr>
      <w:bookmarkStart w:id="36" w:name="_Ref134385481"/>
      <w:r>
        <w:t xml:space="preserve">Tabla </w:t>
      </w:r>
      <w:r w:rsidR="005B2713">
        <w:fldChar w:fldCharType="begin"/>
      </w:r>
      <w:r w:rsidR="005B2713">
        <w:instrText xml:space="preserve"> SEQ Tabla \* ARABIC </w:instrText>
      </w:r>
      <w:r w:rsidR="005B2713">
        <w:fldChar w:fldCharType="separate"/>
      </w:r>
      <w:r w:rsidR="00280333">
        <w:rPr>
          <w:noProof/>
        </w:rPr>
        <w:t>2</w:t>
      </w:r>
      <w:r w:rsidR="005B2713">
        <w:rPr>
          <w:noProof/>
        </w:rPr>
        <w:fldChar w:fldCharType="end"/>
      </w:r>
      <w:bookmarkEnd w:id="36"/>
      <w:r>
        <w:rPr>
          <w:lang w:val="es-MX"/>
        </w:rPr>
        <w:t>. Listado de especies del fitoplancton de la desembocadura del delta Sanquianga. (+) Presencia en cada transecto.</w:t>
      </w:r>
    </w:p>
    <w:p w14:paraId="437453AF" w14:textId="77777777" w:rsidR="000C65C8" w:rsidRPr="000C65C8" w:rsidRDefault="000C65C8" w:rsidP="00AD08AA">
      <w:pPr>
        <w:rPr>
          <w:lang w:val="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1708"/>
        <w:gridCol w:w="1560"/>
        <w:gridCol w:w="1984"/>
      </w:tblGrid>
      <w:tr w:rsidR="00BC0DD9" w:rsidRPr="00836B0F" w14:paraId="19B6A576" w14:textId="77777777" w:rsidTr="00C77313">
        <w:trPr>
          <w:trHeight w:val="276"/>
        </w:trPr>
        <w:tc>
          <w:tcPr>
            <w:tcW w:w="0" w:type="auto"/>
            <w:vMerge w:val="restart"/>
            <w:tcBorders>
              <w:top w:val="single" w:sz="4" w:space="0" w:color="auto"/>
            </w:tcBorders>
            <w:noWrap/>
          </w:tcPr>
          <w:p w14:paraId="3EC53D10" w14:textId="77777777" w:rsidR="00BC0DD9" w:rsidRPr="00836B0F" w:rsidRDefault="00BC0DD9" w:rsidP="00AD08AA">
            <w:r w:rsidRPr="00836B0F">
              <w:t>Taxón</w:t>
            </w:r>
          </w:p>
        </w:tc>
        <w:tc>
          <w:tcPr>
            <w:tcW w:w="5252" w:type="dxa"/>
            <w:gridSpan w:val="3"/>
            <w:tcBorders>
              <w:top w:val="single" w:sz="4" w:space="0" w:color="auto"/>
            </w:tcBorders>
          </w:tcPr>
          <w:p w14:paraId="2FC45326" w14:textId="77777777" w:rsidR="00BC0DD9" w:rsidRPr="00836B0F" w:rsidRDefault="00BC0DD9" w:rsidP="00AD08AA">
            <w:r>
              <w:t>S</w:t>
            </w:r>
            <w:r w:rsidRPr="00836B0F">
              <w:t>itios</w:t>
            </w:r>
          </w:p>
        </w:tc>
      </w:tr>
      <w:tr w:rsidR="00BC0DD9" w:rsidRPr="00836B0F" w14:paraId="61888439" w14:textId="77777777" w:rsidTr="00C77313">
        <w:trPr>
          <w:trHeight w:val="265"/>
        </w:trPr>
        <w:tc>
          <w:tcPr>
            <w:tcW w:w="0" w:type="auto"/>
            <w:vMerge/>
            <w:tcBorders>
              <w:bottom w:val="single" w:sz="4" w:space="0" w:color="auto"/>
            </w:tcBorders>
            <w:noWrap/>
          </w:tcPr>
          <w:p w14:paraId="0EF64C61" w14:textId="77777777" w:rsidR="00BC0DD9" w:rsidRPr="00836B0F" w:rsidRDefault="00BC0DD9" w:rsidP="00AD08AA"/>
        </w:tc>
        <w:tc>
          <w:tcPr>
            <w:tcW w:w="1708" w:type="dxa"/>
            <w:tcBorders>
              <w:bottom w:val="single" w:sz="4" w:space="0" w:color="auto"/>
            </w:tcBorders>
          </w:tcPr>
          <w:p w14:paraId="19DCD4AC" w14:textId="77777777" w:rsidR="00BC0DD9" w:rsidRPr="00836B0F" w:rsidRDefault="00BC0DD9" w:rsidP="00AD08AA">
            <w:r w:rsidRPr="00836B0F">
              <w:t>Amarales</w:t>
            </w:r>
          </w:p>
        </w:tc>
        <w:tc>
          <w:tcPr>
            <w:tcW w:w="1560" w:type="dxa"/>
            <w:tcBorders>
              <w:bottom w:val="single" w:sz="4" w:space="0" w:color="auto"/>
            </w:tcBorders>
          </w:tcPr>
          <w:p w14:paraId="47D77D23" w14:textId="77777777" w:rsidR="00BC0DD9" w:rsidRPr="00836B0F" w:rsidRDefault="00BC0DD9" w:rsidP="00AD08AA">
            <w:r w:rsidRPr="00836B0F">
              <w:t>Guascama</w:t>
            </w:r>
          </w:p>
        </w:tc>
        <w:tc>
          <w:tcPr>
            <w:tcW w:w="1984" w:type="dxa"/>
            <w:tcBorders>
              <w:bottom w:val="single" w:sz="4" w:space="0" w:color="auto"/>
            </w:tcBorders>
          </w:tcPr>
          <w:p w14:paraId="30E87976" w14:textId="77777777" w:rsidR="00BC0DD9" w:rsidRPr="00836B0F" w:rsidRDefault="00BC0DD9" w:rsidP="00AD08AA">
            <w:r w:rsidRPr="00836B0F">
              <w:t>Sanquianga</w:t>
            </w:r>
          </w:p>
        </w:tc>
      </w:tr>
      <w:tr w:rsidR="00BC0DD9" w:rsidRPr="00836B0F" w14:paraId="65D2DE4D" w14:textId="77777777" w:rsidTr="00C77313">
        <w:trPr>
          <w:trHeight w:val="170"/>
        </w:trPr>
        <w:tc>
          <w:tcPr>
            <w:tcW w:w="0" w:type="auto"/>
            <w:tcBorders>
              <w:top w:val="single" w:sz="4" w:space="0" w:color="auto"/>
            </w:tcBorders>
            <w:noWrap/>
            <w:hideMark/>
          </w:tcPr>
          <w:p w14:paraId="4D456F2D" w14:textId="77777777" w:rsidR="00BC0DD9" w:rsidRPr="00836B0F" w:rsidRDefault="00BC0DD9" w:rsidP="00AD08AA">
            <w:pPr>
              <w:rPr>
                <w:lang w:val="en-US"/>
              </w:rPr>
            </w:pPr>
            <w:r w:rsidRPr="00836B0F">
              <w:t>Bacillariophyceae</w:t>
            </w:r>
          </w:p>
        </w:tc>
        <w:tc>
          <w:tcPr>
            <w:tcW w:w="1708" w:type="dxa"/>
            <w:tcBorders>
              <w:top w:val="single" w:sz="4" w:space="0" w:color="auto"/>
            </w:tcBorders>
          </w:tcPr>
          <w:p w14:paraId="7BC6DD79" w14:textId="77777777" w:rsidR="00BC0DD9" w:rsidRPr="00836B0F" w:rsidRDefault="00BC0DD9" w:rsidP="00AD08AA"/>
        </w:tc>
        <w:tc>
          <w:tcPr>
            <w:tcW w:w="1560" w:type="dxa"/>
            <w:tcBorders>
              <w:top w:val="single" w:sz="4" w:space="0" w:color="auto"/>
            </w:tcBorders>
          </w:tcPr>
          <w:p w14:paraId="172B59C7" w14:textId="77777777" w:rsidR="00BC0DD9" w:rsidRPr="00836B0F" w:rsidRDefault="00BC0DD9" w:rsidP="00AD08AA"/>
        </w:tc>
        <w:tc>
          <w:tcPr>
            <w:tcW w:w="1984" w:type="dxa"/>
            <w:tcBorders>
              <w:top w:val="single" w:sz="4" w:space="0" w:color="auto"/>
            </w:tcBorders>
          </w:tcPr>
          <w:p w14:paraId="751FF3A4" w14:textId="77777777" w:rsidR="00BC0DD9" w:rsidRPr="00836B0F" w:rsidRDefault="00BC0DD9" w:rsidP="00AD08AA"/>
        </w:tc>
      </w:tr>
      <w:tr w:rsidR="00BC0DD9" w:rsidRPr="00836B0F" w14:paraId="4E335780" w14:textId="77777777" w:rsidTr="00C77313">
        <w:trPr>
          <w:trHeight w:val="170"/>
        </w:trPr>
        <w:tc>
          <w:tcPr>
            <w:tcW w:w="0" w:type="auto"/>
            <w:noWrap/>
            <w:hideMark/>
          </w:tcPr>
          <w:p w14:paraId="65A71666" w14:textId="77777777" w:rsidR="00BC0DD9" w:rsidRPr="00836B0F" w:rsidRDefault="00BC0DD9" w:rsidP="00AD08AA">
            <w:r w:rsidRPr="00836B0F">
              <w:t>Asterolamprales</w:t>
            </w:r>
          </w:p>
        </w:tc>
        <w:tc>
          <w:tcPr>
            <w:tcW w:w="1708" w:type="dxa"/>
          </w:tcPr>
          <w:p w14:paraId="56132C82" w14:textId="77777777" w:rsidR="00BC0DD9" w:rsidRPr="00836B0F" w:rsidRDefault="00BC0DD9" w:rsidP="00AD08AA"/>
        </w:tc>
        <w:tc>
          <w:tcPr>
            <w:tcW w:w="1560" w:type="dxa"/>
          </w:tcPr>
          <w:p w14:paraId="389F4ED2" w14:textId="77777777" w:rsidR="00BC0DD9" w:rsidRPr="00836B0F" w:rsidRDefault="00BC0DD9" w:rsidP="00AD08AA"/>
        </w:tc>
        <w:tc>
          <w:tcPr>
            <w:tcW w:w="1984" w:type="dxa"/>
          </w:tcPr>
          <w:p w14:paraId="529F8EBA" w14:textId="77777777" w:rsidR="00BC0DD9" w:rsidRPr="00836B0F" w:rsidRDefault="00BC0DD9" w:rsidP="00AD08AA"/>
        </w:tc>
      </w:tr>
      <w:tr w:rsidR="00BC0DD9" w:rsidRPr="00836B0F" w14:paraId="1EAFCF1C" w14:textId="77777777" w:rsidTr="00C77313">
        <w:trPr>
          <w:trHeight w:val="170"/>
        </w:trPr>
        <w:tc>
          <w:tcPr>
            <w:tcW w:w="0" w:type="auto"/>
            <w:noWrap/>
            <w:hideMark/>
          </w:tcPr>
          <w:p w14:paraId="22B0B2DA" w14:textId="77777777" w:rsidR="00BC0DD9" w:rsidRPr="00836B0F" w:rsidRDefault="00BC0DD9" w:rsidP="00AD08AA">
            <w:r w:rsidRPr="00836B0F">
              <w:t xml:space="preserve">Asteromphalus </w:t>
            </w:r>
          </w:p>
        </w:tc>
        <w:tc>
          <w:tcPr>
            <w:tcW w:w="1708" w:type="dxa"/>
          </w:tcPr>
          <w:p w14:paraId="6FCA1781" w14:textId="77777777" w:rsidR="00BC0DD9" w:rsidRPr="00836B0F" w:rsidRDefault="00BC0DD9" w:rsidP="00AD08AA">
            <w:r w:rsidRPr="00836B0F">
              <w:t>+</w:t>
            </w:r>
          </w:p>
        </w:tc>
        <w:tc>
          <w:tcPr>
            <w:tcW w:w="1560" w:type="dxa"/>
          </w:tcPr>
          <w:p w14:paraId="36F4A68D" w14:textId="77777777" w:rsidR="00BC0DD9" w:rsidRPr="00836B0F" w:rsidRDefault="00BC0DD9" w:rsidP="00AD08AA"/>
        </w:tc>
        <w:tc>
          <w:tcPr>
            <w:tcW w:w="1984" w:type="dxa"/>
          </w:tcPr>
          <w:p w14:paraId="62A63E45" w14:textId="77777777" w:rsidR="00BC0DD9" w:rsidRPr="00836B0F" w:rsidRDefault="00BC0DD9" w:rsidP="00AD08AA">
            <w:r w:rsidRPr="00836B0F">
              <w:t>+</w:t>
            </w:r>
          </w:p>
        </w:tc>
      </w:tr>
      <w:tr w:rsidR="00BC0DD9" w:rsidRPr="00836B0F" w14:paraId="63111491" w14:textId="77777777" w:rsidTr="00C77313">
        <w:trPr>
          <w:trHeight w:val="170"/>
        </w:trPr>
        <w:tc>
          <w:tcPr>
            <w:tcW w:w="0" w:type="auto"/>
            <w:noWrap/>
            <w:hideMark/>
          </w:tcPr>
          <w:p w14:paraId="59A92A2E" w14:textId="77777777" w:rsidR="00BC0DD9" w:rsidRPr="00836B0F" w:rsidRDefault="00BC0DD9" w:rsidP="00AD08AA">
            <w:r w:rsidRPr="00836B0F">
              <w:t>Asteromphalus flabellatus</w:t>
            </w:r>
          </w:p>
        </w:tc>
        <w:tc>
          <w:tcPr>
            <w:tcW w:w="1708" w:type="dxa"/>
          </w:tcPr>
          <w:p w14:paraId="49C40BB7" w14:textId="77777777" w:rsidR="00BC0DD9" w:rsidRPr="00836B0F" w:rsidRDefault="00BC0DD9" w:rsidP="00AD08AA"/>
        </w:tc>
        <w:tc>
          <w:tcPr>
            <w:tcW w:w="1560" w:type="dxa"/>
          </w:tcPr>
          <w:p w14:paraId="01023FA1" w14:textId="77777777" w:rsidR="00BC0DD9" w:rsidRPr="00836B0F" w:rsidRDefault="00BC0DD9" w:rsidP="00AD08AA">
            <w:r w:rsidRPr="00836B0F">
              <w:t>+</w:t>
            </w:r>
          </w:p>
        </w:tc>
        <w:tc>
          <w:tcPr>
            <w:tcW w:w="1984" w:type="dxa"/>
          </w:tcPr>
          <w:p w14:paraId="4E4FB64A" w14:textId="77777777" w:rsidR="00BC0DD9" w:rsidRPr="00836B0F" w:rsidRDefault="00BC0DD9" w:rsidP="00AD08AA">
            <w:r w:rsidRPr="00836B0F">
              <w:t>+</w:t>
            </w:r>
          </w:p>
        </w:tc>
      </w:tr>
      <w:tr w:rsidR="00BC0DD9" w:rsidRPr="00836B0F" w14:paraId="1AFD8C6F" w14:textId="77777777" w:rsidTr="00C77313">
        <w:trPr>
          <w:trHeight w:val="170"/>
        </w:trPr>
        <w:tc>
          <w:tcPr>
            <w:tcW w:w="0" w:type="auto"/>
            <w:noWrap/>
            <w:hideMark/>
          </w:tcPr>
          <w:p w14:paraId="214EE242" w14:textId="77777777" w:rsidR="00BC0DD9" w:rsidRPr="00836B0F" w:rsidRDefault="00BC0DD9" w:rsidP="00AD08AA">
            <w:r w:rsidRPr="00836B0F">
              <w:t>Bacillariales</w:t>
            </w:r>
          </w:p>
        </w:tc>
        <w:tc>
          <w:tcPr>
            <w:tcW w:w="1708" w:type="dxa"/>
          </w:tcPr>
          <w:p w14:paraId="6A4AC0CF" w14:textId="77777777" w:rsidR="00BC0DD9" w:rsidRPr="00836B0F" w:rsidRDefault="00BC0DD9" w:rsidP="00AD08AA"/>
        </w:tc>
        <w:tc>
          <w:tcPr>
            <w:tcW w:w="1560" w:type="dxa"/>
          </w:tcPr>
          <w:p w14:paraId="50D3C64D" w14:textId="77777777" w:rsidR="00BC0DD9" w:rsidRPr="00836B0F" w:rsidRDefault="00BC0DD9" w:rsidP="00AD08AA"/>
        </w:tc>
        <w:tc>
          <w:tcPr>
            <w:tcW w:w="1984" w:type="dxa"/>
          </w:tcPr>
          <w:p w14:paraId="676B5089" w14:textId="77777777" w:rsidR="00BC0DD9" w:rsidRPr="00836B0F" w:rsidRDefault="00BC0DD9" w:rsidP="00AD08AA"/>
        </w:tc>
      </w:tr>
      <w:tr w:rsidR="00BC0DD9" w:rsidRPr="00836B0F" w14:paraId="0C764303" w14:textId="77777777" w:rsidTr="00C77313">
        <w:trPr>
          <w:trHeight w:val="170"/>
        </w:trPr>
        <w:tc>
          <w:tcPr>
            <w:tcW w:w="0" w:type="auto"/>
            <w:noWrap/>
            <w:hideMark/>
          </w:tcPr>
          <w:p w14:paraId="0C01510C" w14:textId="77777777" w:rsidR="00BC0DD9" w:rsidRPr="00836B0F" w:rsidRDefault="00BC0DD9" w:rsidP="00AD08AA">
            <w:r w:rsidRPr="00836B0F">
              <w:t>Bacillaria paxillifera</w:t>
            </w:r>
          </w:p>
        </w:tc>
        <w:tc>
          <w:tcPr>
            <w:tcW w:w="1708" w:type="dxa"/>
          </w:tcPr>
          <w:p w14:paraId="298F0138" w14:textId="77777777" w:rsidR="00BC0DD9" w:rsidRPr="00836B0F" w:rsidRDefault="00BC0DD9" w:rsidP="00AD08AA">
            <w:r w:rsidRPr="00836B0F">
              <w:t>+</w:t>
            </w:r>
          </w:p>
        </w:tc>
        <w:tc>
          <w:tcPr>
            <w:tcW w:w="1560" w:type="dxa"/>
          </w:tcPr>
          <w:p w14:paraId="6E2E7C3C" w14:textId="77777777" w:rsidR="00BC0DD9" w:rsidRPr="00836B0F" w:rsidRDefault="00BC0DD9" w:rsidP="00AD08AA">
            <w:r w:rsidRPr="00836B0F">
              <w:t>+</w:t>
            </w:r>
          </w:p>
        </w:tc>
        <w:tc>
          <w:tcPr>
            <w:tcW w:w="1984" w:type="dxa"/>
          </w:tcPr>
          <w:p w14:paraId="08610129" w14:textId="77777777" w:rsidR="00BC0DD9" w:rsidRPr="00836B0F" w:rsidRDefault="00BC0DD9" w:rsidP="00AD08AA">
            <w:r w:rsidRPr="00836B0F">
              <w:t>+</w:t>
            </w:r>
          </w:p>
        </w:tc>
      </w:tr>
      <w:tr w:rsidR="00BC0DD9" w:rsidRPr="00836B0F" w14:paraId="144872AC" w14:textId="77777777" w:rsidTr="00C77313">
        <w:trPr>
          <w:trHeight w:val="170"/>
        </w:trPr>
        <w:tc>
          <w:tcPr>
            <w:tcW w:w="0" w:type="auto"/>
            <w:noWrap/>
            <w:hideMark/>
          </w:tcPr>
          <w:p w14:paraId="2FF577A6" w14:textId="77777777" w:rsidR="00BC0DD9" w:rsidRPr="00836B0F" w:rsidRDefault="00BC0DD9" w:rsidP="00AD08AA">
            <w:r w:rsidRPr="00836B0F">
              <w:t>Nitzschia  sp</w:t>
            </w:r>
          </w:p>
        </w:tc>
        <w:tc>
          <w:tcPr>
            <w:tcW w:w="1708" w:type="dxa"/>
          </w:tcPr>
          <w:p w14:paraId="76FBDF90" w14:textId="77777777" w:rsidR="00BC0DD9" w:rsidRPr="00836B0F" w:rsidRDefault="00BC0DD9" w:rsidP="00AD08AA">
            <w:r w:rsidRPr="00836B0F">
              <w:t>+</w:t>
            </w:r>
          </w:p>
        </w:tc>
        <w:tc>
          <w:tcPr>
            <w:tcW w:w="1560" w:type="dxa"/>
          </w:tcPr>
          <w:p w14:paraId="37BC835C" w14:textId="77777777" w:rsidR="00BC0DD9" w:rsidRPr="00836B0F" w:rsidRDefault="00BC0DD9" w:rsidP="00AD08AA"/>
        </w:tc>
        <w:tc>
          <w:tcPr>
            <w:tcW w:w="1984" w:type="dxa"/>
          </w:tcPr>
          <w:p w14:paraId="56083790" w14:textId="77777777" w:rsidR="00BC0DD9" w:rsidRPr="00836B0F" w:rsidRDefault="00BC0DD9" w:rsidP="00AD08AA">
            <w:r w:rsidRPr="00836B0F">
              <w:t>+</w:t>
            </w:r>
          </w:p>
        </w:tc>
      </w:tr>
      <w:tr w:rsidR="00BC0DD9" w:rsidRPr="00836B0F" w14:paraId="1BDB2361" w14:textId="77777777" w:rsidTr="00C77313">
        <w:trPr>
          <w:trHeight w:val="170"/>
        </w:trPr>
        <w:tc>
          <w:tcPr>
            <w:tcW w:w="0" w:type="auto"/>
            <w:noWrap/>
            <w:hideMark/>
          </w:tcPr>
          <w:p w14:paraId="3A63DE6B" w14:textId="77777777" w:rsidR="00BC0DD9" w:rsidRPr="00836B0F" w:rsidRDefault="00BC0DD9" w:rsidP="00AD08AA">
            <w:r w:rsidRPr="00836B0F">
              <w:t>Nitzschia closterium</w:t>
            </w:r>
          </w:p>
        </w:tc>
        <w:tc>
          <w:tcPr>
            <w:tcW w:w="1708" w:type="dxa"/>
          </w:tcPr>
          <w:p w14:paraId="24586F9C" w14:textId="77777777" w:rsidR="00BC0DD9" w:rsidRPr="00836B0F" w:rsidRDefault="00BC0DD9" w:rsidP="00AD08AA"/>
        </w:tc>
        <w:tc>
          <w:tcPr>
            <w:tcW w:w="1560" w:type="dxa"/>
          </w:tcPr>
          <w:p w14:paraId="6FBE8B1C" w14:textId="77777777" w:rsidR="00BC0DD9" w:rsidRPr="00836B0F" w:rsidRDefault="00BC0DD9" w:rsidP="00AD08AA"/>
        </w:tc>
        <w:tc>
          <w:tcPr>
            <w:tcW w:w="1984" w:type="dxa"/>
          </w:tcPr>
          <w:p w14:paraId="7BEBB066" w14:textId="77777777" w:rsidR="00BC0DD9" w:rsidRPr="00836B0F" w:rsidRDefault="00BC0DD9" w:rsidP="00AD08AA">
            <w:r w:rsidRPr="00836B0F">
              <w:t>+</w:t>
            </w:r>
          </w:p>
        </w:tc>
      </w:tr>
      <w:tr w:rsidR="00BC0DD9" w:rsidRPr="00836B0F" w14:paraId="4434F5CB" w14:textId="77777777" w:rsidTr="00C77313">
        <w:trPr>
          <w:trHeight w:val="170"/>
        </w:trPr>
        <w:tc>
          <w:tcPr>
            <w:tcW w:w="0" w:type="auto"/>
            <w:noWrap/>
            <w:hideMark/>
          </w:tcPr>
          <w:p w14:paraId="40E9107D" w14:textId="77777777" w:rsidR="00BC0DD9" w:rsidRPr="00836B0F" w:rsidRDefault="00BC0DD9" w:rsidP="00AD08AA">
            <w:r w:rsidRPr="00836B0F">
              <w:t>Nitzschia sigmaformis</w:t>
            </w:r>
          </w:p>
        </w:tc>
        <w:tc>
          <w:tcPr>
            <w:tcW w:w="1708" w:type="dxa"/>
          </w:tcPr>
          <w:p w14:paraId="482A537E" w14:textId="77777777" w:rsidR="00BC0DD9" w:rsidRPr="00836B0F" w:rsidRDefault="00BC0DD9" w:rsidP="00AD08AA">
            <w:r w:rsidRPr="00836B0F">
              <w:t>+</w:t>
            </w:r>
          </w:p>
        </w:tc>
        <w:tc>
          <w:tcPr>
            <w:tcW w:w="1560" w:type="dxa"/>
          </w:tcPr>
          <w:p w14:paraId="1AD1D893" w14:textId="77777777" w:rsidR="00BC0DD9" w:rsidRPr="00836B0F" w:rsidRDefault="00BC0DD9" w:rsidP="00AD08AA">
            <w:r w:rsidRPr="00836B0F">
              <w:t>+</w:t>
            </w:r>
          </w:p>
        </w:tc>
        <w:tc>
          <w:tcPr>
            <w:tcW w:w="1984" w:type="dxa"/>
          </w:tcPr>
          <w:p w14:paraId="7F6E4408" w14:textId="77777777" w:rsidR="00BC0DD9" w:rsidRPr="00836B0F" w:rsidRDefault="00BC0DD9" w:rsidP="00AD08AA">
            <w:r w:rsidRPr="00836B0F">
              <w:t>+</w:t>
            </w:r>
          </w:p>
        </w:tc>
      </w:tr>
      <w:tr w:rsidR="00BC0DD9" w:rsidRPr="00836B0F" w14:paraId="02028AF6" w14:textId="77777777" w:rsidTr="00C77313">
        <w:trPr>
          <w:trHeight w:val="170"/>
        </w:trPr>
        <w:tc>
          <w:tcPr>
            <w:tcW w:w="0" w:type="auto"/>
            <w:noWrap/>
            <w:hideMark/>
          </w:tcPr>
          <w:p w14:paraId="3EC65592" w14:textId="77777777" w:rsidR="00BC0DD9" w:rsidRPr="00836B0F" w:rsidRDefault="00BC0DD9" w:rsidP="00AD08AA">
            <w:r w:rsidRPr="00836B0F">
              <w:t>Nitzschia sigmoidea</w:t>
            </w:r>
          </w:p>
        </w:tc>
        <w:tc>
          <w:tcPr>
            <w:tcW w:w="1708" w:type="dxa"/>
          </w:tcPr>
          <w:p w14:paraId="59CDA04C" w14:textId="77777777" w:rsidR="00BC0DD9" w:rsidRPr="00836B0F" w:rsidRDefault="00BC0DD9" w:rsidP="00AD08AA"/>
        </w:tc>
        <w:tc>
          <w:tcPr>
            <w:tcW w:w="1560" w:type="dxa"/>
          </w:tcPr>
          <w:p w14:paraId="408B70C8" w14:textId="77777777" w:rsidR="00BC0DD9" w:rsidRPr="00836B0F" w:rsidRDefault="00BC0DD9" w:rsidP="00AD08AA">
            <w:r w:rsidRPr="00836B0F">
              <w:t>+</w:t>
            </w:r>
          </w:p>
        </w:tc>
        <w:tc>
          <w:tcPr>
            <w:tcW w:w="1984" w:type="dxa"/>
          </w:tcPr>
          <w:p w14:paraId="40727515" w14:textId="77777777" w:rsidR="00BC0DD9" w:rsidRPr="00836B0F" w:rsidRDefault="00BC0DD9" w:rsidP="00AD08AA">
            <w:r w:rsidRPr="00836B0F">
              <w:t>+</w:t>
            </w:r>
          </w:p>
        </w:tc>
      </w:tr>
      <w:tr w:rsidR="00BC0DD9" w:rsidRPr="00836B0F" w14:paraId="2FF2976F" w14:textId="77777777" w:rsidTr="00C77313">
        <w:trPr>
          <w:trHeight w:val="170"/>
        </w:trPr>
        <w:tc>
          <w:tcPr>
            <w:tcW w:w="0" w:type="auto"/>
            <w:noWrap/>
            <w:hideMark/>
          </w:tcPr>
          <w:p w14:paraId="3699BB29" w14:textId="77777777" w:rsidR="00BC0DD9" w:rsidRPr="00836B0F" w:rsidRDefault="00BC0DD9" w:rsidP="00AD08AA">
            <w:r w:rsidRPr="00836B0F">
              <w:t xml:space="preserve">Pseudonitzschia </w:t>
            </w:r>
          </w:p>
        </w:tc>
        <w:tc>
          <w:tcPr>
            <w:tcW w:w="1708" w:type="dxa"/>
          </w:tcPr>
          <w:p w14:paraId="42ADEBCA" w14:textId="77777777" w:rsidR="00BC0DD9" w:rsidRPr="00836B0F" w:rsidRDefault="00BC0DD9" w:rsidP="00AD08AA">
            <w:r w:rsidRPr="00836B0F">
              <w:t>+</w:t>
            </w:r>
          </w:p>
        </w:tc>
        <w:tc>
          <w:tcPr>
            <w:tcW w:w="1560" w:type="dxa"/>
          </w:tcPr>
          <w:p w14:paraId="253B7156" w14:textId="77777777" w:rsidR="00BC0DD9" w:rsidRPr="00836B0F" w:rsidRDefault="00BC0DD9" w:rsidP="00AD08AA">
            <w:r w:rsidRPr="00836B0F">
              <w:t>+</w:t>
            </w:r>
          </w:p>
        </w:tc>
        <w:tc>
          <w:tcPr>
            <w:tcW w:w="1984" w:type="dxa"/>
          </w:tcPr>
          <w:p w14:paraId="7477B89F" w14:textId="77777777" w:rsidR="00BC0DD9" w:rsidRPr="00836B0F" w:rsidRDefault="00BC0DD9" w:rsidP="00AD08AA"/>
        </w:tc>
      </w:tr>
      <w:tr w:rsidR="00BC0DD9" w:rsidRPr="00836B0F" w14:paraId="195DC7AE" w14:textId="77777777" w:rsidTr="00C77313">
        <w:trPr>
          <w:trHeight w:val="170"/>
        </w:trPr>
        <w:tc>
          <w:tcPr>
            <w:tcW w:w="0" w:type="auto"/>
            <w:noWrap/>
            <w:hideMark/>
          </w:tcPr>
          <w:p w14:paraId="08A857EB" w14:textId="77777777" w:rsidR="00BC0DD9" w:rsidRPr="00836B0F" w:rsidRDefault="00BC0DD9" w:rsidP="00AD08AA">
            <w:r w:rsidRPr="00836B0F">
              <w:t>Chaetocerotanae</w:t>
            </w:r>
          </w:p>
        </w:tc>
        <w:tc>
          <w:tcPr>
            <w:tcW w:w="1708" w:type="dxa"/>
          </w:tcPr>
          <w:p w14:paraId="3D4176A3" w14:textId="77777777" w:rsidR="00BC0DD9" w:rsidRPr="00836B0F" w:rsidRDefault="00BC0DD9" w:rsidP="00AD08AA"/>
        </w:tc>
        <w:tc>
          <w:tcPr>
            <w:tcW w:w="1560" w:type="dxa"/>
          </w:tcPr>
          <w:p w14:paraId="137121C3" w14:textId="77777777" w:rsidR="00BC0DD9" w:rsidRPr="00836B0F" w:rsidRDefault="00BC0DD9" w:rsidP="00AD08AA"/>
        </w:tc>
        <w:tc>
          <w:tcPr>
            <w:tcW w:w="1984" w:type="dxa"/>
          </w:tcPr>
          <w:p w14:paraId="7628E172" w14:textId="77777777" w:rsidR="00BC0DD9" w:rsidRPr="00836B0F" w:rsidRDefault="00BC0DD9" w:rsidP="00AD08AA"/>
        </w:tc>
      </w:tr>
      <w:tr w:rsidR="00BC0DD9" w:rsidRPr="00836B0F" w14:paraId="4196A84F" w14:textId="77777777" w:rsidTr="00C77313">
        <w:trPr>
          <w:trHeight w:val="170"/>
        </w:trPr>
        <w:tc>
          <w:tcPr>
            <w:tcW w:w="0" w:type="auto"/>
            <w:noWrap/>
            <w:hideMark/>
          </w:tcPr>
          <w:p w14:paraId="3DC21C07" w14:textId="77777777" w:rsidR="00BC0DD9" w:rsidRPr="00836B0F" w:rsidRDefault="00BC0DD9" w:rsidP="00AD08AA">
            <w:r w:rsidRPr="00836B0F">
              <w:t>Bacteriastrum delicatulum</w:t>
            </w:r>
          </w:p>
        </w:tc>
        <w:tc>
          <w:tcPr>
            <w:tcW w:w="1708" w:type="dxa"/>
          </w:tcPr>
          <w:p w14:paraId="5ABA0CC3" w14:textId="77777777" w:rsidR="00BC0DD9" w:rsidRPr="00836B0F" w:rsidRDefault="00BC0DD9" w:rsidP="00AD08AA">
            <w:r w:rsidRPr="00836B0F">
              <w:t>+</w:t>
            </w:r>
          </w:p>
        </w:tc>
        <w:tc>
          <w:tcPr>
            <w:tcW w:w="1560" w:type="dxa"/>
          </w:tcPr>
          <w:p w14:paraId="2E8874F9" w14:textId="77777777" w:rsidR="00BC0DD9" w:rsidRPr="00836B0F" w:rsidRDefault="00BC0DD9" w:rsidP="00AD08AA">
            <w:r w:rsidRPr="00836B0F">
              <w:t>+</w:t>
            </w:r>
          </w:p>
        </w:tc>
        <w:tc>
          <w:tcPr>
            <w:tcW w:w="1984" w:type="dxa"/>
          </w:tcPr>
          <w:p w14:paraId="43FC5005" w14:textId="77777777" w:rsidR="00BC0DD9" w:rsidRPr="00836B0F" w:rsidRDefault="00BC0DD9" w:rsidP="00AD08AA">
            <w:r w:rsidRPr="00836B0F">
              <w:t>+</w:t>
            </w:r>
          </w:p>
        </w:tc>
      </w:tr>
      <w:tr w:rsidR="00BC0DD9" w:rsidRPr="00836B0F" w14:paraId="1B6DB139" w14:textId="77777777" w:rsidTr="00C77313">
        <w:trPr>
          <w:trHeight w:val="170"/>
        </w:trPr>
        <w:tc>
          <w:tcPr>
            <w:tcW w:w="0" w:type="auto"/>
            <w:noWrap/>
            <w:hideMark/>
          </w:tcPr>
          <w:p w14:paraId="4BC3A608" w14:textId="77777777" w:rsidR="00BC0DD9" w:rsidRPr="00836B0F" w:rsidRDefault="00BC0DD9" w:rsidP="00AD08AA">
            <w:r w:rsidRPr="00836B0F">
              <w:t>Bacteriastrum furcatum</w:t>
            </w:r>
          </w:p>
        </w:tc>
        <w:tc>
          <w:tcPr>
            <w:tcW w:w="1708" w:type="dxa"/>
          </w:tcPr>
          <w:p w14:paraId="2BC557C0" w14:textId="77777777" w:rsidR="00BC0DD9" w:rsidRPr="00836B0F" w:rsidRDefault="00BC0DD9" w:rsidP="00AD08AA"/>
        </w:tc>
        <w:tc>
          <w:tcPr>
            <w:tcW w:w="1560" w:type="dxa"/>
          </w:tcPr>
          <w:p w14:paraId="4CC4283B" w14:textId="77777777" w:rsidR="00BC0DD9" w:rsidRPr="00836B0F" w:rsidRDefault="00BC0DD9" w:rsidP="00AD08AA">
            <w:r w:rsidRPr="00836B0F">
              <w:t>+</w:t>
            </w:r>
          </w:p>
        </w:tc>
        <w:tc>
          <w:tcPr>
            <w:tcW w:w="1984" w:type="dxa"/>
          </w:tcPr>
          <w:p w14:paraId="1C484437" w14:textId="77777777" w:rsidR="00BC0DD9" w:rsidRPr="00836B0F" w:rsidRDefault="00BC0DD9" w:rsidP="00AD08AA"/>
        </w:tc>
      </w:tr>
      <w:tr w:rsidR="00BC0DD9" w:rsidRPr="00836B0F" w14:paraId="589D16A2" w14:textId="77777777" w:rsidTr="00C77313">
        <w:trPr>
          <w:trHeight w:val="170"/>
        </w:trPr>
        <w:tc>
          <w:tcPr>
            <w:tcW w:w="0" w:type="auto"/>
            <w:noWrap/>
            <w:hideMark/>
          </w:tcPr>
          <w:p w14:paraId="5A3496DF" w14:textId="77777777" w:rsidR="00BC0DD9" w:rsidRPr="00836B0F" w:rsidRDefault="00BC0DD9" w:rsidP="00AD08AA">
            <w:r w:rsidRPr="00836B0F">
              <w:t>Bacteriastrum hyalinum</w:t>
            </w:r>
          </w:p>
        </w:tc>
        <w:tc>
          <w:tcPr>
            <w:tcW w:w="1708" w:type="dxa"/>
          </w:tcPr>
          <w:p w14:paraId="2E8CC793" w14:textId="77777777" w:rsidR="00BC0DD9" w:rsidRPr="00836B0F" w:rsidRDefault="00BC0DD9" w:rsidP="00AD08AA"/>
        </w:tc>
        <w:tc>
          <w:tcPr>
            <w:tcW w:w="1560" w:type="dxa"/>
          </w:tcPr>
          <w:p w14:paraId="69D10EB8" w14:textId="77777777" w:rsidR="00BC0DD9" w:rsidRPr="00836B0F" w:rsidRDefault="00BC0DD9" w:rsidP="00AD08AA">
            <w:r w:rsidRPr="00836B0F">
              <w:t>+</w:t>
            </w:r>
          </w:p>
        </w:tc>
        <w:tc>
          <w:tcPr>
            <w:tcW w:w="1984" w:type="dxa"/>
          </w:tcPr>
          <w:p w14:paraId="142E8B27" w14:textId="77777777" w:rsidR="00BC0DD9" w:rsidRPr="00836B0F" w:rsidRDefault="00BC0DD9" w:rsidP="00AD08AA">
            <w:r w:rsidRPr="00836B0F">
              <w:t>+</w:t>
            </w:r>
          </w:p>
        </w:tc>
      </w:tr>
      <w:tr w:rsidR="00BC0DD9" w:rsidRPr="00836B0F" w14:paraId="1B9FCCCB" w14:textId="77777777" w:rsidTr="00C77313">
        <w:trPr>
          <w:trHeight w:val="170"/>
        </w:trPr>
        <w:tc>
          <w:tcPr>
            <w:tcW w:w="0" w:type="auto"/>
            <w:noWrap/>
            <w:hideMark/>
          </w:tcPr>
          <w:p w14:paraId="1D7A18EC" w14:textId="77777777" w:rsidR="00BC0DD9" w:rsidRPr="00836B0F" w:rsidRDefault="00BC0DD9" w:rsidP="00AD08AA">
            <w:r w:rsidRPr="00836B0F">
              <w:t>Chaetoceros sp</w:t>
            </w:r>
          </w:p>
        </w:tc>
        <w:tc>
          <w:tcPr>
            <w:tcW w:w="1708" w:type="dxa"/>
          </w:tcPr>
          <w:p w14:paraId="701AE7EE" w14:textId="77777777" w:rsidR="00BC0DD9" w:rsidRPr="00836B0F" w:rsidRDefault="00BC0DD9" w:rsidP="00AD08AA">
            <w:r w:rsidRPr="00836B0F">
              <w:t>+</w:t>
            </w:r>
          </w:p>
        </w:tc>
        <w:tc>
          <w:tcPr>
            <w:tcW w:w="1560" w:type="dxa"/>
          </w:tcPr>
          <w:p w14:paraId="53407944" w14:textId="77777777" w:rsidR="00BC0DD9" w:rsidRPr="00836B0F" w:rsidRDefault="00BC0DD9" w:rsidP="00AD08AA">
            <w:r w:rsidRPr="00836B0F">
              <w:t>+</w:t>
            </w:r>
          </w:p>
        </w:tc>
        <w:tc>
          <w:tcPr>
            <w:tcW w:w="1984" w:type="dxa"/>
          </w:tcPr>
          <w:p w14:paraId="6B78FD71" w14:textId="77777777" w:rsidR="00BC0DD9" w:rsidRPr="00836B0F" w:rsidRDefault="00BC0DD9" w:rsidP="00AD08AA">
            <w:r w:rsidRPr="00836B0F">
              <w:t>+</w:t>
            </w:r>
          </w:p>
        </w:tc>
      </w:tr>
      <w:tr w:rsidR="00BC0DD9" w:rsidRPr="00836B0F" w14:paraId="1878973C" w14:textId="77777777" w:rsidTr="00C77313">
        <w:trPr>
          <w:trHeight w:val="170"/>
        </w:trPr>
        <w:tc>
          <w:tcPr>
            <w:tcW w:w="0" w:type="auto"/>
            <w:noWrap/>
            <w:hideMark/>
          </w:tcPr>
          <w:p w14:paraId="5C803B38" w14:textId="77777777" w:rsidR="00BC0DD9" w:rsidRPr="00836B0F" w:rsidRDefault="00BC0DD9" w:rsidP="00AD08AA">
            <w:r w:rsidRPr="00836B0F">
              <w:t>Chaetoceros affinis</w:t>
            </w:r>
          </w:p>
        </w:tc>
        <w:tc>
          <w:tcPr>
            <w:tcW w:w="1708" w:type="dxa"/>
          </w:tcPr>
          <w:p w14:paraId="3E6CCB61" w14:textId="77777777" w:rsidR="00BC0DD9" w:rsidRPr="00836B0F" w:rsidRDefault="00BC0DD9" w:rsidP="00AD08AA">
            <w:r w:rsidRPr="00836B0F">
              <w:t>+</w:t>
            </w:r>
          </w:p>
        </w:tc>
        <w:tc>
          <w:tcPr>
            <w:tcW w:w="1560" w:type="dxa"/>
          </w:tcPr>
          <w:p w14:paraId="6EC321A0" w14:textId="77777777" w:rsidR="00BC0DD9" w:rsidRPr="00836B0F" w:rsidRDefault="00BC0DD9" w:rsidP="00AD08AA"/>
        </w:tc>
        <w:tc>
          <w:tcPr>
            <w:tcW w:w="1984" w:type="dxa"/>
          </w:tcPr>
          <w:p w14:paraId="4EEDEBB6" w14:textId="77777777" w:rsidR="00BC0DD9" w:rsidRPr="00836B0F" w:rsidRDefault="00BC0DD9" w:rsidP="00AD08AA">
            <w:r w:rsidRPr="00836B0F">
              <w:t>+</w:t>
            </w:r>
          </w:p>
        </w:tc>
      </w:tr>
      <w:tr w:rsidR="00BC0DD9" w:rsidRPr="00836B0F" w14:paraId="23181783" w14:textId="77777777" w:rsidTr="00C77313">
        <w:trPr>
          <w:trHeight w:val="170"/>
        </w:trPr>
        <w:tc>
          <w:tcPr>
            <w:tcW w:w="0" w:type="auto"/>
            <w:noWrap/>
            <w:hideMark/>
          </w:tcPr>
          <w:p w14:paraId="654EA4C6" w14:textId="77777777" w:rsidR="00BC0DD9" w:rsidRPr="00836B0F" w:rsidRDefault="00BC0DD9" w:rsidP="00AD08AA">
            <w:r w:rsidRPr="00836B0F">
              <w:t>Chaetoceros brevis</w:t>
            </w:r>
          </w:p>
        </w:tc>
        <w:tc>
          <w:tcPr>
            <w:tcW w:w="1708" w:type="dxa"/>
          </w:tcPr>
          <w:p w14:paraId="151420D1" w14:textId="77777777" w:rsidR="00BC0DD9" w:rsidRPr="00836B0F" w:rsidRDefault="00BC0DD9" w:rsidP="00AD08AA">
            <w:r w:rsidRPr="00836B0F">
              <w:t>+</w:t>
            </w:r>
          </w:p>
        </w:tc>
        <w:tc>
          <w:tcPr>
            <w:tcW w:w="1560" w:type="dxa"/>
          </w:tcPr>
          <w:p w14:paraId="403BA015" w14:textId="77777777" w:rsidR="00BC0DD9" w:rsidRPr="00836B0F" w:rsidRDefault="00BC0DD9" w:rsidP="00AD08AA">
            <w:r w:rsidRPr="00836B0F">
              <w:t>+</w:t>
            </w:r>
          </w:p>
        </w:tc>
        <w:tc>
          <w:tcPr>
            <w:tcW w:w="1984" w:type="dxa"/>
          </w:tcPr>
          <w:p w14:paraId="4A791B46" w14:textId="77777777" w:rsidR="00BC0DD9" w:rsidRPr="00836B0F" w:rsidRDefault="00BC0DD9" w:rsidP="00AD08AA">
            <w:r w:rsidRPr="00836B0F">
              <w:t>+</w:t>
            </w:r>
          </w:p>
        </w:tc>
      </w:tr>
      <w:tr w:rsidR="00BC0DD9" w:rsidRPr="00836B0F" w14:paraId="68069250" w14:textId="77777777" w:rsidTr="00C77313">
        <w:trPr>
          <w:trHeight w:val="170"/>
        </w:trPr>
        <w:tc>
          <w:tcPr>
            <w:tcW w:w="0" w:type="auto"/>
            <w:noWrap/>
            <w:hideMark/>
          </w:tcPr>
          <w:p w14:paraId="6E4AB037" w14:textId="77777777" w:rsidR="00BC0DD9" w:rsidRPr="00836B0F" w:rsidRDefault="00BC0DD9" w:rsidP="00AD08AA">
            <w:r w:rsidRPr="00836B0F">
              <w:t>Chaetoceros coarctatus</w:t>
            </w:r>
          </w:p>
        </w:tc>
        <w:tc>
          <w:tcPr>
            <w:tcW w:w="1708" w:type="dxa"/>
          </w:tcPr>
          <w:p w14:paraId="42570D97" w14:textId="77777777" w:rsidR="00BC0DD9" w:rsidRPr="00836B0F" w:rsidRDefault="00BC0DD9" w:rsidP="00AD08AA"/>
        </w:tc>
        <w:tc>
          <w:tcPr>
            <w:tcW w:w="1560" w:type="dxa"/>
          </w:tcPr>
          <w:p w14:paraId="20B12B01" w14:textId="77777777" w:rsidR="00BC0DD9" w:rsidRPr="00836B0F" w:rsidRDefault="00BC0DD9" w:rsidP="00AD08AA">
            <w:r w:rsidRPr="00836B0F">
              <w:t>+</w:t>
            </w:r>
          </w:p>
        </w:tc>
        <w:tc>
          <w:tcPr>
            <w:tcW w:w="1984" w:type="dxa"/>
          </w:tcPr>
          <w:p w14:paraId="47CB9456" w14:textId="77777777" w:rsidR="00BC0DD9" w:rsidRPr="00836B0F" w:rsidRDefault="00BC0DD9" w:rsidP="00AD08AA"/>
        </w:tc>
      </w:tr>
      <w:tr w:rsidR="00BC0DD9" w:rsidRPr="00836B0F" w14:paraId="0F52FDEE" w14:textId="77777777" w:rsidTr="00C77313">
        <w:trPr>
          <w:trHeight w:val="170"/>
        </w:trPr>
        <w:tc>
          <w:tcPr>
            <w:tcW w:w="0" w:type="auto"/>
            <w:noWrap/>
            <w:hideMark/>
          </w:tcPr>
          <w:p w14:paraId="5F27F68E" w14:textId="77777777" w:rsidR="00BC0DD9" w:rsidRPr="00836B0F" w:rsidRDefault="00BC0DD9" w:rsidP="00AD08AA">
            <w:r w:rsidRPr="00836B0F">
              <w:t>Chaetoceros compressus</w:t>
            </w:r>
          </w:p>
        </w:tc>
        <w:tc>
          <w:tcPr>
            <w:tcW w:w="1708" w:type="dxa"/>
          </w:tcPr>
          <w:p w14:paraId="1B2A8A38" w14:textId="77777777" w:rsidR="00BC0DD9" w:rsidRPr="00836B0F" w:rsidRDefault="00BC0DD9" w:rsidP="00AD08AA">
            <w:r w:rsidRPr="00836B0F">
              <w:t>+</w:t>
            </w:r>
          </w:p>
        </w:tc>
        <w:tc>
          <w:tcPr>
            <w:tcW w:w="1560" w:type="dxa"/>
          </w:tcPr>
          <w:p w14:paraId="4A0537A5" w14:textId="77777777" w:rsidR="00BC0DD9" w:rsidRPr="00836B0F" w:rsidRDefault="00BC0DD9" w:rsidP="00AD08AA">
            <w:r w:rsidRPr="00836B0F">
              <w:t>+</w:t>
            </w:r>
          </w:p>
        </w:tc>
        <w:tc>
          <w:tcPr>
            <w:tcW w:w="1984" w:type="dxa"/>
          </w:tcPr>
          <w:p w14:paraId="4534A2B6" w14:textId="77777777" w:rsidR="00BC0DD9" w:rsidRPr="00836B0F" w:rsidRDefault="00BC0DD9" w:rsidP="00AD08AA">
            <w:r w:rsidRPr="00836B0F">
              <w:t>+</w:t>
            </w:r>
          </w:p>
        </w:tc>
      </w:tr>
      <w:tr w:rsidR="00BC0DD9" w:rsidRPr="00836B0F" w14:paraId="6FFBF6A4" w14:textId="77777777" w:rsidTr="00C77313">
        <w:trPr>
          <w:trHeight w:val="170"/>
        </w:trPr>
        <w:tc>
          <w:tcPr>
            <w:tcW w:w="0" w:type="auto"/>
            <w:noWrap/>
            <w:hideMark/>
          </w:tcPr>
          <w:p w14:paraId="7DE456D1" w14:textId="77777777" w:rsidR="00BC0DD9" w:rsidRPr="00836B0F" w:rsidRDefault="00BC0DD9" w:rsidP="00AD08AA">
            <w:r w:rsidRPr="00836B0F">
              <w:t>Chaetoceros curvisetus</w:t>
            </w:r>
          </w:p>
        </w:tc>
        <w:tc>
          <w:tcPr>
            <w:tcW w:w="1708" w:type="dxa"/>
          </w:tcPr>
          <w:p w14:paraId="3BE39B71" w14:textId="77777777" w:rsidR="00BC0DD9" w:rsidRPr="00836B0F" w:rsidRDefault="00BC0DD9" w:rsidP="00AD08AA"/>
        </w:tc>
        <w:tc>
          <w:tcPr>
            <w:tcW w:w="1560" w:type="dxa"/>
          </w:tcPr>
          <w:p w14:paraId="25CF2049" w14:textId="77777777" w:rsidR="00BC0DD9" w:rsidRPr="00836B0F" w:rsidRDefault="00BC0DD9" w:rsidP="00AD08AA">
            <w:r w:rsidRPr="00836B0F">
              <w:t>+</w:t>
            </w:r>
          </w:p>
        </w:tc>
        <w:tc>
          <w:tcPr>
            <w:tcW w:w="1984" w:type="dxa"/>
          </w:tcPr>
          <w:p w14:paraId="16164905" w14:textId="77777777" w:rsidR="00BC0DD9" w:rsidRPr="00836B0F" w:rsidRDefault="00BC0DD9" w:rsidP="00AD08AA">
            <w:r w:rsidRPr="00836B0F">
              <w:t>+</w:t>
            </w:r>
          </w:p>
        </w:tc>
      </w:tr>
      <w:tr w:rsidR="00BC0DD9" w:rsidRPr="00836B0F" w14:paraId="29282680" w14:textId="77777777" w:rsidTr="00C77313">
        <w:trPr>
          <w:trHeight w:val="170"/>
        </w:trPr>
        <w:tc>
          <w:tcPr>
            <w:tcW w:w="0" w:type="auto"/>
            <w:noWrap/>
            <w:hideMark/>
          </w:tcPr>
          <w:p w14:paraId="3031E9C4" w14:textId="77777777" w:rsidR="00BC0DD9" w:rsidRPr="00836B0F" w:rsidRDefault="00BC0DD9" w:rsidP="00AD08AA">
            <w:r w:rsidRPr="00836B0F">
              <w:t>Chaetoceros danicus</w:t>
            </w:r>
          </w:p>
        </w:tc>
        <w:tc>
          <w:tcPr>
            <w:tcW w:w="1708" w:type="dxa"/>
          </w:tcPr>
          <w:p w14:paraId="05E1C52B" w14:textId="77777777" w:rsidR="00BC0DD9" w:rsidRPr="00836B0F" w:rsidRDefault="00BC0DD9" w:rsidP="00AD08AA">
            <w:r w:rsidRPr="00836B0F">
              <w:t>+</w:t>
            </w:r>
          </w:p>
        </w:tc>
        <w:tc>
          <w:tcPr>
            <w:tcW w:w="1560" w:type="dxa"/>
          </w:tcPr>
          <w:p w14:paraId="4155C89B" w14:textId="77777777" w:rsidR="00BC0DD9" w:rsidRPr="00836B0F" w:rsidRDefault="00BC0DD9" w:rsidP="00AD08AA">
            <w:r w:rsidRPr="00836B0F">
              <w:t>+</w:t>
            </w:r>
          </w:p>
        </w:tc>
        <w:tc>
          <w:tcPr>
            <w:tcW w:w="1984" w:type="dxa"/>
          </w:tcPr>
          <w:p w14:paraId="12FDAED0" w14:textId="77777777" w:rsidR="00BC0DD9" w:rsidRPr="00836B0F" w:rsidRDefault="00BC0DD9" w:rsidP="00AD08AA">
            <w:r w:rsidRPr="00836B0F">
              <w:t>+</w:t>
            </w:r>
          </w:p>
        </w:tc>
      </w:tr>
      <w:tr w:rsidR="00BC0DD9" w:rsidRPr="00836B0F" w14:paraId="22C9BADA" w14:textId="77777777" w:rsidTr="00C77313">
        <w:trPr>
          <w:trHeight w:val="170"/>
        </w:trPr>
        <w:tc>
          <w:tcPr>
            <w:tcW w:w="0" w:type="auto"/>
            <w:noWrap/>
            <w:hideMark/>
          </w:tcPr>
          <w:p w14:paraId="0459B42D" w14:textId="77777777" w:rsidR="00BC0DD9" w:rsidRPr="00836B0F" w:rsidRDefault="00BC0DD9" w:rsidP="00AD08AA">
            <w:r w:rsidRPr="00836B0F">
              <w:t>Chaetoceros debilis</w:t>
            </w:r>
          </w:p>
        </w:tc>
        <w:tc>
          <w:tcPr>
            <w:tcW w:w="1708" w:type="dxa"/>
          </w:tcPr>
          <w:p w14:paraId="0061D441" w14:textId="77777777" w:rsidR="00BC0DD9" w:rsidRPr="00836B0F" w:rsidRDefault="00BC0DD9" w:rsidP="00AD08AA">
            <w:r w:rsidRPr="00836B0F">
              <w:t>+</w:t>
            </w:r>
          </w:p>
        </w:tc>
        <w:tc>
          <w:tcPr>
            <w:tcW w:w="1560" w:type="dxa"/>
          </w:tcPr>
          <w:p w14:paraId="4418740A" w14:textId="77777777" w:rsidR="00BC0DD9" w:rsidRPr="00836B0F" w:rsidRDefault="00BC0DD9" w:rsidP="00AD08AA">
            <w:r w:rsidRPr="00836B0F">
              <w:t>+</w:t>
            </w:r>
          </w:p>
        </w:tc>
        <w:tc>
          <w:tcPr>
            <w:tcW w:w="1984" w:type="dxa"/>
          </w:tcPr>
          <w:p w14:paraId="792886D6" w14:textId="77777777" w:rsidR="00BC0DD9" w:rsidRPr="00836B0F" w:rsidRDefault="00BC0DD9" w:rsidP="00AD08AA">
            <w:r w:rsidRPr="00836B0F">
              <w:t>+</w:t>
            </w:r>
          </w:p>
        </w:tc>
      </w:tr>
      <w:tr w:rsidR="00BC0DD9" w:rsidRPr="00836B0F" w14:paraId="6F0B71C6" w14:textId="77777777" w:rsidTr="00C77313">
        <w:trPr>
          <w:trHeight w:val="170"/>
        </w:trPr>
        <w:tc>
          <w:tcPr>
            <w:tcW w:w="0" w:type="auto"/>
            <w:noWrap/>
            <w:hideMark/>
          </w:tcPr>
          <w:p w14:paraId="30120175" w14:textId="77777777" w:rsidR="00BC0DD9" w:rsidRPr="00836B0F" w:rsidRDefault="00BC0DD9" w:rsidP="00AD08AA">
            <w:r w:rsidRPr="00836B0F">
              <w:t>Chaetoceros denticulatus</w:t>
            </w:r>
          </w:p>
        </w:tc>
        <w:tc>
          <w:tcPr>
            <w:tcW w:w="1708" w:type="dxa"/>
          </w:tcPr>
          <w:p w14:paraId="3DCEAB30" w14:textId="77777777" w:rsidR="00BC0DD9" w:rsidRPr="00836B0F" w:rsidRDefault="00BC0DD9" w:rsidP="00AD08AA"/>
        </w:tc>
        <w:tc>
          <w:tcPr>
            <w:tcW w:w="1560" w:type="dxa"/>
          </w:tcPr>
          <w:p w14:paraId="3C8A276E" w14:textId="77777777" w:rsidR="00BC0DD9" w:rsidRPr="00836B0F" w:rsidRDefault="00BC0DD9" w:rsidP="00AD08AA">
            <w:r w:rsidRPr="00836B0F">
              <w:t>+</w:t>
            </w:r>
          </w:p>
        </w:tc>
        <w:tc>
          <w:tcPr>
            <w:tcW w:w="1984" w:type="dxa"/>
          </w:tcPr>
          <w:p w14:paraId="1B177C62" w14:textId="77777777" w:rsidR="00BC0DD9" w:rsidRPr="00836B0F" w:rsidRDefault="00BC0DD9" w:rsidP="00AD08AA"/>
        </w:tc>
      </w:tr>
      <w:tr w:rsidR="00BC0DD9" w:rsidRPr="00836B0F" w14:paraId="5916838E" w14:textId="77777777" w:rsidTr="00C77313">
        <w:trPr>
          <w:trHeight w:val="170"/>
        </w:trPr>
        <w:tc>
          <w:tcPr>
            <w:tcW w:w="0" w:type="auto"/>
            <w:noWrap/>
            <w:hideMark/>
          </w:tcPr>
          <w:p w14:paraId="25189F49" w14:textId="77777777" w:rsidR="00BC0DD9" w:rsidRPr="00836B0F" w:rsidRDefault="00BC0DD9" w:rsidP="00AD08AA">
            <w:r w:rsidRPr="00836B0F">
              <w:t>Chaetoceros diversus</w:t>
            </w:r>
          </w:p>
        </w:tc>
        <w:tc>
          <w:tcPr>
            <w:tcW w:w="1708" w:type="dxa"/>
          </w:tcPr>
          <w:p w14:paraId="3CA36BCB" w14:textId="77777777" w:rsidR="00BC0DD9" w:rsidRPr="00836B0F" w:rsidRDefault="00BC0DD9" w:rsidP="00AD08AA">
            <w:r w:rsidRPr="00836B0F">
              <w:t>+</w:t>
            </w:r>
          </w:p>
        </w:tc>
        <w:tc>
          <w:tcPr>
            <w:tcW w:w="1560" w:type="dxa"/>
          </w:tcPr>
          <w:p w14:paraId="646B0E08" w14:textId="77777777" w:rsidR="00BC0DD9" w:rsidRPr="00836B0F" w:rsidRDefault="00BC0DD9" w:rsidP="00AD08AA">
            <w:r w:rsidRPr="00836B0F">
              <w:t>+</w:t>
            </w:r>
          </w:p>
        </w:tc>
        <w:tc>
          <w:tcPr>
            <w:tcW w:w="1984" w:type="dxa"/>
          </w:tcPr>
          <w:p w14:paraId="7A062717" w14:textId="77777777" w:rsidR="00BC0DD9" w:rsidRPr="00836B0F" w:rsidRDefault="00BC0DD9" w:rsidP="00AD08AA">
            <w:r w:rsidRPr="00836B0F">
              <w:t>+</w:t>
            </w:r>
          </w:p>
        </w:tc>
      </w:tr>
      <w:tr w:rsidR="00BC0DD9" w:rsidRPr="00836B0F" w14:paraId="369625DB" w14:textId="77777777" w:rsidTr="00C77313">
        <w:trPr>
          <w:trHeight w:val="170"/>
        </w:trPr>
        <w:tc>
          <w:tcPr>
            <w:tcW w:w="0" w:type="auto"/>
            <w:noWrap/>
            <w:hideMark/>
          </w:tcPr>
          <w:p w14:paraId="4FC1D57F" w14:textId="77777777" w:rsidR="00BC0DD9" w:rsidRPr="00836B0F" w:rsidRDefault="00BC0DD9" w:rsidP="00AD08AA">
            <w:r w:rsidRPr="00836B0F">
              <w:t>Chaetoceros lacinosus</w:t>
            </w:r>
          </w:p>
        </w:tc>
        <w:tc>
          <w:tcPr>
            <w:tcW w:w="1708" w:type="dxa"/>
          </w:tcPr>
          <w:p w14:paraId="5A284D17" w14:textId="77777777" w:rsidR="00BC0DD9" w:rsidRPr="00836B0F" w:rsidRDefault="00BC0DD9" w:rsidP="00AD08AA">
            <w:r w:rsidRPr="00836B0F">
              <w:t>+</w:t>
            </w:r>
          </w:p>
        </w:tc>
        <w:tc>
          <w:tcPr>
            <w:tcW w:w="1560" w:type="dxa"/>
          </w:tcPr>
          <w:p w14:paraId="57225108" w14:textId="77777777" w:rsidR="00BC0DD9" w:rsidRPr="00836B0F" w:rsidRDefault="00BC0DD9" w:rsidP="00AD08AA">
            <w:r w:rsidRPr="00836B0F">
              <w:t>+</w:t>
            </w:r>
          </w:p>
        </w:tc>
        <w:tc>
          <w:tcPr>
            <w:tcW w:w="1984" w:type="dxa"/>
          </w:tcPr>
          <w:p w14:paraId="5A8B8C67" w14:textId="77777777" w:rsidR="00BC0DD9" w:rsidRPr="00836B0F" w:rsidRDefault="00BC0DD9" w:rsidP="00AD08AA">
            <w:r w:rsidRPr="00836B0F">
              <w:t>+</w:t>
            </w:r>
          </w:p>
        </w:tc>
      </w:tr>
      <w:tr w:rsidR="00BC0DD9" w:rsidRPr="00836B0F" w14:paraId="01C7025D" w14:textId="77777777" w:rsidTr="00C77313">
        <w:trPr>
          <w:trHeight w:val="170"/>
        </w:trPr>
        <w:tc>
          <w:tcPr>
            <w:tcW w:w="0" w:type="auto"/>
            <w:noWrap/>
            <w:hideMark/>
          </w:tcPr>
          <w:p w14:paraId="3937259D" w14:textId="77777777" w:rsidR="00BC0DD9" w:rsidRPr="00836B0F" w:rsidRDefault="00BC0DD9" w:rsidP="00AD08AA">
            <w:r w:rsidRPr="00836B0F">
              <w:t>Chaetoceros lorenzianus</w:t>
            </w:r>
          </w:p>
        </w:tc>
        <w:tc>
          <w:tcPr>
            <w:tcW w:w="1708" w:type="dxa"/>
          </w:tcPr>
          <w:p w14:paraId="13AAD6D3" w14:textId="77777777" w:rsidR="00BC0DD9" w:rsidRPr="00836B0F" w:rsidRDefault="00BC0DD9" w:rsidP="00AD08AA">
            <w:r w:rsidRPr="00836B0F">
              <w:t>+</w:t>
            </w:r>
          </w:p>
        </w:tc>
        <w:tc>
          <w:tcPr>
            <w:tcW w:w="1560" w:type="dxa"/>
          </w:tcPr>
          <w:p w14:paraId="1C000784" w14:textId="77777777" w:rsidR="00BC0DD9" w:rsidRPr="00836B0F" w:rsidRDefault="00BC0DD9" w:rsidP="00AD08AA"/>
        </w:tc>
        <w:tc>
          <w:tcPr>
            <w:tcW w:w="1984" w:type="dxa"/>
          </w:tcPr>
          <w:p w14:paraId="482D0288" w14:textId="77777777" w:rsidR="00BC0DD9" w:rsidRPr="00836B0F" w:rsidRDefault="00BC0DD9" w:rsidP="00AD08AA">
            <w:r w:rsidRPr="00836B0F">
              <w:t>+</w:t>
            </w:r>
          </w:p>
        </w:tc>
      </w:tr>
      <w:tr w:rsidR="00BC0DD9" w:rsidRPr="00836B0F" w14:paraId="0AD1FD65" w14:textId="77777777" w:rsidTr="00C77313">
        <w:trPr>
          <w:trHeight w:val="170"/>
        </w:trPr>
        <w:tc>
          <w:tcPr>
            <w:tcW w:w="0" w:type="auto"/>
            <w:noWrap/>
            <w:hideMark/>
          </w:tcPr>
          <w:p w14:paraId="4AB24CED" w14:textId="77777777" w:rsidR="00BC0DD9" w:rsidRPr="00836B0F" w:rsidRDefault="00BC0DD9" w:rsidP="00AD08AA">
            <w:r w:rsidRPr="00836B0F">
              <w:t>Chaetoceros paradoxus</w:t>
            </w:r>
          </w:p>
        </w:tc>
        <w:tc>
          <w:tcPr>
            <w:tcW w:w="1708" w:type="dxa"/>
          </w:tcPr>
          <w:p w14:paraId="353E0135" w14:textId="77777777" w:rsidR="00BC0DD9" w:rsidRPr="00836B0F" w:rsidRDefault="00BC0DD9" w:rsidP="00AD08AA">
            <w:r w:rsidRPr="00836B0F">
              <w:t>+</w:t>
            </w:r>
          </w:p>
        </w:tc>
        <w:tc>
          <w:tcPr>
            <w:tcW w:w="1560" w:type="dxa"/>
          </w:tcPr>
          <w:p w14:paraId="26C12852" w14:textId="77777777" w:rsidR="00BC0DD9" w:rsidRPr="00836B0F" w:rsidRDefault="00BC0DD9" w:rsidP="00AD08AA"/>
        </w:tc>
        <w:tc>
          <w:tcPr>
            <w:tcW w:w="1984" w:type="dxa"/>
          </w:tcPr>
          <w:p w14:paraId="5B349200" w14:textId="77777777" w:rsidR="00BC0DD9" w:rsidRPr="00836B0F" w:rsidRDefault="00BC0DD9" w:rsidP="00AD08AA"/>
        </w:tc>
      </w:tr>
      <w:tr w:rsidR="00BC0DD9" w:rsidRPr="00836B0F" w14:paraId="6856E624" w14:textId="77777777" w:rsidTr="00C77313">
        <w:trPr>
          <w:trHeight w:val="170"/>
        </w:trPr>
        <w:tc>
          <w:tcPr>
            <w:tcW w:w="0" w:type="auto"/>
            <w:noWrap/>
            <w:hideMark/>
          </w:tcPr>
          <w:p w14:paraId="34F2B4AE" w14:textId="77777777" w:rsidR="00BC0DD9" w:rsidRPr="00836B0F" w:rsidRDefault="00BC0DD9" w:rsidP="00AD08AA">
            <w:r w:rsidRPr="00836B0F">
              <w:t>Chaetoceros peruvianus</w:t>
            </w:r>
          </w:p>
        </w:tc>
        <w:tc>
          <w:tcPr>
            <w:tcW w:w="1708" w:type="dxa"/>
          </w:tcPr>
          <w:p w14:paraId="5E0A3866" w14:textId="77777777" w:rsidR="00BC0DD9" w:rsidRPr="00836B0F" w:rsidRDefault="00BC0DD9" w:rsidP="00AD08AA">
            <w:r w:rsidRPr="00836B0F">
              <w:t>+</w:t>
            </w:r>
          </w:p>
        </w:tc>
        <w:tc>
          <w:tcPr>
            <w:tcW w:w="1560" w:type="dxa"/>
          </w:tcPr>
          <w:p w14:paraId="49227BF1" w14:textId="77777777" w:rsidR="00BC0DD9" w:rsidRPr="00836B0F" w:rsidRDefault="00BC0DD9" w:rsidP="00AD08AA">
            <w:r w:rsidRPr="00836B0F">
              <w:t>+</w:t>
            </w:r>
          </w:p>
        </w:tc>
        <w:tc>
          <w:tcPr>
            <w:tcW w:w="1984" w:type="dxa"/>
          </w:tcPr>
          <w:p w14:paraId="4AF9B30D" w14:textId="77777777" w:rsidR="00BC0DD9" w:rsidRPr="00836B0F" w:rsidRDefault="00BC0DD9" w:rsidP="00AD08AA">
            <w:r w:rsidRPr="00836B0F">
              <w:t>+</w:t>
            </w:r>
          </w:p>
        </w:tc>
      </w:tr>
      <w:tr w:rsidR="00BC0DD9" w:rsidRPr="00836B0F" w14:paraId="380C621E" w14:textId="77777777" w:rsidTr="00C77313">
        <w:trPr>
          <w:trHeight w:val="170"/>
        </w:trPr>
        <w:tc>
          <w:tcPr>
            <w:tcW w:w="0" w:type="auto"/>
            <w:noWrap/>
            <w:hideMark/>
          </w:tcPr>
          <w:p w14:paraId="68C7ECE9" w14:textId="77777777" w:rsidR="00BC0DD9" w:rsidRPr="00836B0F" w:rsidRDefault="00BC0DD9" w:rsidP="00AD08AA">
            <w:r w:rsidRPr="00836B0F">
              <w:t>Chaetoceros protuberans</w:t>
            </w:r>
          </w:p>
        </w:tc>
        <w:tc>
          <w:tcPr>
            <w:tcW w:w="1708" w:type="dxa"/>
          </w:tcPr>
          <w:p w14:paraId="58D88DD2" w14:textId="77777777" w:rsidR="00BC0DD9" w:rsidRPr="00836B0F" w:rsidRDefault="00BC0DD9" w:rsidP="00AD08AA"/>
        </w:tc>
        <w:tc>
          <w:tcPr>
            <w:tcW w:w="1560" w:type="dxa"/>
          </w:tcPr>
          <w:p w14:paraId="06C58FB4" w14:textId="77777777" w:rsidR="00BC0DD9" w:rsidRPr="00836B0F" w:rsidRDefault="00BC0DD9" w:rsidP="00AD08AA">
            <w:r w:rsidRPr="00836B0F">
              <w:t>+</w:t>
            </w:r>
          </w:p>
        </w:tc>
        <w:tc>
          <w:tcPr>
            <w:tcW w:w="1984" w:type="dxa"/>
          </w:tcPr>
          <w:p w14:paraId="64269AC5" w14:textId="77777777" w:rsidR="00BC0DD9" w:rsidRPr="00836B0F" w:rsidRDefault="00BC0DD9" w:rsidP="00AD08AA">
            <w:r w:rsidRPr="00836B0F">
              <w:t>+</w:t>
            </w:r>
          </w:p>
        </w:tc>
      </w:tr>
      <w:tr w:rsidR="00BC0DD9" w:rsidRPr="00836B0F" w14:paraId="1A4FFA6D" w14:textId="77777777" w:rsidTr="00C77313">
        <w:trPr>
          <w:trHeight w:val="170"/>
        </w:trPr>
        <w:tc>
          <w:tcPr>
            <w:tcW w:w="0" w:type="auto"/>
            <w:noWrap/>
            <w:hideMark/>
          </w:tcPr>
          <w:p w14:paraId="4E1CD79D" w14:textId="77777777" w:rsidR="00BC0DD9" w:rsidRPr="00836B0F" w:rsidRDefault="00BC0DD9" w:rsidP="00AD08AA">
            <w:r w:rsidRPr="00836B0F">
              <w:t>Chaetoceros pseudocurvisetus</w:t>
            </w:r>
          </w:p>
        </w:tc>
        <w:tc>
          <w:tcPr>
            <w:tcW w:w="1708" w:type="dxa"/>
          </w:tcPr>
          <w:p w14:paraId="43887D26" w14:textId="77777777" w:rsidR="00BC0DD9" w:rsidRPr="00836B0F" w:rsidRDefault="00BC0DD9" w:rsidP="00AD08AA">
            <w:r w:rsidRPr="00836B0F">
              <w:t>+</w:t>
            </w:r>
          </w:p>
        </w:tc>
        <w:tc>
          <w:tcPr>
            <w:tcW w:w="1560" w:type="dxa"/>
          </w:tcPr>
          <w:p w14:paraId="6635EFD9" w14:textId="77777777" w:rsidR="00BC0DD9" w:rsidRPr="00836B0F" w:rsidRDefault="00BC0DD9" w:rsidP="00AD08AA">
            <w:r w:rsidRPr="00836B0F">
              <w:t>+</w:t>
            </w:r>
          </w:p>
        </w:tc>
        <w:tc>
          <w:tcPr>
            <w:tcW w:w="1984" w:type="dxa"/>
          </w:tcPr>
          <w:p w14:paraId="3E3F37E4" w14:textId="77777777" w:rsidR="00BC0DD9" w:rsidRPr="00836B0F" w:rsidRDefault="00BC0DD9" w:rsidP="00AD08AA"/>
        </w:tc>
      </w:tr>
      <w:tr w:rsidR="00BC0DD9" w:rsidRPr="00836B0F" w14:paraId="5E76AE9A" w14:textId="77777777" w:rsidTr="00C77313">
        <w:trPr>
          <w:trHeight w:val="170"/>
        </w:trPr>
        <w:tc>
          <w:tcPr>
            <w:tcW w:w="0" w:type="auto"/>
            <w:noWrap/>
            <w:hideMark/>
          </w:tcPr>
          <w:p w14:paraId="0946DDD9" w14:textId="77777777" w:rsidR="00BC0DD9" w:rsidRPr="00836B0F" w:rsidRDefault="00BC0DD9" w:rsidP="00AD08AA">
            <w:r w:rsidRPr="00836B0F">
              <w:t>Chaetoceros radicans</w:t>
            </w:r>
          </w:p>
        </w:tc>
        <w:tc>
          <w:tcPr>
            <w:tcW w:w="1708" w:type="dxa"/>
          </w:tcPr>
          <w:p w14:paraId="7EB994C9" w14:textId="77777777" w:rsidR="00BC0DD9" w:rsidRPr="00836B0F" w:rsidRDefault="00BC0DD9" w:rsidP="00AD08AA"/>
        </w:tc>
        <w:tc>
          <w:tcPr>
            <w:tcW w:w="1560" w:type="dxa"/>
          </w:tcPr>
          <w:p w14:paraId="308DE3BF" w14:textId="77777777" w:rsidR="00BC0DD9" w:rsidRPr="00836B0F" w:rsidRDefault="00BC0DD9" w:rsidP="00AD08AA">
            <w:r w:rsidRPr="00836B0F">
              <w:t>+</w:t>
            </w:r>
          </w:p>
        </w:tc>
        <w:tc>
          <w:tcPr>
            <w:tcW w:w="1984" w:type="dxa"/>
          </w:tcPr>
          <w:p w14:paraId="4E66F29F" w14:textId="77777777" w:rsidR="00BC0DD9" w:rsidRPr="00836B0F" w:rsidRDefault="00BC0DD9" w:rsidP="00AD08AA">
            <w:r w:rsidRPr="00836B0F">
              <w:t>+</w:t>
            </w:r>
          </w:p>
        </w:tc>
      </w:tr>
      <w:tr w:rsidR="00BC0DD9" w:rsidRPr="00836B0F" w14:paraId="5FCC82CC" w14:textId="77777777" w:rsidTr="00C77313">
        <w:trPr>
          <w:trHeight w:val="170"/>
        </w:trPr>
        <w:tc>
          <w:tcPr>
            <w:tcW w:w="0" w:type="auto"/>
            <w:noWrap/>
            <w:hideMark/>
          </w:tcPr>
          <w:p w14:paraId="0A1538EB" w14:textId="77777777" w:rsidR="00BC0DD9" w:rsidRPr="00836B0F" w:rsidRDefault="00BC0DD9" w:rsidP="00AD08AA">
            <w:r w:rsidRPr="00836B0F">
              <w:t>Chaetoceros subtilis</w:t>
            </w:r>
          </w:p>
        </w:tc>
        <w:tc>
          <w:tcPr>
            <w:tcW w:w="1708" w:type="dxa"/>
          </w:tcPr>
          <w:p w14:paraId="6B354338" w14:textId="77777777" w:rsidR="00BC0DD9" w:rsidRPr="00836B0F" w:rsidRDefault="00BC0DD9" w:rsidP="00AD08AA">
            <w:r w:rsidRPr="00836B0F">
              <w:t>+</w:t>
            </w:r>
          </w:p>
        </w:tc>
        <w:tc>
          <w:tcPr>
            <w:tcW w:w="1560" w:type="dxa"/>
          </w:tcPr>
          <w:p w14:paraId="7560AFDB" w14:textId="77777777" w:rsidR="00BC0DD9" w:rsidRPr="00836B0F" w:rsidRDefault="00BC0DD9" w:rsidP="00AD08AA">
            <w:r w:rsidRPr="00836B0F">
              <w:t>+</w:t>
            </w:r>
          </w:p>
        </w:tc>
        <w:tc>
          <w:tcPr>
            <w:tcW w:w="1984" w:type="dxa"/>
          </w:tcPr>
          <w:p w14:paraId="19474FC9" w14:textId="77777777" w:rsidR="00BC0DD9" w:rsidRPr="00836B0F" w:rsidRDefault="00BC0DD9" w:rsidP="00AD08AA">
            <w:r w:rsidRPr="00836B0F">
              <w:t>+</w:t>
            </w:r>
          </w:p>
        </w:tc>
      </w:tr>
      <w:tr w:rsidR="00BC0DD9" w:rsidRPr="00836B0F" w14:paraId="0CAD66F4" w14:textId="77777777" w:rsidTr="00C77313">
        <w:trPr>
          <w:trHeight w:val="170"/>
        </w:trPr>
        <w:tc>
          <w:tcPr>
            <w:tcW w:w="0" w:type="auto"/>
            <w:noWrap/>
            <w:hideMark/>
          </w:tcPr>
          <w:p w14:paraId="43C2AF77" w14:textId="77777777" w:rsidR="00BC0DD9" w:rsidRPr="00836B0F" w:rsidRDefault="00BC0DD9" w:rsidP="00AD08AA">
            <w:r w:rsidRPr="00836B0F">
              <w:t>Coscinodiscales</w:t>
            </w:r>
          </w:p>
        </w:tc>
        <w:tc>
          <w:tcPr>
            <w:tcW w:w="1708" w:type="dxa"/>
          </w:tcPr>
          <w:p w14:paraId="1ED23C87" w14:textId="77777777" w:rsidR="00BC0DD9" w:rsidRPr="00836B0F" w:rsidRDefault="00BC0DD9" w:rsidP="00AD08AA"/>
        </w:tc>
        <w:tc>
          <w:tcPr>
            <w:tcW w:w="1560" w:type="dxa"/>
          </w:tcPr>
          <w:p w14:paraId="0268C7C9" w14:textId="77777777" w:rsidR="00BC0DD9" w:rsidRPr="00836B0F" w:rsidRDefault="00BC0DD9" w:rsidP="00AD08AA"/>
        </w:tc>
        <w:tc>
          <w:tcPr>
            <w:tcW w:w="1984" w:type="dxa"/>
          </w:tcPr>
          <w:p w14:paraId="08C51B1A" w14:textId="77777777" w:rsidR="00BC0DD9" w:rsidRPr="00836B0F" w:rsidRDefault="00BC0DD9" w:rsidP="00AD08AA"/>
        </w:tc>
      </w:tr>
      <w:tr w:rsidR="00BC0DD9" w:rsidRPr="00836B0F" w14:paraId="73440D4D" w14:textId="77777777" w:rsidTr="00C77313">
        <w:trPr>
          <w:trHeight w:val="170"/>
        </w:trPr>
        <w:tc>
          <w:tcPr>
            <w:tcW w:w="0" w:type="auto"/>
            <w:noWrap/>
            <w:hideMark/>
          </w:tcPr>
          <w:p w14:paraId="73535314" w14:textId="77777777" w:rsidR="00BC0DD9" w:rsidRPr="00836B0F" w:rsidRDefault="00BC0DD9" w:rsidP="00AD08AA">
            <w:r w:rsidRPr="00836B0F">
              <w:t>Actinocyclus  sp</w:t>
            </w:r>
          </w:p>
        </w:tc>
        <w:tc>
          <w:tcPr>
            <w:tcW w:w="1708" w:type="dxa"/>
          </w:tcPr>
          <w:p w14:paraId="5EA71CE7" w14:textId="77777777" w:rsidR="00BC0DD9" w:rsidRPr="00836B0F" w:rsidRDefault="00BC0DD9" w:rsidP="00AD08AA">
            <w:r w:rsidRPr="00836B0F">
              <w:t>+</w:t>
            </w:r>
          </w:p>
        </w:tc>
        <w:tc>
          <w:tcPr>
            <w:tcW w:w="1560" w:type="dxa"/>
          </w:tcPr>
          <w:p w14:paraId="4C0CBFC8" w14:textId="77777777" w:rsidR="00BC0DD9" w:rsidRPr="00836B0F" w:rsidRDefault="00BC0DD9" w:rsidP="00AD08AA">
            <w:r w:rsidRPr="00836B0F">
              <w:t>+</w:t>
            </w:r>
          </w:p>
        </w:tc>
        <w:tc>
          <w:tcPr>
            <w:tcW w:w="1984" w:type="dxa"/>
          </w:tcPr>
          <w:p w14:paraId="20262AC8" w14:textId="77777777" w:rsidR="00BC0DD9" w:rsidRPr="00836B0F" w:rsidRDefault="00BC0DD9" w:rsidP="00AD08AA"/>
        </w:tc>
      </w:tr>
      <w:tr w:rsidR="00BC0DD9" w:rsidRPr="00836B0F" w14:paraId="2001BBF8" w14:textId="77777777" w:rsidTr="00C77313">
        <w:trPr>
          <w:trHeight w:val="170"/>
        </w:trPr>
        <w:tc>
          <w:tcPr>
            <w:tcW w:w="0" w:type="auto"/>
            <w:noWrap/>
            <w:hideMark/>
          </w:tcPr>
          <w:p w14:paraId="14BF2A3A" w14:textId="77777777" w:rsidR="00BC0DD9" w:rsidRPr="00836B0F" w:rsidRDefault="00BC0DD9" w:rsidP="00AD08AA">
            <w:r w:rsidRPr="00836B0F">
              <w:t>Actinoptychus senarius</w:t>
            </w:r>
          </w:p>
        </w:tc>
        <w:tc>
          <w:tcPr>
            <w:tcW w:w="1708" w:type="dxa"/>
          </w:tcPr>
          <w:p w14:paraId="04C3B23D" w14:textId="77777777" w:rsidR="00BC0DD9" w:rsidRPr="00836B0F" w:rsidRDefault="00BC0DD9" w:rsidP="00AD08AA">
            <w:r w:rsidRPr="00836B0F">
              <w:t>+</w:t>
            </w:r>
          </w:p>
        </w:tc>
        <w:tc>
          <w:tcPr>
            <w:tcW w:w="1560" w:type="dxa"/>
          </w:tcPr>
          <w:p w14:paraId="6299865B" w14:textId="77777777" w:rsidR="00BC0DD9" w:rsidRPr="00836B0F" w:rsidRDefault="00BC0DD9" w:rsidP="00AD08AA">
            <w:r w:rsidRPr="00836B0F">
              <w:t>+</w:t>
            </w:r>
          </w:p>
        </w:tc>
        <w:tc>
          <w:tcPr>
            <w:tcW w:w="1984" w:type="dxa"/>
          </w:tcPr>
          <w:p w14:paraId="36C433BD" w14:textId="77777777" w:rsidR="00BC0DD9" w:rsidRPr="00836B0F" w:rsidRDefault="00BC0DD9" w:rsidP="00AD08AA">
            <w:r w:rsidRPr="00836B0F">
              <w:t>+</w:t>
            </w:r>
          </w:p>
        </w:tc>
      </w:tr>
      <w:tr w:rsidR="00BC0DD9" w:rsidRPr="00836B0F" w14:paraId="11717EB8" w14:textId="77777777" w:rsidTr="00C77313">
        <w:trPr>
          <w:trHeight w:val="170"/>
        </w:trPr>
        <w:tc>
          <w:tcPr>
            <w:tcW w:w="0" w:type="auto"/>
            <w:noWrap/>
            <w:hideMark/>
          </w:tcPr>
          <w:p w14:paraId="7D94D88E" w14:textId="77777777" w:rsidR="00BC0DD9" w:rsidRPr="00836B0F" w:rsidRDefault="00BC0DD9" w:rsidP="00AD08AA">
            <w:r w:rsidRPr="00836B0F">
              <w:t>Aulacodiscus archangelskianus</w:t>
            </w:r>
          </w:p>
        </w:tc>
        <w:tc>
          <w:tcPr>
            <w:tcW w:w="1708" w:type="dxa"/>
          </w:tcPr>
          <w:p w14:paraId="5244BA05" w14:textId="77777777" w:rsidR="00BC0DD9" w:rsidRPr="00836B0F" w:rsidRDefault="00BC0DD9" w:rsidP="00AD08AA"/>
        </w:tc>
        <w:tc>
          <w:tcPr>
            <w:tcW w:w="1560" w:type="dxa"/>
          </w:tcPr>
          <w:p w14:paraId="31A1242A" w14:textId="77777777" w:rsidR="00BC0DD9" w:rsidRPr="00836B0F" w:rsidRDefault="00BC0DD9" w:rsidP="00AD08AA">
            <w:r w:rsidRPr="00836B0F">
              <w:t>+</w:t>
            </w:r>
          </w:p>
        </w:tc>
        <w:tc>
          <w:tcPr>
            <w:tcW w:w="1984" w:type="dxa"/>
          </w:tcPr>
          <w:p w14:paraId="0DF52AA4" w14:textId="77777777" w:rsidR="00BC0DD9" w:rsidRPr="00836B0F" w:rsidRDefault="00BC0DD9" w:rsidP="00AD08AA">
            <w:r w:rsidRPr="00836B0F">
              <w:t>+</w:t>
            </w:r>
          </w:p>
        </w:tc>
      </w:tr>
      <w:tr w:rsidR="00BC0DD9" w:rsidRPr="00836B0F" w14:paraId="1287CD9F" w14:textId="77777777" w:rsidTr="00C77313">
        <w:trPr>
          <w:trHeight w:val="170"/>
        </w:trPr>
        <w:tc>
          <w:tcPr>
            <w:tcW w:w="0" w:type="auto"/>
            <w:noWrap/>
            <w:hideMark/>
          </w:tcPr>
          <w:p w14:paraId="4A17019B" w14:textId="77777777" w:rsidR="00BC0DD9" w:rsidRPr="00836B0F" w:rsidRDefault="00BC0DD9" w:rsidP="00AD08AA">
            <w:r w:rsidRPr="00836B0F">
              <w:t>Aulacodiscus kittonii</w:t>
            </w:r>
          </w:p>
        </w:tc>
        <w:tc>
          <w:tcPr>
            <w:tcW w:w="1708" w:type="dxa"/>
          </w:tcPr>
          <w:p w14:paraId="6FA569F4" w14:textId="77777777" w:rsidR="00BC0DD9" w:rsidRPr="00836B0F" w:rsidRDefault="00BC0DD9" w:rsidP="00AD08AA">
            <w:r w:rsidRPr="00836B0F">
              <w:t>+</w:t>
            </w:r>
          </w:p>
        </w:tc>
        <w:tc>
          <w:tcPr>
            <w:tcW w:w="1560" w:type="dxa"/>
          </w:tcPr>
          <w:p w14:paraId="37DE9CE5" w14:textId="77777777" w:rsidR="00BC0DD9" w:rsidRPr="00836B0F" w:rsidRDefault="00BC0DD9" w:rsidP="00AD08AA">
            <w:r w:rsidRPr="00836B0F">
              <w:t>+</w:t>
            </w:r>
          </w:p>
        </w:tc>
        <w:tc>
          <w:tcPr>
            <w:tcW w:w="1984" w:type="dxa"/>
          </w:tcPr>
          <w:p w14:paraId="7235BC5A" w14:textId="77777777" w:rsidR="00BC0DD9" w:rsidRPr="00836B0F" w:rsidRDefault="00BC0DD9" w:rsidP="00AD08AA"/>
        </w:tc>
      </w:tr>
      <w:tr w:rsidR="00BC0DD9" w:rsidRPr="00836B0F" w14:paraId="69E6D38F" w14:textId="77777777" w:rsidTr="00C77313">
        <w:trPr>
          <w:trHeight w:val="170"/>
        </w:trPr>
        <w:tc>
          <w:tcPr>
            <w:tcW w:w="0" w:type="auto"/>
            <w:noWrap/>
            <w:hideMark/>
          </w:tcPr>
          <w:p w14:paraId="7EE8093A" w14:textId="77777777" w:rsidR="00BC0DD9" w:rsidRPr="00836B0F" w:rsidRDefault="00BC0DD9" w:rsidP="00AD08AA">
            <w:r w:rsidRPr="00836B0F">
              <w:t>Coscinodiscopsis sp</w:t>
            </w:r>
          </w:p>
        </w:tc>
        <w:tc>
          <w:tcPr>
            <w:tcW w:w="1708" w:type="dxa"/>
          </w:tcPr>
          <w:p w14:paraId="26B6E651" w14:textId="77777777" w:rsidR="00BC0DD9" w:rsidRPr="00836B0F" w:rsidRDefault="00BC0DD9" w:rsidP="00AD08AA">
            <w:r w:rsidRPr="00836B0F">
              <w:t>+</w:t>
            </w:r>
          </w:p>
        </w:tc>
        <w:tc>
          <w:tcPr>
            <w:tcW w:w="1560" w:type="dxa"/>
          </w:tcPr>
          <w:p w14:paraId="51AE68CC" w14:textId="77777777" w:rsidR="00BC0DD9" w:rsidRPr="00836B0F" w:rsidRDefault="00BC0DD9" w:rsidP="00AD08AA">
            <w:r w:rsidRPr="00836B0F">
              <w:t>+</w:t>
            </w:r>
          </w:p>
        </w:tc>
        <w:tc>
          <w:tcPr>
            <w:tcW w:w="1984" w:type="dxa"/>
          </w:tcPr>
          <w:p w14:paraId="2AF73CDE" w14:textId="77777777" w:rsidR="00BC0DD9" w:rsidRPr="00836B0F" w:rsidRDefault="00BC0DD9" w:rsidP="00AD08AA">
            <w:r w:rsidRPr="00836B0F">
              <w:t>+</w:t>
            </w:r>
          </w:p>
        </w:tc>
      </w:tr>
      <w:tr w:rsidR="00BC0DD9" w:rsidRPr="00836B0F" w14:paraId="1010DD6F" w14:textId="77777777" w:rsidTr="00C77313">
        <w:trPr>
          <w:trHeight w:val="170"/>
        </w:trPr>
        <w:tc>
          <w:tcPr>
            <w:tcW w:w="0" w:type="auto"/>
            <w:noWrap/>
            <w:hideMark/>
          </w:tcPr>
          <w:p w14:paraId="574EF6A8" w14:textId="77777777" w:rsidR="00BC0DD9" w:rsidRPr="00836B0F" w:rsidRDefault="00BC0DD9" w:rsidP="00AD08AA">
            <w:r w:rsidRPr="00836B0F">
              <w:lastRenderedPageBreak/>
              <w:t>Coscinodiscopsis jonesiana</w:t>
            </w:r>
          </w:p>
        </w:tc>
        <w:tc>
          <w:tcPr>
            <w:tcW w:w="1708" w:type="dxa"/>
          </w:tcPr>
          <w:p w14:paraId="0B595F7B" w14:textId="77777777" w:rsidR="00BC0DD9" w:rsidRPr="00836B0F" w:rsidRDefault="00BC0DD9" w:rsidP="00AD08AA"/>
        </w:tc>
        <w:tc>
          <w:tcPr>
            <w:tcW w:w="1560" w:type="dxa"/>
          </w:tcPr>
          <w:p w14:paraId="7EB099FE" w14:textId="77777777" w:rsidR="00BC0DD9" w:rsidRPr="00836B0F" w:rsidRDefault="00BC0DD9" w:rsidP="00AD08AA">
            <w:r w:rsidRPr="00836B0F">
              <w:t>+</w:t>
            </w:r>
          </w:p>
        </w:tc>
        <w:tc>
          <w:tcPr>
            <w:tcW w:w="1984" w:type="dxa"/>
          </w:tcPr>
          <w:p w14:paraId="58109AD6" w14:textId="77777777" w:rsidR="00BC0DD9" w:rsidRPr="00836B0F" w:rsidRDefault="00BC0DD9" w:rsidP="00AD08AA">
            <w:r w:rsidRPr="00836B0F">
              <w:t>+</w:t>
            </w:r>
          </w:p>
        </w:tc>
      </w:tr>
      <w:tr w:rsidR="00BC0DD9" w:rsidRPr="00836B0F" w14:paraId="6D72682C" w14:textId="77777777" w:rsidTr="00C77313">
        <w:trPr>
          <w:trHeight w:val="170"/>
        </w:trPr>
        <w:tc>
          <w:tcPr>
            <w:tcW w:w="0" w:type="auto"/>
            <w:noWrap/>
            <w:hideMark/>
          </w:tcPr>
          <w:p w14:paraId="720BAF0F" w14:textId="77777777" w:rsidR="00BC0DD9" w:rsidRPr="00836B0F" w:rsidRDefault="00BC0DD9" w:rsidP="00AD08AA">
            <w:r w:rsidRPr="00836B0F">
              <w:t>Coscinodiscus  sp</w:t>
            </w:r>
          </w:p>
        </w:tc>
        <w:tc>
          <w:tcPr>
            <w:tcW w:w="1708" w:type="dxa"/>
          </w:tcPr>
          <w:p w14:paraId="4547B415" w14:textId="77777777" w:rsidR="00BC0DD9" w:rsidRPr="00836B0F" w:rsidRDefault="00BC0DD9" w:rsidP="00AD08AA">
            <w:r w:rsidRPr="00836B0F">
              <w:t>+</w:t>
            </w:r>
          </w:p>
        </w:tc>
        <w:tc>
          <w:tcPr>
            <w:tcW w:w="1560" w:type="dxa"/>
          </w:tcPr>
          <w:p w14:paraId="6AD4572D" w14:textId="77777777" w:rsidR="00BC0DD9" w:rsidRPr="00836B0F" w:rsidRDefault="00BC0DD9" w:rsidP="00AD08AA">
            <w:r w:rsidRPr="00836B0F">
              <w:t>+</w:t>
            </w:r>
          </w:p>
        </w:tc>
        <w:tc>
          <w:tcPr>
            <w:tcW w:w="1984" w:type="dxa"/>
          </w:tcPr>
          <w:p w14:paraId="6F215979" w14:textId="77777777" w:rsidR="00BC0DD9" w:rsidRPr="00836B0F" w:rsidRDefault="00BC0DD9" w:rsidP="00AD08AA">
            <w:r w:rsidRPr="00836B0F">
              <w:t>+</w:t>
            </w:r>
          </w:p>
        </w:tc>
      </w:tr>
      <w:tr w:rsidR="00BC0DD9" w:rsidRPr="00836B0F" w14:paraId="20BD443F" w14:textId="77777777" w:rsidTr="00C77313">
        <w:trPr>
          <w:trHeight w:val="170"/>
        </w:trPr>
        <w:tc>
          <w:tcPr>
            <w:tcW w:w="0" w:type="auto"/>
            <w:noWrap/>
            <w:hideMark/>
          </w:tcPr>
          <w:p w14:paraId="59134B81" w14:textId="77777777" w:rsidR="00BC0DD9" w:rsidRPr="00836B0F" w:rsidRDefault="00BC0DD9" w:rsidP="00AD08AA">
            <w:r w:rsidRPr="00836B0F">
              <w:t>Coscinodiscus aff asteromphalus</w:t>
            </w:r>
          </w:p>
        </w:tc>
        <w:tc>
          <w:tcPr>
            <w:tcW w:w="1708" w:type="dxa"/>
          </w:tcPr>
          <w:p w14:paraId="544486E1" w14:textId="77777777" w:rsidR="00BC0DD9" w:rsidRPr="00836B0F" w:rsidRDefault="00BC0DD9" w:rsidP="00AD08AA"/>
        </w:tc>
        <w:tc>
          <w:tcPr>
            <w:tcW w:w="1560" w:type="dxa"/>
          </w:tcPr>
          <w:p w14:paraId="63F7389B" w14:textId="77777777" w:rsidR="00BC0DD9" w:rsidRPr="00836B0F" w:rsidRDefault="00BC0DD9" w:rsidP="00AD08AA">
            <w:r w:rsidRPr="00836B0F">
              <w:t>+</w:t>
            </w:r>
          </w:p>
        </w:tc>
        <w:tc>
          <w:tcPr>
            <w:tcW w:w="1984" w:type="dxa"/>
          </w:tcPr>
          <w:p w14:paraId="1E438E78" w14:textId="77777777" w:rsidR="00BC0DD9" w:rsidRPr="00836B0F" w:rsidRDefault="00BC0DD9" w:rsidP="00AD08AA"/>
        </w:tc>
      </w:tr>
      <w:tr w:rsidR="00BC0DD9" w:rsidRPr="00836B0F" w14:paraId="13281EA6" w14:textId="77777777" w:rsidTr="00C77313">
        <w:trPr>
          <w:trHeight w:val="170"/>
        </w:trPr>
        <w:tc>
          <w:tcPr>
            <w:tcW w:w="0" w:type="auto"/>
            <w:noWrap/>
            <w:hideMark/>
          </w:tcPr>
          <w:p w14:paraId="17EFF6A3" w14:textId="77777777" w:rsidR="00BC0DD9" w:rsidRPr="00836B0F" w:rsidRDefault="00BC0DD9" w:rsidP="00AD08AA">
            <w:r w:rsidRPr="00836B0F">
              <w:t>Coscinodiscus centralis</w:t>
            </w:r>
          </w:p>
        </w:tc>
        <w:tc>
          <w:tcPr>
            <w:tcW w:w="1708" w:type="dxa"/>
          </w:tcPr>
          <w:p w14:paraId="6BD58535" w14:textId="77777777" w:rsidR="00BC0DD9" w:rsidRPr="00836B0F" w:rsidRDefault="00BC0DD9" w:rsidP="00AD08AA"/>
        </w:tc>
        <w:tc>
          <w:tcPr>
            <w:tcW w:w="1560" w:type="dxa"/>
          </w:tcPr>
          <w:p w14:paraId="796432B8" w14:textId="77777777" w:rsidR="00BC0DD9" w:rsidRPr="00836B0F" w:rsidRDefault="00BC0DD9" w:rsidP="00AD08AA">
            <w:r w:rsidRPr="00836B0F">
              <w:t>+</w:t>
            </w:r>
          </w:p>
        </w:tc>
        <w:tc>
          <w:tcPr>
            <w:tcW w:w="1984" w:type="dxa"/>
          </w:tcPr>
          <w:p w14:paraId="13FAAF6A" w14:textId="77777777" w:rsidR="00BC0DD9" w:rsidRPr="00836B0F" w:rsidRDefault="00BC0DD9" w:rsidP="00AD08AA">
            <w:r w:rsidRPr="00836B0F">
              <w:t>+</w:t>
            </w:r>
          </w:p>
        </w:tc>
      </w:tr>
      <w:tr w:rsidR="00BC0DD9" w:rsidRPr="00836B0F" w14:paraId="67CAE536" w14:textId="77777777" w:rsidTr="00C77313">
        <w:trPr>
          <w:trHeight w:val="170"/>
        </w:trPr>
        <w:tc>
          <w:tcPr>
            <w:tcW w:w="0" w:type="auto"/>
            <w:noWrap/>
            <w:hideMark/>
          </w:tcPr>
          <w:p w14:paraId="052C6F12" w14:textId="77777777" w:rsidR="00BC0DD9" w:rsidRPr="00836B0F" w:rsidRDefault="00BC0DD9" w:rsidP="00AD08AA">
            <w:r w:rsidRPr="00836B0F">
              <w:t>Coscinodiscus gigas</w:t>
            </w:r>
          </w:p>
        </w:tc>
        <w:tc>
          <w:tcPr>
            <w:tcW w:w="1708" w:type="dxa"/>
          </w:tcPr>
          <w:p w14:paraId="14ADB1D3" w14:textId="77777777" w:rsidR="00BC0DD9" w:rsidRPr="00836B0F" w:rsidRDefault="00BC0DD9" w:rsidP="00AD08AA">
            <w:r w:rsidRPr="00836B0F">
              <w:t>+</w:t>
            </w:r>
          </w:p>
        </w:tc>
        <w:tc>
          <w:tcPr>
            <w:tcW w:w="1560" w:type="dxa"/>
          </w:tcPr>
          <w:p w14:paraId="668BAC8A" w14:textId="77777777" w:rsidR="00BC0DD9" w:rsidRPr="00836B0F" w:rsidRDefault="00BC0DD9" w:rsidP="00AD08AA"/>
        </w:tc>
        <w:tc>
          <w:tcPr>
            <w:tcW w:w="1984" w:type="dxa"/>
          </w:tcPr>
          <w:p w14:paraId="17670F83" w14:textId="77777777" w:rsidR="00BC0DD9" w:rsidRPr="00836B0F" w:rsidRDefault="00BC0DD9" w:rsidP="00AD08AA">
            <w:r w:rsidRPr="00836B0F">
              <w:t>+</w:t>
            </w:r>
          </w:p>
        </w:tc>
      </w:tr>
      <w:tr w:rsidR="00BC0DD9" w:rsidRPr="00836B0F" w14:paraId="0B822748" w14:textId="77777777" w:rsidTr="00C77313">
        <w:trPr>
          <w:trHeight w:val="170"/>
        </w:trPr>
        <w:tc>
          <w:tcPr>
            <w:tcW w:w="0" w:type="auto"/>
            <w:noWrap/>
            <w:hideMark/>
          </w:tcPr>
          <w:p w14:paraId="6DC8338A" w14:textId="77777777" w:rsidR="00BC0DD9" w:rsidRPr="00836B0F" w:rsidRDefault="00BC0DD9" w:rsidP="00AD08AA">
            <w:r w:rsidRPr="00836B0F">
              <w:t>Coscinodiscus granii</w:t>
            </w:r>
          </w:p>
        </w:tc>
        <w:tc>
          <w:tcPr>
            <w:tcW w:w="1708" w:type="dxa"/>
          </w:tcPr>
          <w:p w14:paraId="346E16B1" w14:textId="77777777" w:rsidR="00BC0DD9" w:rsidRPr="00836B0F" w:rsidRDefault="00BC0DD9" w:rsidP="00AD08AA">
            <w:r w:rsidRPr="00836B0F">
              <w:t>+</w:t>
            </w:r>
          </w:p>
        </w:tc>
        <w:tc>
          <w:tcPr>
            <w:tcW w:w="1560" w:type="dxa"/>
          </w:tcPr>
          <w:p w14:paraId="7E694AF4" w14:textId="77777777" w:rsidR="00BC0DD9" w:rsidRPr="00836B0F" w:rsidRDefault="00BC0DD9" w:rsidP="00AD08AA">
            <w:r w:rsidRPr="00836B0F">
              <w:t>+</w:t>
            </w:r>
          </w:p>
        </w:tc>
        <w:tc>
          <w:tcPr>
            <w:tcW w:w="1984" w:type="dxa"/>
          </w:tcPr>
          <w:p w14:paraId="286D7DDC" w14:textId="77777777" w:rsidR="00BC0DD9" w:rsidRPr="00836B0F" w:rsidRDefault="00BC0DD9" w:rsidP="00AD08AA"/>
        </w:tc>
      </w:tr>
      <w:tr w:rsidR="00BC0DD9" w:rsidRPr="00836B0F" w14:paraId="13C19BDC" w14:textId="77777777" w:rsidTr="00C77313">
        <w:trPr>
          <w:trHeight w:val="170"/>
        </w:trPr>
        <w:tc>
          <w:tcPr>
            <w:tcW w:w="0" w:type="auto"/>
            <w:noWrap/>
            <w:hideMark/>
          </w:tcPr>
          <w:p w14:paraId="1B29BE24" w14:textId="77777777" w:rsidR="00BC0DD9" w:rsidRPr="00836B0F" w:rsidRDefault="00BC0DD9" w:rsidP="00AD08AA">
            <w:r w:rsidRPr="00836B0F">
              <w:t>Coscinodiscus marginatus</w:t>
            </w:r>
          </w:p>
        </w:tc>
        <w:tc>
          <w:tcPr>
            <w:tcW w:w="1708" w:type="dxa"/>
          </w:tcPr>
          <w:p w14:paraId="2B701B69" w14:textId="77777777" w:rsidR="00BC0DD9" w:rsidRPr="00836B0F" w:rsidRDefault="00BC0DD9" w:rsidP="00AD08AA">
            <w:r w:rsidRPr="00836B0F">
              <w:t>+</w:t>
            </w:r>
          </w:p>
        </w:tc>
        <w:tc>
          <w:tcPr>
            <w:tcW w:w="1560" w:type="dxa"/>
          </w:tcPr>
          <w:p w14:paraId="06D844B1" w14:textId="77777777" w:rsidR="00BC0DD9" w:rsidRPr="00836B0F" w:rsidRDefault="00BC0DD9" w:rsidP="00AD08AA">
            <w:r w:rsidRPr="00836B0F">
              <w:t>+</w:t>
            </w:r>
          </w:p>
        </w:tc>
        <w:tc>
          <w:tcPr>
            <w:tcW w:w="1984" w:type="dxa"/>
          </w:tcPr>
          <w:p w14:paraId="31D000F6" w14:textId="77777777" w:rsidR="00BC0DD9" w:rsidRPr="00836B0F" w:rsidRDefault="00BC0DD9" w:rsidP="00AD08AA"/>
        </w:tc>
      </w:tr>
      <w:tr w:rsidR="00BC0DD9" w:rsidRPr="00836B0F" w14:paraId="2B761839" w14:textId="77777777" w:rsidTr="00C77313">
        <w:trPr>
          <w:trHeight w:val="170"/>
        </w:trPr>
        <w:tc>
          <w:tcPr>
            <w:tcW w:w="0" w:type="auto"/>
            <w:noWrap/>
            <w:hideMark/>
          </w:tcPr>
          <w:p w14:paraId="05850D22" w14:textId="77777777" w:rsidR="00BC0DD9" w:rsidRPr="00836B0F" w:rsidRDefault="00BC0DD9" w:rsidP="00AD08AA">
            <w:r w:rsidRPr="00836B0F">
              <w:t>Coscinodiscus perforatus</w:t>
            </w:r>
          </w:p>
        </w:tc>
        <w:tc>
          <w:tcPr>
            <w:tcW w:w="1708" w:type="dxa"/>
          </w:tcPr>
          <w:p w14:paraId="5C558C65" w14:textId="77777777" w:rsidR="00BC0DD9" w:rsidRPr="00836B0F" w:rsidRDefault="00BC0DD9" w:rsidP="00AD08AA">
            <w:r w:rsidRPr="00836B0F">
              <w:t>+</w:t>
            </w:r>
          </w:p>
        </w:tc>
        <w:tc>
          <w:tcPr>
            <w:tcW w:w="1560" w:type="dxa"/>
          </w:tcPr>
          <w:p w14:paraId="58F7DDA0" w14:textId="77777777" w:rsidR="00BC0DD9" w:rsidRPr="00836B0F" w:rsidRDefault="00BC0DD9" w:rsidP="00AD08AA">
            <w:r w:rsidRPr="00836B0F">
              <w:t>+</w:t>
            </w:r>
          </w:p>
        </w:tc>
        <w:tc>
          <w:tcPr>
            <w:tcW w:w="1984" w:type="dxa"/>
          </w:tcPr>
          <w:p w14:paraId="37FE2249" w14:textId="77777777" w:rsidR="00BC0DD9" w:rsidRPr="00836B0F" w:rsidRDefault="00BC0DD9" w:rsidP="00AD08AA"/>
        </w:tc>
      </w:tr>
      <w:tr w:rsidR="00BC0DD9" w:rsidRPr="00836B0F" w14:paraId="0C87413A" w14:textId="77777777" w:rsidTr="00C77313">
        <w:trPr>
          <w:trHeight w:val="170"/>
        </w:trPr>
        <w:tc>
          <w:tcPr>
            <w:tcW w:w="0" w:type="auto"/>
            <w:noWrap/>
            <w:hideMark/>
          </w:tcPr>
          <w:p w14:paraId="6C8C040B" w14:textId="77777777" w:rsidR="00BC0DD9" w:rsidRPr="00836B0F" w:rsidRDefault="00BC0DD9" w:rsidP="00AD08AA">
            <w:r w:rsidRPr="00836B0F">
              <w:t>Coscinodiscus radiatus</w:t>
            </w:r>
          </w:p>
        </w:tc>
        <w:tc>
          <w:tcPr>
            <w:tcW w:w="1708" w:type="dxa"/>
          </w:tcPr>
          <w:p w14:paraId="528402D2" w14:textId="77777777" w:rsidR="00BC0DD9" w:rsidRPr="00836B0F" w:rsidRDefault="00BC0DD9" w:rsidP="00AD08AA"/>
        </w:tc>
        <w:tc>
          <w:tcPr>
            <w:tcW w:w="1560" w:type="dxa"/>
          </w:tcPr>
          <w:p w14:paraId="2D6D10A0" w14:textId="77777777" w:rsidR="00BC0DD9" w:rsidRPr="00836B0F" w:rsidRDefault="00BC0DD9" w:rsidP="00AD08AA">
            <w:r w:rsidRPr="00836B0F">
              <w:t>+</w:t>
            </w:r>
          </w:p>
        </w:tc>
        <w:tc>
          <w:tcPr>
            <w:tcW w:w="1984" w:type="dxa"/>
          </w:tcPr>
          <w:p w14:paraId="4C2397E6" w14:textId="77777777" w:rsidR="00BC0DD9" w:rsidRPr="00836B0F" w:rsidRDefault="00BC0DD9" w:rsidP="00AD08AA">
            <w:r w:rsidRPr="00836B0F">
              <w:t>+</w:t>
            </w:r>
          </w:p>
        </w:tc>
      </w:tr>
      <w:tr w:rsidR="00BC0DD9" w:rsidRPr="00836B0F" w14:paraId="2BCCE280" w14:textId="77777777" w:rsidTr="00C77313">
        <w:trPr>
          <w:trHeight w:val="170"/>
        </w:trPr>
        <w:tc>
          <w:tcPr>
            <w:tcW w:w="0" w:type="auto"/>
            <w:noWrap/>
            <w:hideMark/>
          </w:tcPr>
          <w:p w14:paraId="3BDE0C69" w14:textId="77777777" w:rsidR="00BC0DD9" w:rsidRPr="00836B0F" w:rsidRDefault="00BC0DD9" w:rsidP="00AD08AA">
            <w:r w:rsidRPr="00836B0F">
              <w:t>Coscinodiscus wailesii</w:t>
            </w:r>
          </w:p>
        </w:tc>
        <w:tc>
          <w:tcPr>
            <w:tcW w:w="1708" w:type="dxa"/>
          </w:tcPr>
          <w:p w14:paraId="508EF6C7" w14:textId="77777777" w:rsidR="00BC0DD9" w:rsidRPr="00836B0F" w:rsidRDefault="00BC0DD9" w:rsidP="00AD08AA">
            <w:r w:rsidRPr="00836B0F">
              <w:t>+</w:t>
            </w:r>
          </w:p>
        </w:tc>
        <w:tc>
          <w:tcPr>
            <w:tcW w:w="1560" w:type="dxa"/>
          </w:tcPr>
          <w:p w14:paraId="179E19F2" w14:textId="77777777" w:rsidR="00BC0DD9" w:rsidRPr="00836B0F" w:rsidRDefault="00BC0DD9" w:rsidP="00AD08AA">
            <w:r w:rsidRPr="00836B0F">
              <w:t>+</w:t>
            </w:r>
          </w:p>
        </w:tc>
        <w:tc>
          <w:tcPr>
            <w:tcW w:w="1984" w:type="dxa"/>
          </w:tcPr>
          <w:p w14:paraId="275610BD" w14:textId="77777777" w:rsidR="00BC0DD9" w:rsidRPr="00836B0F" w:rsidRDefault="00BC0DD9" w:rsidP="00AD08AA">
            <w:r w:rsidRPr="00836B0F">
              <w:t>+</w:t>
            </w:r>
          </w:p>
        </w:tc>
      </w:tr>
      <w:tr w:rsidR="00BC0DD9" w:rsidRPr="00836B0F" w14:paraId="4C82BAB2" w14:textId="77777777" w:rsidTr="00C77313">
        <w:trPr>
          <w:trHeight w:val="170"/>
        </w:trPr>
        <w:tc>
          <w:tcPr>
            <w:tcW w:w="0" w:type="auto"/>
            <w:noWrap/>
            <w:hideMark/>
          </w:tcPr>
          <w:p w14:paraId="6E1A190C" w14:textId="77777777" w:rsidR="00BC0DD9" w:rsidRPr="00836B0F" w:rsidRDefault="00BC0DD9" w:rsidP="00AD08AA">
            <w:r w:rsidRPr="00836B0F">
              <w:t>Stellarima  sp</w:t>
            </w:r>
          </w:p>
        </w:tc>
        <w:tc>
          <w:tcPr>
            <w:tcW w:w="1708" w:type="dxa"/>
          </w:tcPr>
          <w:p w14:paraId="7A3FC54F" w14:textId="77777777" w:rsidR="00BC0DD9" w:rsidRPr="00836B0F" w:rsidRDefault="00BC0DD9" w:rsidP="00AD08AA">
            <w:r w:rsidRPr="00836B0F">
              <w:t>+</w:t>
            </w:r>
          </w:p>
        </w:tc>
        <w:tc>
          <w:tcPr>
            <w:tcW w:w="1560" w:type="dxa"/>
          </w:tcPr>
          <w:p w14:paraId="7B8173E3" w14:textId="77777777" w:rsidR="00BC0DD9" w:rsidRPr="00836B0F" w:rsidRDefault="00BC0DD9" w:rsidP="00AD08AA">
            <w:r w:rsidRPr="00836B0F">
              <w:t>+</w:t>
            </w:r>
          </w:p>
        </w:tc>
        <w:tc>
          <w:tcPr>
            <w:tcW w:w="1984" w:type="dxa"/>
          </w:tcPr>
          <w:p w14:paraId="3047C5F9" w14:textId="77777777" w:rsidR="00BC0DD9" w:rsidRPr="00836B0F" w:rsidRDefault="00BC0DD9" w:rsidP="00AD08AA"/>
        </w:tc>
      </w:tr>
      <w:tr w:rsidR="00BC0DD9" w:rsidRPr="00836B0F" w14:paraId="0A65131E" w14:textId="77777777" w:rsidTr="00C77313">
        <w:trPr>
          <w:trHeight w:val="170"/>
        </w:trPr>
        <w:tc>
          <w:tcPr>
            <w:tcW w:w="0" w:type="auto"/>
            <w:noWrap/>
            <w:hideMark/>
          </w:tcPr>
          <w:p w14:paraId="4E412551" w14:textId="77777777" w:rsidR="00BC0DD9" w:rsidRPr="00836B0F" w:rsidRDefault="00BC0DD9" w:rsidP="00AD08AA">
            <w:r w:rsidRPr="00836B0F">
              <w:t>Fragilariales</w:t>
            </w:r>
          </w:p>
        </w:tc>
        <w:tc>
          <w:tcPr>
            <w:tcW w:w="1708" w:type="dxa"/>
          </w:tcPr>
          <w:p w14:paraId="3441686C" w14:textId="77777777" w:rsidR="00BC0DD9" w:rsidRPr="00836B0F" w:rsidRDefault="00BC0DD9" w:rsidP="00AD08AA"/>
        </w:tc>
        <w:tc>
          <w:tcPr>
            <w:tcW w:w="1560" w:type="dxa"/>
          </w:tcPr>
          <w:p w14:paraId="4C4FC276" w14:textId="77777777" w:rsidR="00BC0DD9" w:rsidRPr="00836B0F" w:rsidRDefault="00BC0DD9" w:rsidP="00AD08AA"/>
        </w:tc>
        <w:tc>
          <w:tcPr>
            <w:tcW w:w="1984" w:type="dxa"/>
          </w:tcPr>
          <w:p w14:paraId="2AE410CB" w14:textId="77777777" w:rsidR="00BC0DD9" w:rsidRPr="00836B0F" w:rsidRDefault="00BC0DD9" w:rsidP="00AD08AA"/>
        </w:tc>
      </w:tr>
      <w:tr w:rsidR="00BC0DD9" w:rsidRPr="00836B0F" w14:paraId="259358D5" w14:textId="77777777" w:rsidTr="00C77313">
        <w:trPr>
          <w:trHeight w:val="170"/>
        </w:trPr>
        <w:tc>
          <w:tcPr>
            <w:tcW w:w="0" w:type="auto"/>
            <w:noWrap/>
            <w:hideMark/>
          </w:tcPr>
          <w:p w14:paraId="629B116E" w14:textId="77777777" w:rsidR="00BC0DD9" w:rsidRPr="00836B0F" w:rsidRDefault="00BC0DD9" w:rsidP="00AD08AA">
            <w:r w:rsidRPr="00836B0F">
              <w:t>Synedra sp</w:t>
            </w:r>
          </w:p>
        </w:tc>
        <w:tc>
          <w:tcPr>
            <w:tcW w:w="1708" w:type="dxa"/>
          </w:tcPr>
          <w:p w14:paraId="71F89741" w14:textId="77777777" w:rsidR="00BC0DD9" w:rsidRPr="00836B0F" w:rsidRDefault="00BC0DD9" w:rsidP="00AD08AA">
            <w:r w:rsidRPr="00836B0F">
              <w:t>+</w:t>
            </w:r>
          </w:p>
        </w:tc>
        <w:tc>
          <w:tcPr>
            <w:tcW w:w="1560" w:type="dxa"/>
          </w:tcPr>
          <w:p w14:paraId="68CF80D6" w14:textId="77777777" w:rsidR="00BC0DD9" w:rsidRPr="00836B0F" w:rsidRDefault="00BC0DD9" w:rsidP="00AD08AA">
            <w:r w:rsidRPr="00836B0F">
              <w:t>+</w:t>
            </w:r>
          </w:p>
        </w:tc>
        <w:tc>
          <w:tcPr>
            <w:tcW w:w="1984" w:type="dxa"/>
          </w:tcPr>
          <w:p w14:paraId="7B8E850E" w14:textId="77777777" w:rsidR="00BC0DD9" w:rsidRPr="00836B0F" w:rsidRDefault="00BC0DD9" w:rsidP="00AD08AA">
            <w:r w:rsidRPr="00836B0F">
              <w:t>+</w:t>
            </w:r>
          </w:p>
        </w:tc>
      </w:tr>
      <w:tr w:rsidR="00BC0DD9" w:rsidRPr="00836B0F" w14:paraId="195E7D0D" w14:textId="77777777" w:rsidTr="00C77313">
        <w:trPr>
          <w:trHeight w:val="170"/>
        </w:trPr>
        <w:tc>
          <w:tcPr>
            <w:tcW w:w="0" w:type="auto"/>
            <w:noWrap/>
            <w:hideMark/>
          </w:tcPr>
          <w:p w14:paraId="20C3A8D7" w14:textId="77777777" w:rsidR="00BC0DD9" w:rsidRPr="00836B0F" w:rsidRDefault="00BC0DD9" w:rsidP="00AD08AA">
            <w:r w:rsidRPr="00836B0F">
              <w:t>Hemiaulales</w:t>
            </w:r>
          </w:p>
        </w:tc>
        <w:tc>
          <w:tcPr>
            <w:tcW w:w="1708" w:type="dxa"/>
          </w:tcPr>
          <w:p w14:paraId="0D310232" w14:textId="77777777" w:rsidR="00BC0DD9" w:rsidRPr="00836B0F" w:rsidRDefault="00BC0DD9" w:rsidP="00AD08AA"/>
        </w:tc>
        <w:tc>
          <w:tcPr>
            <w:tcW w:w="1560" w:type="dxa"/>
          </w:tcPr>
          <w:p w14:paraId="2C2DF395" w14:textId="77777777" w:rsidR="00BC0DD9" w:rsidRPr="00836B0F" w:rsidRDefault="00BC0DD9" w:rsidP="00AD08AA"/>
        </w:tc>
        <w:tc>
          <w:tcPr>
            <w:tcW w:w="1984" w:type="dxa"/>
          </w:tcPr>
          <w:p w14:paraId="79E6768A" w14:textId="77777777" w:rsidR="00BC0DD9" w:rsidRPr="00836B0F" w:rsidRDefault="00BC0DD9" w:rsidP="00AD08AA"/>
        </w:tc>
      </w:tr>
      <w:tr w:rsidR="00BC0DD9" w:rsidRPr="00836B0F" w14:paraId="568A8F13" w14:textId="77777777" w:rsidTr="00C77313">
        <w:trPr>
          <w:trHeight w:val="170"/>
        </w:trPr>
        <w:tc>
          <w:tcPr>
            <w:tcW w:w="0" w:type="auto"/>
            <w:noWrap/>
            <w:hideMark/>
          </w:tcPr>
          <w:p w14:paraId="58F02B5F" w14:textId="77777777" w:rsidR="00BC0DD9" w:rsidRPr="00836B0F" w:rsidRDefault="00BC0DD9" w:rsidP="00AD08AA">
            <w:r w:rsidRPr="00836B0F">
              <w:t>Cerataulina bicornis</w:t>
            </w:r>
          </w:p>
        </w:tc>
        <w:tc>
          <w:tcPr>
            <w:tcW w:w="1708" w:type="dxa"/>
          </w:tcPr>
          <w:p w14:paraId="10BCB893" w14:textId="77777777" w:rsidR="00BC0DD9" w:rsidRPr="00836B0F" w:rsidRDefault="00BC0DD9" w:rsidP="00AD08AA">
            <w:r w:rsidRPr="00836B0F">
              <w:t>+</w:t>
            </w:r>
          </w:p>
        </w:tc>
        <w:tc>
          <w:tcPr>
            <w:tcW w:w="1560" w:type="dxa"/>
          </w:tcPr>
          <w:p w14:paraId="3301A9CF" w14:textId="77777777" w:rsidR="00BC0DD9" w:rsidRPr="00836B0F" w:rsidRDefault="00BC0DD9" w:rsidP="00AD08AA">
            <w:r w:rsidRPr="00836B0F">
              <w:t>+</w:t>
            </w:r>
          </w:p>
        </w:tc>
        <w:tc>
          <w:tcPr>
            <w:tcW w:w="1984" w:type="dxa"/>
          </w:tcPr>
          <w:p w14:paraId="61DC2BD6" w14:textId="77777777" w:rsidR="00BC0DD9" w:rsidRPr="00836B0F" w:rsidRDefault="00BC0DD9" w:rsidP="00AD08AA">
            <w:r w:rsidRPr="00836B0F">
              <w:t>+</w:t>
            </w:r>
          </w:p>
        </w:tc>
      </w:tr>
      <w:tr w:rsidR="00BC0DD9" w:rsidRPr="00836B0F" w14:paraId="37A15B55" w14:textId="77777777" w:rsidTr="00C77313">
        <w:trPr>
          <w:trHeight w:val="170"/>
        </w:trPr>
        <w:tc>
          <w:tcPr>
            <w:tcW w:w="0" w:type="auto"/>
            <w:noWrap/>
            <w:hideMark/>
          </w:tcPr>
          <w:p w14:paraId="1C9FC00B" w14:textId="77777777" w:rsidR="00BC0DD9" w:rsidRPr="00836B0F" w:rsidRDefault="00BC0DD9" w:rsidP="00AD08AA">
            <w:r w:rsidRPr="00836B0F">
              <w:t>Cerataulina dentata</w:t>
            </w:r>
          </w:p>
        </w:tc>
        <w:tc>
          <w:tcPr>
            <w:tcW w:w="1708" w:type="dxa"/>
          </w:tcPr>
          <w:p w14:paraId="37972E4E" w14:textId="77777777" w:rsidR="00BC0DD9" w:rsidRPr="00836B0F" w:rsidRDefault="00BC0DD9" w:rsidP="00AD08AA">
            <w:r w:rsidRPr="00836B0F">
              <w:t>+</w:t>
            </w:r>
          </w:p>
        </w:tc>
        <w:tc>
          <w:tcPr>
            <w:tcW w:w="1560" w:type="dxa"/>
          </w:tcPr>
          <w:p w14:paraId="3DD824AD" w14:textId="77777777" w:rsidR="00BC0DD9" w:rsidRPr="00836B0F" w:rsidRDefault="00BC0DD9" w:rsidP="00AD08AA">
            <w:r w:rsidRPr="00836B0F">
              <w:t>+</w:t>
            </w:r>
          </w:p>
        </w:tc>
        <w:tc>
          <w:tcPr>
            <w:tcW w:w="1984" w:type="dxa"/>
          </w:tcPr>
          <w:p w14:paraId="2803DF7C" w14:textId="77777777" w:rsidR="00BC0DD9" w:rsidRPr="00836B0F" w:rsidRDefault="00BC0DD9" w:rsidP="00AD08AA">
            <w:r w:rsidRPr="00836B0F">
              <w:t>+</w:t>
            </w:r>
          </w:p>
        </w:tc>
      </w:tr>
      <w:tr w:rsidR="00BC0DD9" w:rsidRPr="00836B0F" w14:paraId="58854D30" w14:textId="77777777" w:rsidTr="00C77313">
        <w:trPr>
          <w:trHeight w:val="170"/>
        </w:trPr>
        <w:tc>
          <w:tcPr>
            <w:tcW w:w="0" w:type="auto"/>
            <w:noWrap/>
            <w:hideMark/>
          </w:tcPr>
          <w:p w14:paraId="4439AA10" w14:textId="77777777" w:rsidR="00BC0DD9" w:rsidRPr="00836B0F" w:rsidRDefault="00BC0DD9" w:rsidP="00AD08AA">
            <w:r w:rsidRPr="00836B0F">
              <w:t>Cerataulina pelagica</w:t>
            </w:r>
          </w:p>
        </w:tc>
        <w:tc>
          <w:tcPr>
            <w:tcW w:w="1708" w:type="dxa"/>
          </w:tcPr>
          <w:p w14:paraId="733E0E03" w14:textId="77777777" w:rsidR="00BC0DD9" w:rsidRPr="00836B0F" w:rsidRDefault="00BC0DD9" w:rsidP="00AD08AA">
            <w:r w:rsidRPr="00836B0F">
              <w:t>+</w:t>
            </w:r>
          </w:p>
        </w:tc>
        <w:tc>
          <w:tcPr>
            <w:tcW w:w="1560" w:type="dxa"/>
          </w:tcPr>
          <w:p w14:paraId="2EAC8001" w14:textId="77777777" w:rsidR="00BC0DD9" w:rsidRPr="00836B0F" w:rsidRDefault="00BC0DD9" w:rsidP="00AD08AA">
            <w:r w:rsidRPr="00836B0F">
              <w:t>+</w:t>
            </w:r>
          </w:p>
        </w:tc>
        <w:tc>
          <w:tcPr>
            <w:tcW w:w="1984" w:type="dxa"/>
          </w:tcPr>
          <w:p w14:paraId="2AB76408" w14:textId="77777777" w:rsidR="00BC0DD9" w:rsidRPr="00836B0F" w:rsidRDefault="00BC0DD9" w:rsidP="00AD08AA">
            <w:r w:rsidRPr="00836B0F">
              <w:t>+</w:t>
            </w:r>
          </w:p>
        </w:tc>
      </w:tr>
      <w:tr w:rsidR="00BC0DD9" w:rsidRPr="00836B0F" w14:paraId="34729340" w14:textId="77777777" w:rsidTr="00C77313">
        <w:trPr>
          <w:trHeight w:val="170"/>
        </w:trPr>
        <w:tc>
          <w:tcPr>
            <w:tcW w:w="0" w:type="auto"/>
            <w:noWrap/>
            <w:hideMark/>
          </w:tcPr>
          <w:p w14:paraId="0CEF12D1" w14:textId="77777777" w:rsidR="00BC0DD9" w:rsidRPr="00836B0F" w:rsidRDefault="00BC0DD9" w:rsidP="00AD08AA">
            <w:r w:rsidRPr="00836B0F">
              <w:t>Climacodium frauenfeldianum</w:t>
            </w:r>
          </w:p>
        </w:tc>
        <w:tc>
          <w:tcPr>
            <w:tcW w:w="1708" w:type="dxa"/>
          </w:tcPr>
          <w:p w14:paraId="4AB19060" w14:textId="77777777" w:rsidR="00BC0DD9" w:rsidRPr="00836B0F" w:rsidRDefault="00BC0DD9" w:rsidP="00AD08AA">
            <w:r w:rsidRPr="00836B0F">
              <w:t>+</w:t>
            </w:r>
          </w:p>
        </w:tc>
        <w:tc>
          <w:tcPr>
            <w:tcW w:w="1560" w:type="dxa"/>
          </w:tcPr>
          <w:p w14:paraId="18FC9269" w14:textId="77777777" w:rsidR="00BC0DD9" w:rsidRPr="00836B0F" w:rsidRDefault="00BC0DD9" w:rsidP="00AD08AA">
            <w:r w:rsidRPr="00836B0F">
              <w:t>+</w:t>
            </w:r>
          </w:p>
        </w:tc>
        <w:tc>
          <w:tcPr>
            <w:tcW w:w="1984" w:type="dxa"/>
          </w:tcPr>
          <w:p w14:paraId="2C899053" w14:textId="77777777" w:rsidR="00BC0DD9" w:rsidRPr="00836B0F" w:rsidRDefault="00BC0DD9" w:rsidP="00AD08AA">
            <w:r w:rsidRPr="00836B0F">
              <w:t>+</w:t>
            </w:r>
          </w:p>
        </w:tc>
      </w:tr>
      <w:tr w:rsidR="00BC0DD9" w:rsidRPr="00836B0F" w14:paraId="493B8793" w14:textId="77777777" w:rsidTr="00C77313">
        <w:trPr>
          <w:trHeight w:val="170"/>
        </w:trPr>
        <w:tc>
          <w:tcPr>
            <w:tcW w:w="0" w:type="auto"/>
            <w:noWrap/>
            <w:hideMark/>
          </w:tcPr>
          <w:p w14:paraId="2A87C296" w14:textId="77777777" w:rsidR="00BC0DD9" w:rsidRPr="00836B0F" w:rsidRDefault="00BC0DD9" w:rsidP="00AD08AA">
            <w:r w:rsidRPr="00836B0F">
              <w:t>Eucampia zodiacus</w:t>
            </w:r>
          </w:p>
        </w:tc>
        <w:tc>
          <w:tcPr>
            <w:tcW w:w="1708" w:type="dxa"/>
          </w:tcPr>
          <w:p w14:paraId="3540C125" w14:textId="77777777" w:rsidR="00BC0DD9" w:rsidRPr="00836B0F" w:rsidRDefault="00BC0DD9" w:rsidP="00AD08AA">
            <w:r w:rsidRPr="00836B0F">
              <w:t>+</w:t>
            </w:r>
          </w:p>
        </w:tc>
        <w:tc>
          <w:tcPr>
            <w:tcW w:w="1560" w:type="dxa"/>
          </w:tcPr>
          <w:p w14:paraId="103E7B51" w14:textId="77777777" w:rsidR="00BC0DD9" w:rsidRPr="00836B0F" w:rsidRDefault="00BC0DD9" w:rsidP="00AD08AA">
            <w:r w:rsidRPr="00836B0F">
              <w:t>+</w:t>
            </w:r>
          </w:p>
        </w:tc>
        <w:tc>
          <w:tcPr>
            <w:tcW w:w="1984" w:type="dxa"/>
          </w:tcPr>
          <w:p w14:paraId="480D81DB" w14:textId="77777777" w:rsidR="00BC0DD9" w:rsidRPr="00836B0F" w:rsidRDefault="00BC0DD9" w:rsidP="00AD08AA">
            <w:r w:rsidRPr="00836B0F">
              <w:t>+</w:t>
            </w:r>
          </w:p>
        </w:tc>
      </w:tr>
      <w:tr w:rsidR="00BC0DD9" w:rsidRPr="00836B0F" w14:paraId="60934376" w14:textId="77777777" w:rsidTr="00C77313">
        <w:trPr>
          <w:trHeight w:val="170"/>
        </w:trPr>
        <w:tc>
          <w:tcPr>
            <w:tcW w:w="0" w:type="auto"/>
            <w:noWrap/>
            <w:hideMark/>
          </w:tcPr>
          <w:p w14:paraId="0BCCE427" w14:textId="77777777" w:rsidR="00BC0DD9" w:rsidRPr="00836B0F" w:rsidRDefault="00BC0DD9" w:rsidP="00AD08AA">
            <w:r w:rsidRPr="00836B0F">
              <w:t>Hemiaulus membranaceus</w:t>
            </w:r>
          </w:p>
        </w:tc>
        <w:tc>
          <w:tcPr>
            <w:tcW w:w="1708" w:type="dxa"/>
          </w:tcPr>
          <w:p w14:paraId="4E596629" w14:textId="77777777" w:rsidR="00BC0DD9" w:rsidRPr="00836B0F" w:rsidRDefault="00BC0DD9" w:rsidP="00AD08AA">
            <w:r w:rsidRPr="00836B0F">
              <w:t>+</w:t>
            </w:r>
          </w:p>
        </w:tc>
        <w:tc>
          <w:tcPr>
            <w:tcW w:w="1560" w:type="dxa"/>
          </w:tcPr>
          <w:p w14:paraId="56B1235C" w14:textId="77777777" w:rsidR="00BC0DD9" w:rsidRPr="00836B0F" w:rsidRDefault="00BC0DD9" w:rsidP="00AD08AA"/>
        </w:tc>
        <w:tc>
          <w:tcPr>
            <w:tcW w:w="1984" w:type="dxa"/>
          </w:tcPr>
          <w:p w14:paraId="64A672E9" w14:textId="77777777" w:rsidR="00BC0DD9" w:rsidRPr="00836B0F" w:rsidRDefault="00BC0DD9" w:rsidP="00AD08AA">
            <w:r w:rsidRPr="00836B0F">
              <w:t>+</w:t>
            </w:r>
          </w:p>
        </w:tc>
      </w:tr>
      <w:tr w:rsidR="00BC0DD9" w:rsidRPr="00836B0F" w14:paraId="1FE23BAF" w14:textId="77777777" w:rsidTr="00C77313">
        <w:trPr>
          <w:trHeight w:val="170"/>
        </w:trPr>
        <w:tc>
          <w:tcPr>
            <w:tcW w:w="0" w:type="auto"/>
            <w:noWrap/>
            <w:hideMark/>
          </w:tcPr>
          <w:p w14:paraId="0C8FF883" w14:textId="77777777" w:rsidR="00BC0DD9" w:rsidRPr="00836B0F" w:rsidRDefault="00BC0DD9" w:rsidP="00AD08AA">
            <w:r w:rsidRPr="00836B0F">
              <w:t>Hemiaulus sinensis</w:t>
            </w:r>
          </w:p>
        </w:tc>
        <w:tc>
          <w:tcPr>
            <w:tcW w:w="1708" w:type="dxa"/>
          </w:tcPr>
          <w:p w14:paraId="0A3D699F" w14:textId="77777777" w:rsidR="00BC0DD9" w:rsidRPr="00836B0F" w:rsidRDefault="00BC0DD9" w:rsidP="00AD08AA">
            <w:r w:rsidRPr="00836B0F">
              <w:t>+</w:t>
            </w:r>
          </w:p>
        </w:tc>
        <w:tc>
          <w:tcPr>
            <w:tcW w:w="1560" w:type="dxa"/>
          </w:tcPr>
          <w:p w14:paraId="7109BCCB" w14:textId="77777777" w:rsidR="00BC0DD9" w:rsidRPr="00836B0F" w:rsidRDefault="00BC0DD9" w:rsidP="00AD08AA">
            <w:r w:rsidRPr="00836B0F">
              <w:t>+</w:t>
            </w:r>
          </w:p>
        </w:tc>
        <w:tc>
          <w:tcPr>
            <w:tcW w:w="1984" w:type="dxa"/>
          </w:tcPr>
          <w:p w14:paraId="1D9CB541" w14:textId="77777777" w:rsidR="00BC0DD9" w:rsidRPr="00836B0F" w:rsidRDefault="00BC0DD9" w:rsidP="00AD08AA">
            <w:r w:rsidRPr="00836B0F">
              <w:t>+</w:t>
            </w:r>
          </w:p>
        </w:tc>
      </w:tr>
      <w:tr w:rsidR="00BC0DD9" w:rsidRPr="00836B0F" w14:paraId="1450AC53" w14:textId="77777777" w:rsidTr="00C77313">
        <w:trPr>
          <w:trHeight w:val="170"/>
        </w:trPr>
        <w:tc>
          <w:tcPr>
            <w:tcW w:w="0" w:type="auto"/>
            <w:noWrap/>
            <w:hideMark/>
          </w:tcPr>
          <w:p w14:paraId="45185D79" w14:textId="77777777" w:rsidR="00BC0DD9" w:rsidRPr="00836B0F" w:rsidRDefault="00BC0DD9" w:rsidP="00AD08AA">
            <w:r w:rsidRPr="00836B0F">
              <w:t>Streptotheca tamesis</w:t>
            </w:r>
          </w:p>
        </w:tc>
        <w:tc>
          <w:tcPr>
            <w:tcW w:w="1708" w:type="dxa"/>
          </w:tcPr>
          <w:p w14:paraId="52C6CDF0" w14:textId="77777777" w:rsidR="00BC0DD9" w:rsidRPr="00836B0F" w:rsidRDefault="00BC0DD9" w:rsidP="00AD08AA">
            <w:r w:rsidRPr="00836B0F">
              <w:t>+</w:t>
            </w:r>
          </w:p>
        </w:tc>
        <w:tc>
          <w:tcPr>
            <w:tcW w:w="1560" w:type="dxa"/>
          </w:tcPr>
          <w:p w14:paraId="2FD74801" w14:textId="77777777" w:rsidR="00BC0DD9" w:rsidRPr="00836B0F" w:rsidRDefault="00BC0DD9" w:rsidP="00AD08AA">
            <w:r w:rsidRPr="00836B0F">
              <w:t>+</w:t>
            </w:r>
          </w:p>
        </w:tc>
        <w:tc>
          <w:tcPr>
            <w:tcW w:w="1984" w:type="dxa"/>
          </w:tcPr>
          <w:p w14:paraId="70F223B4" w14:textId="77777777" w:rsidR="00BC0DD9" w:rsidRPr="00836B0F" w:rsidRDefault="00BC0DD9" w:rsidP="00AD08AA">
            <w:r w:rsidRPr="00836B0F">
              <w:t>+</w:t>
            </w:r>
          </w:p>
        </w:tc>
      </w:tr>
      <w:tr w:rsidR="00BC0DD9" w:rsidRPr="00836B0F" w14:paraId="5818AE93" w14:textId="77777777" w:rsidTr="00C77313">
        <w:trPr>
          <w:trHeight w:val="170"/>
        </w:trPr>
        <w:tc>
          <w:tcPr>
            <w:tcW w:w="0" w:type="auto"/>
            <w:noWrap/>
            <w:hideMark/>
          </w:tcPr>
          <w:p w14:paraId="75EFB069" w14:textId="77777777" w:rsidR="00BC0DD9" w:rsidRPr="00836B0F" w:rsidRDefault="00BC0DD9" w:rsidP="00AD08AA">
            <w:r w:rsidRPr="00836B0F">
              <w:t>Leptocylindrales</w:t>
            </w:r>
          </w:p>
        </w:tc>
        <w:tc>
          <w:tcPr>
            <w:tcW w:w="1708" w:type="dxa"/>
          </w:tcPr>
          <w:p w14:paraId="074F9832" w14:textId="77777777" w:rsidR="00BC0DD9" w:rsidRPr="00836B0F" w:rsidRDefault="00BC0DD9" w:rsidP="00AD08AA"/>
        </w:tc>
        <w:tc>
          <w:tcPr>
            <w:tcW w:w="1560" w:type="dxa"/>
          </w:tcPr>
          <w:p w14:paraId="138E66F2" w14:textId="77777777" w:rsidR="00BC0DD9" w:rsidRPr="00836B0F" w:rsidRDefault="00BC0DD9" w:rsidP="00AD08AA"/>
        </w:tc>
        <w:tc>
          <w:tcPr>
            <w:tcW w:w="1984" w:type="dxa"/>
          </w:tcPr>
          <w:p w14:paraId="59100EE8" w14:textId="77777777" w:rsidR="00BC0DD9" w:rsidRPr="00836B0F" w:rsidRDefault="00BC0DD9" w:rsidP="00AD08AA"/>
        </w:tc>
      </w:tr>
      <w:tr w:rsidR="00BC0DD9" w:rsidRPr="00836B0F" w14:paraId="6F0422A0" w14:textId="77777777" w:rsidTr="00C77313">
        <w:trPr>
          <w:trHeight w:val="170"/>
        </w:trPr>
        <w:tc>
          <w:tcPr>
            <w:tcW w:w="0" w:type="auto"/>
            <w:noWrap/>
            <w:hideMark/>
          </w:tcPr>
          <w:p w14:paraId="45EE2481" w14:textId="77777777" w:rsidR="00BC0DD9" w:rsidRPr="00836B0F" w:rsidRDefault="00BC0DD9" w:rsidP="00AD08AA">
            <w:r w:rsidRPr="00836B0F">
              <w:t>Leptocylindrus danicus</w:t>
            </w:r>
          </w:p>
        </w:tc>
        <w:tc>
          <w:tcPr>
            <w:tcW w:w="1708" w:type="dxa"/>
          </w:tcPr>
          <w:p w14:paraId="5BFB404E" w14:textId="77777777" w:rsidR="00BC0DD9" w:rsidRPr="00836B0F" w:rsidRDefault="00BC0DD9" w:rsidP="00AD08AA">
            <w:r w:rsidRPr="00836B0F">
              <w:t>+</w:t>
            </w:r>
          </w:p>
        </w:tc>
        <w:tc>
          <w:tcPr>
            <w:tcW w:w="1560" w:type="dxa"/>
          </w:tcPr>
          <w:p w14:paraId="50DEC933" w14:textId="77777777" w:rsidR="00BC0DD9" w:rsidRPr="00836B0F" w:rsidRDefault="00BC0DD9" w:rsidP="00AD08AA">
            <w:r w:rsidRPr="00836B0F">
              <w:t>+</w:t>
            </w:r>
          </w:p>
        </w:tc>
        <w:tc>
          <w:tcPr>
            <w:tcW w:w="1984" w:type="dxa"/>
          </w:tcPr>
          <w:p w14:paraId="0DD993B4" w14:textId="77777777" w:rsidR="00BC0DD9" w:rsidRPr="00836B0F" w:rsidRDefault="00BC0DD9" w:rsidP="00AD08AA">
            <w:r w:rsidRPr="00836B0F">
              <w:t>+</w:t>
            </w:r>
          </w:p>
        </w:tc>
      </w:tr>
      <w:tr w:rsidR="00BC0DD9" w:rsidRPr="00836B0F" w14:paraId="3B9B2E4D" w14:textId="77777777" w:rsidTr="00C77313">
        <w:trPr>
          <w:trHeight w:val="170"/>
        </w:trPr>
        <w:tc>
          <w:tcPr>
            <w:tcW w:w="0" w:type="auto"/>
            <w:noWrap/>
            <w:hideMark/>
          </w:tcPr>
          <w:p w14:paraId="0CB143D9" w14:textId="77777777" w:rsidR="00BC0DD9" w:rsidRPr="00836B0F" w:rsidRDefault="00BC0DD9" w:rsidP="00AD08AA">
            <w:r w:rsidRPr="00836B0F">
              <w:t>Lithodesmiales</w:t>
            </w:r>
          </w:p>
        </w:tc>
        <w:tc>
          <w:tcPr>
            <w:tcW w:w="1708" w:type="dxa"/>
          </w:tcPr>
          <w:p w14:paraId="078488B8" w14:textId="77777777" w:rsidR="00BC0DD9" w:rsidRPr="00836B0F" w:rsidRDefault="00BC0DD9" w:rsidP="00AD08AA"/>
        </w:tc>
        <w:tc>
          <w:tcPr>
            <w:tcW w:w="1560" w:type="dxa"/>
          </w:tcPr>
          <w:p w14:paraId="027DA6C1" w14:textId="77777777" w:rsidR="00BC0DD9" w:rsidRPr="00836B0F" w:rsidRDefault="00BC0DD9" w:rsidP="00AD08AA"/>
        </w:tc>
        <w:tc>
          <w:tcPr>
            <w:tcW w:w="1984" w:type="dxa"/>
          </w:tcPr>
          <w:p w14:paraId="2972FE86" w14:textId="77777777" w:rsidR="00BC0DD9" w:rsidRPr="00836B0F" w:rsidRDefault="00BC0DD9" w:rsidP="00AD08AA"/>
        </w:tc>
      </w:tr>
      <w:tr w:rsidR="00BC0DD9" w:rsidRPr="00836B0F" w14:paraId="77BDD541" w14:textId="77777777" w:rsidTr="00C77313">
        <w:trPr>
          <w:trHeight w:val="170"/>
        </w:trPr>
        <w:tc>
          <w:tcPr>
            <w:tcW w:w="0" w:type="auto"/>
            <w:noWrap/>
            <w:hideMark/>
          </w:tcPr>
          <w:p w14:paraId="4B4C25BA" w14:textId="77777777" w:rsidR="00BC0DD9" w:rsidRPr="00836B0F" w:rsidRDefault="00BC0DD9" w:rsidP="00AD08AA">
            <w:r w:rsidRPr="00836B0F">
              <w:t xml:space="preserve">Ditylum brightwellii </w:t>
            </w:r>
          </w:p>
        </w:tc>
        <w:tc>
          <w:tcPr>
            <w:tcW w:w="1708" w:type="dxa"/>
          </w:tcPr>
          <w:p w14:paraId="43501DAC" w14:textId="77777777" w:rsidR="00BC0DD9" w:rsidRPr="00836B0F" w:rsidRDefault="00BC0DD9" w:rsidP="00AD08AA">
            <w:r w:rsidRPr="00836B0F">
              <w:t>+</w:t>
            </w:r>
          </w:p>
        </w:tc>
        <w:tc>
          <w:tcPr>
            <w:tcW w:w="1560" w:type="dxa"/>
          </w:tcPr>
          <w:p w14:paraId="738F25CD" w14:textId="77777777" w:rsidR="00BC0DD9" w:rsidRPr="00836B0F" w:rsidRDefault="00BC0DD9" w:rsidP="00AD08AA">
            <w:r w:rsidRPr="00836B0F">
              <w:t>+</w:t>
            </w:r>
          </w:p>
        </w:tc>
        <w:tc>
          <w:tcPr>
            <w:tcW w:w="1984" w:type="dxa"/>
          </w:tcPr>
          <w:p w14:paraId="55AA0CE7" w14:textId="77777777" w:rsidR="00BC0DD9" w:rsidRPr="00836B0F" w:rsidRDefault="00BC0DD9" w:rsidP="00AD08AA">
            <w:r w:rsidRPr="00836B0F">
              <w:t>+</w:t>
            </w:r>
          </w:p>
        </w:tc>
      </w:tr>
      <w:tr w:rsidR="00BC0DD9" w:rsidRPr="00836B0F" w14:paraId="7E0D5223" w14:textId="77777777" w:rsidTr="00C77313">
        <w:trPr>
          <w:trHeight w:val="170"/>
        </w:trPr>
        <w:tc>
          <w:tcPr>
            <w:tcW w:w="0" w:type="auto"/>
            <w:noWrap/>
            <w:hideMark/>
          </w:tcPr>
          <w:p w14:paraId="48AB0890" w14:textId="77777777" w:rsidR="00BC0DD9" w:rsidRPr="00836B0F" w:rsidRDefault="00BC0DD9" w:rsidP="00AD08AA">
            <w:r w:rsidRPr="00836B0F">
              <w:t>Lithodesmium undulatum</w:t>
            </w:r>
          </w:p>
        </w:tc>
        <w:tc>
          <w:tcPr>
            <w:tcW w:w="1708" w:type="dxa"/>
          </w:tcPr>
          <w:p w14:paraId="64745028" w14:textId="77777777" w:rsidR="00BC0DD9" w:rsidRPr="00836B0F" w:rsidRDefault="00BC0DD9" w:rsidP="00AD08AA">
            <w:r w:rsidRPr="00836B0F">
              <w:t>+</w:t>
            </w:r>
          </w:p>
        </w:tc>
        <w:tc>
          <w:tcPr>
            <w:tcW w:w="1560" w:type="dxa"/>
          </w:tcPr>
          <w:p w14:paraId="5D33F22F" w14:textId="77777777" w:rsidR="00BC0DD9" w:rsidRPr="00836B0F" w:rsidRDefault="00BC0DD9" w:rsidP="00AD08AA">
            <w:r w:rsidRPr="00836B0F">
              <w:t>+</w:t>
            </w:r>
          </w:p>
        </w:tc>
        <w:tc>
          <w:tcPr>
            <w:tcW w:w="1984" w:type="dxa"/>
          </w:tcPr>
          <w:p w14:paraId="2CDEE53E" w14:textId="77777777" w:rsidR="00BC0DD9" w:rsidRPr="00836B0F" w:rsidRDefault="00BC0DD9" w:rsidP="00AD08AA">
            <w:r w:rsidRPr="00836B0F">
              <w:t>+</w:t>
            </w:r>
          </w:p>
        </w:tc>
      </w:tr>
      <w:tr w:rsidR="00BC0DD9" w:rsidRPr="00836B0F" w14:paraId="56B95B54" w14:textId="77777777" w:rsidTr="00C77313">
        <w:trPr>
          <w:trHeight w:val="170"/>
        </w:trPr>
        <w:tc>
          <w:tcPr>
            <w:tcW w:w="0" w:type="auto"/>
            <w:noWrap/>
            <w:hideMark/>
          </w:tcPr>
          <w:p w14:paraId="60150804" w14:textId="77777777" w:rsidR="00BC0DD9" w:rsidRPr="00836B0F" w:rsidRDefault="00BC0DD9" w:rsidP="00AD08AA">
            <w:r w:rsidRPr="00836B0F">
              <w:t>Lyrellales</w:t>
            </w:r>
          </w:p>
        </w:tc>
        <w:tc>
          <w:tcPr>
            <w:tcW w:w="1708" w:type="dxa"/>
          </w:tcPr>
          <w:p w14:paraId="21E172AC" w14:textId="77777777" w:rsidR="00BC0DD9" w:rsidRPr="00836B0F" w:rsidRDefault="00BC0DD9" w:rsidP="00AD08AA"/>
        </w:tc>
        <w:tc>
          <w:tcPr>
            <w:tcW w:w="1560" w:type="dxa"/>
          </w:tcPr>
          <w:p w14:paraId="60F8F591" w14:textId="77777777" w:rsidR="00BC0DD9" w:rsidRPr="00836B0F" w:rsidRDefault="00BC0DD9" w:rsidP="00AD08AA"/>
        </w:tc>
        <w:tc>
          <w:tcPr>
            <w:tcW w:w="1984" w:type="dxa"/>
          </w:tcPr>
          <w:p w14:paraId="49F1A7A6" w14:textId="77777777" w:rsidR="00BC0DD9" w:rsidRPr="00836B0F" w:rsidRDefault="00BC0DD9" w:rsidP="00AD08AA"/>
        </w:tc>
      </w:tr>
      <w:tr w:rsidR="00BC0DD9" w:rsidRPr="00836B0F" w14:paraId="65178783" w14:textId="77777777" w:rsidTr="00C77313">
        <w:trPr>
          <w:trHeight w:val="170"/>
        </w:trPr>
        <w:tc>
          <w:tcPr>
            <w:tcW w:w="0" w:type="auto"/>
            <w:noWrap/>
            <w:hideMark/>
          </w:tcPr>
          <w:p w14:paraId="1FF17F0F" w14:textId="77777777" w:rsidR="00BC0DD9" w:rsidRPr="00836B0F" w:rsidRDefault="00BC0DD9" w:rsidP="00AD08AA">
            <w:r w:rsidRPr="00836B0F">
              <w:t>Lyrella sp</w:t>
            </w:r>
          </w:p>
        </w:tc>
        <w:tc>
          <w:tcPr>
            <w:tcW w:w="1708" w:type="dxa"/>
          </w:tcPr>
          <w:p w14:paraId="0EA41840" w14:textId="77777777" w:rsidR="00BC0DD9" w:rsidRPr="00836B0F" w:rsidRDefault="00BC0DD9" w:rsidP="00AD08AA">
            <w:r w:rsidRPr="00836B0F">
              <w:t>+</w:t>
            </w:r>
          </w:p>
        </w:tc>
        <w:tc>
          <w:tcPr>
            <w:tcW w:w="1560" w:type="dxa"/>
          </w:tcPr>
          <w:p w14:paraId="484312C3" w14:textId="77777777" w:rsidR="00BC0DD9" w:rsidRPr="00836B0F" w:rsidRDefault="00BC0DD9" w:rsidP="00AD08AA">
            <w:r w:rsidRPr="00836B0F">
              <w:t>+</w:t>
            </w:r>
          </w:p>
        </w:tc>
        <w:tc>
          <w:tcPr>
            <w:tcW w:w="1984" w:type="dxa"/>
          </w:tcPr>
          <w:p w14:paraId="50338F91" w14:textId="77777777" w:rsidR="00BC0DD9" w:rsidRPr="00836B0F" w:rsidRDefault="00BC0DD9" w:rsidP="00AD08AA">
            <w:r w:rsidRPr="00836B0F">
              <w:t>+</w:t>
            </w:r>
          </w:p>
        </w:tc>
      </w:tr>
      <w:tr w:rsidR="00BC0DD9" w:rsidRPr="00836B0F" w14:paraId="5B615A35" w14:textId="77777777" w:rsidTr="00C77313">
        <w:trPr>
          <w:trHeight w:val="170"/>
        </w:trPr>
        <w:tc>
          <w:tcPr>
            <w:tcW w:w="0" w:type="auto"/>
            <w:noWrap/>
            <w:hideMark/>
          </w:tcPr>
          <w:p w14:paraId="52B6A4A0" w14:textId="77777777" w:rsidR="00BC0DD9" w:rsidRPr="00836B0F" w:rsidRDefault="00BC0DD9" w:rsidP="00AD08AA">
            <w:r w:rsidRPr="00836B0F">
              <w:t>Melosirales</w:t>
            </w:r>
          </w:p>
        </w:tc>
        <w:tc>
          <w:tcPr>
            <w:tcW w:w="1708" w:type="dxa"/>
          </w:tcPr>
          <w:p w14:paraId="43D66784" w14:textId="77777777" w:rsidR="00BC0DD9" w:rsidRPr="00836B0F" w:rsidRDefault="00BC0DD9" w:rsidP="00AD08AA"/>
        </w:tc>
        <w:tc>
          <w:tcPr>
            <w:tcW w:w="1560" w:type="dxa"/>
          </w:tcPr>
          <w:p w14:paraId="134E012E" w14:textId="77777777" w:rsidR="00BC0DD9" w:rsidRPr="00836B0F" w:rsidRDefault="00BC0DD9" w:rsidP="00AD08AA"/>
        </w:tc>
        <w:tc>
          <w:tcPr>
            <w:tcW w:w="1984" w:type="dxa"/>
          </w:tcPr>
          <w:p w14:paraId="32900D77" w14:textId="77777777" w:rsidR="00BC0DD9" w:rsidRPr="00836B0F" w:rsidRDefault="00BC0DD9" w:rsidP="00AD08AA"/>
        </w:tc>
      </w:tr>
      <w:tr w:rsidR="00BC0DD9" w:rsidRPr="00836B0F" w14:paraId="7B4C2C20" w14:textId="77777777" w:rsidTr="00C77313">
        <w:trPr>
          <w:trHeight w:val="170"/>
        </w:trPr>
        <w:tc>
          <w:tcPr>
            <w:tcW w:w="0" w:type="auto"/>
            <w:noWrap/>
            <w:hideMark/>
          </w:tcPr>
          <w:p w14:paraId="40CE8423" w14:textId="77777777" w:rsidR="00BC0DD9" w:rsidRPr="00836B0F" w:rsidRDefault="00BC0DD9" w:rsidP="00AD08AA">
            <w:r w:rsidRPr="00836B0F">
              <w:t>Melosira  sp</w:t>
            </w:r>
          </w:p>
        </w:tc>
        <w:tc>
          <w:tcPr>
            <w:tcW w:w="1708" w:type="dxa"/>
          </w:tcPr>
          <w:p w14:paraId="4DB0073C" w14:textId="77777777" w:rsidR="00BC0DD9" w:rsidRPr="00836B0F" w:rsidRDefault="00BC0DD9" w:rsidP="00AD08AA"/>
        </w:tc>
        <w:tc>
          <w:tcPr>
            <w:tcW w:w="1560" w:type="dxa"/>
          </w:tcPr>
          <w:p w14:paraId="75125E70" w14:textId="77777777" w:rsidR="00BC0DD9" w:rsidRPr="00836B0F" w:rsidRDefault="00BC0DD9" w:rsidP="00AD08AA"/>
        </w:tc>
        <w:tc>
          <w:tcPr>
            <w:tcW w:w="1984" w:type="dxa"/>
          </w:tcPr>
          <w:p w14:paraId="5CBDE021" w14:textId="77777777" w:rsidR="00BC0DD9" w:rsidRPr="00836B0F" w:rsidRDefault="00BC0DD9" w:rsidP="00AD08AA">
            <w:r w:rsidRPr="00836B0F">
              <w:t>+</w:t>
            </w:r>
          </w:p>
        </w:tc>
      </w:tr>
      <w:tr w:rsidR="00BC0DD9" w:rsidRPr="00836B0F" w14:paraId="395FA40B" w14:textId="77777777" w:rsidTr="00C77313">
        <w:trPr>
          <w:trHeight w:val="170"/>
        </w:trPr>
        <w:tc>
          <w:tcPr>
            <w:tcW w:w="0" w:type="auto"/>
            <w:noWrap/>
            <w:hideMark/>
          </w:tcPr>
          <w:p w14:paraId="3445B52C" w14:textId="77777777" w:rsidR="00BC0DD9" w:rsidRPr="00836B0F" w:rsidRDefault="00BC0DD9" w:rsidP="00AD08AA">
            <w:r w:rsidRPr="00836B0F">
              <w:t>Stephanopyxis turris</w:t>
            </w:r>
          </w:p>
        </w:tc>
        <w:tc>
          <w:tcPr>
            <w:tcW w:w="1708" w:type="dxa"/>
          </w:tcPr>
          <w:p w14:paraId="71442209" w14:textId="77777777" w:rsidR="00BC0DD9" w:rsidRPr="00836B0F" w:rsidRDefault="00BC0DD9" w:rsidP="00AD08AA">
            <w:r w:rsidRPr="00836B0F">
              <w:t>+</w:t>
            </w:r>
          </w:p>
        </w:tc>
        <w:tc>
          <w:tcPr>
            <w:tcW w:w="1560" w:type="dxa"/>
          </w:tcPr>
          <w:p w14:paraId="5DDAB74B" w14:textId="77777777" w:rsidR="00BC0DD9" w:rsidRPr="00836B0F" w:rsidRDefault="00BC0DD9" w:rsidP="00AD08AA">
            <w:r w:rsidRPr="00836B0F">
              <w:t>+</w:t>
            </w:r>
          </w:p>
        </w:tc>
        <w:tc>
          <w:tcPr>
            <w:tcW w:w="1984" w:type="dxa"/>
          </w:tcPr>
          <w:p w14:paraId="2AB6942F" w14:textId="77777777" w:rsidR="00BC0DD9" w:rsidRPr="00836B0F" w:rsidRDefault="00BC0DD9" w:rsidP="00AD08AA"/>
        </w:tc>
      </w:tr>
      <w:tr w:rsidR="00BC0DD9" w:rsidRPr="00836B0F" w14:paraId="120C30B9" w14:textId="77777777" w:rsidTr="00C77313">
        <w:trPr>
          <w:trHeight w:val="170"/>
        </w:trPr>
        <w:tc>
          <w:tcPr>
            <w:tcW w:w="0" w:type="auto"/>
            <w:noWrap/>
            <w:hideMark/>
          </w:tcPr>
          <w:p w14:paraId="25251316" w14:textId="77777777" w:rsidR="00BC0DD9" w:rsidRPr="00836B0F" w:rsidRDefault="00BC0DD9" w:rsidP="00AD08AA">
            <w:r w:rsidRPr="00836B0F">
              <w:t>Naviculales</w:t>
            </w:r>
          </w:p>
        </w:tc>
        <w:tc>
          <w:tcPr>
            <w:tcW w:w="1708" w:type="dxa"/>
          </w:tcPr>
          <w:p w14:paraId="1A5A0BB6" w14:textId="77777777" w:rsidR="00BC0DD9" w:rsidRPr="00836B0F" w:rsidRDefault="00BC0DD9" w:rsidP="00AD08AA"/>
        </w:tc>
        <w:tc>
          <w:tcPr>
            <w:tcW w:w="1560" w:type="dxa"/>
          </w:tcPr>
          <w:p w14:paraId="0B7FFAFF" w14:textId="77777777" w:rsidR="00BC0DD9" w:rsidRPr="00836B0F" w:rsidRDefault="00BC0DD9" w:rsidP="00AD08AA"/>
        </w:tc>
        <w:tc>
          <w:tcPr>
            <w:tcW w:w="1984" w:type="dxa"/>
          </w:tcPr>
          <w:p w14:paraId="47CCACC1" w14:textId="77777777" w:rsidR="00BC0DD9" w:rsidRPr="00836B0F" w:rsidRDefault="00BC0DD9" w:rsidP="00AD08AA"/>
        </w:tc>
      </w:tr>
      <w:tr w:rsidR="00BC0DD9" w:rsidRPr="00836B0F" w14:paraId="3D65612D" w14:textId="77777777" w:rsidTr="00C77313">
        <w:trPr>
          <w:trHeight w:val="170"/>
        </w:trPr>
        <w:tc>
          <w:tcPr>
            <w:tcW w:w="0" w:type="auto"/>
            <w:noWrap/>
            <w:hideMark/>
          </w:tcPr>
          <w:p w14:paraId="78B5DD0E" w14:textId="77777777" w:rsidR="00BC0DD9" w:rsidRPr="00836B0F" w:rsidRDefault="00BC0DD9" w:rsidP="00AD08AA">
            <w:r w:rsidRPr="00836B0F">
              <w:t>Diploneis gruendleri</w:t>
            </w:r>
          </w:p>
        </w:tc>
        <w:tc>
          <w:tcPr>
            <w:tcW w:w="1708" w:type="dxa"/>
          </w:tcPr>
          <w:p w14:paraId="73EE5699" w14:textId="77777777" w:rsidR="00BC0DD9" w:rsidRPr="00836B0F" w:rsidRDefault="00BC0DD9" w:rsidP="00AD08AA">
            <w:r w:rsidRPr="00836B0F">
              <w:t>+</w:t>
            </w:r>
          </w:p>
        </w:tc>
        <w:tc>
          <w:tcPr>
            <w:tcW w:w="1560" w:type="dxa"/>
          </w:tcPr>
          <w:p w14:paraId="197D16CF" w14:textId="77777777" w:rsidR="00BC0DD9" w:rsidRPr="00836B0F" w:rsidRDefault="00BC0DD9" w:rsidP="00AD08AA">
            <w:r w:rsidRPr="00836B0F">
              <w:t>+</w:t>
            </w:r>
          </w:p>
        </w:tc>
        <w:tc>
          <w:tcPr>
            <w:tcW w:w="1984" w:type="dxa"/>
          </w:tcPr>
          <w:p w14:paraId="6EE0B3FA" w14:textId="77777777" w:rsidR="00BC0DD9" w:rsidRPr="00836B0F" w:rsidRDefault="00BC0DD9" w:rsidP="00AD08AA">
            <w:r w:rsidRPr="00836B0F">
              <w:t>+</w:t>
            </w:r>
          </w:p>
        </w:tc>
      </w:tr>
      <w:tr w:rsidR="00BC0DD9" w:rsidRPr="00836B0F" w14:paraId="72F5EC19" w14:textId="77777777" w:rsidTr="00C77313">
        <w:trPr>
          <w:trHeight w:val="170"/>
        </w:trPr>
        <w:tc>
          <w:tcPr>
            <w:tcW w:w="0" w:type="auto"/>
            <w:noWrap/>
            <w:hideMark/>
          </w:tcPr>
          <w:p w14:paraId="754DCFCA" w14:textId="77777777" w:rsidR="00BC0DD9" w:rsidRPr="00836B0F" w:rsidRDefault="00BC0DD9" w:rsidP="00AD08AA">
            <w:r w:rsidRPr="00836B0F">
              <w:t>Gyrosigma sp</w:t>
            </w:r>
          </w:p>
        </w:tc>
        <w:tc>
          <w:tcPr>
            <w:tcW w:w="1708" w:type="dxa"/>
          </w:tcPr>
          <w:p w14:paraId="45296D6C" w14:textId="77777777" w:rsidR="00BC0DD9" w:rsidRPr="00836B0F" w:rsidRDefault="00BC0DD9" w:rsidP="00AD08AA">
            <w:r w:rsidRPr="00836B0F">
              <w:t>+</w:t>
            </w:r>
          </w:p>
        </w:tc>
        <w:tc>
          <w:tcPr>
            <w:tcW w:w="1560" w:type="dxa"/>
          </w:tcPr>
          <w:p w14:paraId="61579795" w14:textId="77777777" w:rsidR="00BC0DD9" w:rsidRPr="00836B0F" w:rsidRDefault="00BC0DD9" w:rsidP="00AD08AA"/>
        </w:tc>
        <w:tc>
          <w:tcPr>
            <w:tcW w:w="1984" w:type="dxa"/>
          </w:tcPr>
          <w:p w14:paraId="785F16AD" w14:textId="77777777" w:rsidR="00BC0DD9" w:rsidRPr="00836B0F" w:rsidRDefault="00BC0DD9" w:rsidP="00AD08AA">
            <w:r w:rsidRPr="00836B0F">
              <w:t>+</w:t>
            </w:r>
          </w:p>
        </w:tc>
      </w:tr>
      <w:tr w:rsidR="00BC0DD9" w:rsidRPr="00836B0F" w14:paraId="72FEEC4D" w14:textId="77777777" w:rsidTr="00C77313">
        <w:trPr>
          <w:trHeight w:val="170"/>
        </w:trPr>
        <w:tc>
          <w:tcPr>
            <w:tcW w:w="0" w:type="auto"/>
            <w:noWrap/>
            <w:hideMark/>
          </w:tcPr>
          <w:p w14:paraId="5F6F61A8" w14:textId="77777777" w:rsidR="00BC0DD9" w:rsidRPr="00836B0F" w:rsidRDefault="00BC0DD9" w:rsidP="00AD08AA">
            <w:r w:rsidRPr="00836B0F">
              <w:t xml:space="preserve">Meuniera membranacea </w:t>
            </w:r>
          </w:p>
        </w:tc>
        <w:tc>
          <w:tcPr>
            <w:tcW w:w="1708" w:type="dxa"/>
          </w:tcPr>
          <w:p w14:paraId="4F025D7F" w14:textId="77777777" w:rsidR="00BC0DD9" w:rsidRPr="00836B0F" w:rsidRDefault="00BC0DD9" w:rsidP="00AD08AA"/>
        </w:tc>
        <w:tc>
          <w:tcPr>
            <w:tcW w:w="1560" w:type="dxa"/>
          </w:tcPr>
          <w:p w14:paraId="28C9A775" w14:textId="77777777" w:rsidR="00BC0DD9" w:rsidRPr="00836B0F" w:rsidRDefault="00BC0DD9" w:rsidP="00AD08AA">
            <w:r w:rsidRPr="00836B0F">
              <w:t>+</w:t>
            </w:r>
          </w:p>
        </w:tc>
        <w:tc>
          <w:tcPr>
            <w:tcW w:w="1984" w:type="dxa"/>
          </w:tcPr>
          <w:p w14:paraId="5B29F092" w14:textId="77777777" w:rsidR="00BC0DD9" w:rsidRPr="00836B0F" w:rsidRDefault="00BC0DD9" w:rsidP="00AD08AA">
            <w:r w:rsidRPr="00836B0F">
              <w:t>+</w:t>
            </w:r>
          </w:p>
        </w:tc>
      </w:tr>
      <w:tr w:rsidR="00BC0DD9" w:rsidRPr="00836B0F" w14:paraId="30A9EABB" w14:textId="77777777" w:rsidTr="00C77313">
        <w:trPr>
          <w:trHeight w:val="170"/>
        </w:trPr>
        <w:tc>
          <w:tcPr>
            <w:tcW w:w="0" w:type="auto"/>
            <w:noWrap/>
            <w:hideMark/>
          </w:tcPr>
          <w:p w14:paraId="38BC28F4" w14:textId="77777777" w:rsidR="00BC0DD9" w:rsidRPr="00836B0F" w:rsidRDefault="00BC0DD9" w:rsidP="00AD08AA">
            <w:r w:rsidRPr="00836B0F">
              <w:t>Navicula sp</w:t>
            </w:r>
          </w:p>
        </w:tc>
        <w:tc>
          <w:tcPr>
            <w:tcW w:w="1708" w:type="dxa"/>
          </w:tcPr>
          <w:p w14:paraId="257BF089" w14:textId="77777777" w:rsidR="00BC0DD9" w:rsidRPr="00836B0F" w:rsidRDefault="00BC0DD9" w:rsidP="00AD08AA"/>
        </w:tc>
        <w:tc>
          <w:tcPr>
            <w:tcW w:w="1560" w:type="dxa"/>
          </w:tcPr>
          <w:p w14:paraId="1EC76DB8" w14:textId="77777777" w:rsidR="00BC0DD9" w:rsidRPr="00836B0F" w:rsidRDefault="00BC0DD9" w:rsidP="00AD08AA">
            <w:r w:rsidRPr="00836B0F">
              <w:t>+</w:t>
            </w:r>
          </w:p>
        </w:tc>
        <w:tc>
          <w:tcPr>
            <w:tcW w:w="1984" w:type="dxa"/>
          </w:tcPr>
          <w:p w14:paraId="63C8FD4A" w14:textId="77777777" w:rsidR="00BC0DD9" w:rsidRPr="00836B0F" w:rsidRDefault="00BC0DD9" w:rsidP="00AD08AA"/>
        </w:tc>
      </w:tr>
      <w:tr w:rsidR="00BC0DD9" w:rsidRPr="00836B0F" w14:paraId="4FA18140" w14:textId="77777777" w:rsidTr="00C77313">
        <w:trPr>
          <w:trHeight w:val="170"/>
        </w:trPr>
        <w:tc>
          <w:tcPr>
            <w:tcW w:w="0" w:type="auto"/>
            <w:noWrap/>
            <w:hideMark/>
          </w:tcPr>
          <w:p w14:paraId="019EE287" w14:textId="77777777" w:rsidR="00BC0DD9" w:rsidRPr="00836B0F" w:rsidRDefault="00BC0DD9" w:rsidP="00AD08AA">
            <w:r w:rsidRPr="00836B0F">
              <w:t>Phaeodactylum sp</w:t>
            </w:r>
          </w:p>
        </w:tc>
        <w:tc>
          <w:tcPr>
            <w:tcW w:w="1708" w:type="dxa"/>
          </w:tcPr>
          <w:p w14:paraId="4764F94F" w14:textId="77777777" w:rsidR="00BC0DD9" w:rsidRPr="00836B0F" w:rsidRDefault="00BC0DD9" w:rsidP="00AD08AA"/>
        </w:tc>
        <w:tc>
          <w:tcPr>
            <w:tcW w:w="1560" w:type="dxa"/>
          </w:tcPr>
          <w:p w14:paraId="07BD223F" w14:textId="77777777" w:rsidR="00BC0DD9" w:rsidRPr="00836B0F" w:rsidRDefault="00BC0DD9" w:rsidP="00AD08AA">
            <w:r w:rsidRPr="00836B0F">
              <w:t>+</w:t>
            </w:r>
          </w:p>
        </w:tc>
        <w:tc>
          <w:tcPr>
            <w:tcW w:w="1984" w:type="dxa"/>
          </w:tcPr>
          <w:p w14:paraId="7DD781F5" w14:textId="77777777" w:rsidR="00BC0DD9" w:rsidRPr="00836B0F" w:rsidRDefault="00BC0DD9" w:rsidP="00AD08AA"/>
        </w:tc>
      </w:tr>
      <w:tr w:rsidR="00BC0DD9" w:rsidRPr="00836B0F" w14:paraId="73731DC6" w14:textId="77777777" w:rsidTr="00C77313">
        <w:trPr>
          <w:trHeight w:val="170"/>
        </w:trPr>
        <w:tc>
          <w:tcPr>
            <w:tcW w:w="0" w:type="auto"/>
            <w:noWrap/>
            <w:hideMark/>
          </w:tcPr>
          <w:p w14:paraId="01E847CD" w14:textId="77777777" w:rsidR="00BC0DD9" w:rsidRPr="00836B0F" w:rsidRDefault="00BC0DD9" w:rsidP="00AD08AA">
            <w:r w:rsidRPr="00836B0F">
              <w:t>Plagiotropis sp</w:t>
            </w:r>
          </w:p>
        </w:tc>
        <w:tc>
          <w:tcPr>
            <w:tcW w:w="1708" w:type="dxa"/>
          </w:tcPr>
          <w:p w14:paraId="471724E4" w14:textId="77777777" w:rsidR="00BC0DD9" w:rsidRPr="00836B0F" w:rsidRDefault="00BC0DD9" w:rsidP="00AD08AA">
            <w:r w:rsidRPr="00836B0F">
              <w:t>+</w:t>
            </w:r>
          </w:p>
        </w:tc>
        <w:tc>
          <w:tcPr>
            <w:tcW w:w="1560" w:type="dxa"/>
          </w:tcPr>
          <w:p w14:paraId="5DEF191E" w14:textId="77777777" w:rsidR="00BC0DD9" w:rsidRPr="00836B0F" w:rsidRDefault="00BC0DD9" w:rsidP="00AD08AA">
            <w:r w:rsidRPr="00836B0F">
              <w:t>+</w:t>
            </w:r>
          </w:p>
        </w:tc>
        <w:tc>
          <w:tcPr>
            <w:tcW w:w="1984" w:type="dxa"/>
          </w:tcPr>
          <w:p w14:paraId="38A38005" w14:textId="77777777" w:rsidR="00BC0DD9" w:rsidRPr="00836B0F" w:rsidRDefault="00BC0DD9" w:rsidP="00AD08AA">
            <w:r w:rsidRPr="00836B0F">
              <w:t>+</w:t>
            </w:r>
          </w:p>
        </w:tc>
      </w:tr>
      <w:tr w:rsidR="00BC0DD9" w:rsidRPr="00836B0F" w14:paraId="6F36C597" w14:textId="77777777" w:rsidTr="00C77313">
        <w:trPr>
          <w:trHeight w:val="170"/>
        </w:trPr>
        <w:tc>
          <w:tcPr>
            <w:tcW w:w="0" w:type="auto"/>
            <w:noWrap/>
            <w:hideMark/>
          </w:tcPr>
          <w:p w14:paraId="224A2C98" w14:textId="77777777" w:rsidR="00BC0DD9" w:rsidRPr="00836B0F" w:rsidRDefault="00BC0DD9" w:rsidP="00AD08AA">
            <w:r w:rsidRPr="00836B0F">
              <w:t>Rhaponeidales</w:t>
            </w:r>
          </w:p>
        </w:tc>
        <w:tc>
          <w:tcPr>
            <w:tcW w:w="1708" w:type="dxa"/>
          </w:tcPr>
          <w:p w14:paraId="129D79D8" w14:textId="77777777" w:rsidR="00BC0DD9" w:rsidRPr="00836B0F" w:rsidRDefault="00BC0DD9" w:rsidP="00AD08AA"/>
        </w:tc>
        <w:tc>
          <w:tcPr>
            <w:tcW w:w="1560" w:type="dxa"/>
          </w:tcPr>
          <w:p w14:paraId="3E5816E8" w14:textId="77777777" w:rsidR="00BC0DD9" w:rsidRPr="00836B0F" w:rsidRDefault="00BC0DD9" w:rsidP="00AD08AA"/>
        </w:tc>
        <w:tc>
          <w:tcPr>
            <w:tcW w:w="1984" w:type="dxa"/>
          </w:tcPr>
          <w:p w14:paraId="5473880A" w14:textId="77777777" w:rsidR="00BC0DD9" w:rsidRPr="00836B0F" w:rsidRDefault="00BC0DD9" w:rsidP="00AD08AA"/>
        </w:tc>
      </w:tr>
      <w:tr w:rsidR="00BC0DD9" w:rsidRPr="00836B0F" w14:paraId="53A49E15" w14:textId="77777777" w:rsidTr="00C77313">
        <w:trPr>
          <w:trHeight w:val="170"/>
        </w:trPr>
        <w:tc>
          <w:tcPr>
            <w:tcW w:w="0" w:type="auto"/>
            <w:noWrap/>
            <w:hideMark/>
          </w:tcPr>
          <w:p w14:paraId="23472985" w14:textId="77777777" w:rsidR="00BC0DD9" w:rsidRPr="00836B0F" w:rsidRDefault="00BC0DD9" w:rsidP="00AD08AA">
            <w:r w:rsidRPr="00836B0F">
              <w:t>Neodelphineis pelagica</w:t>
            </w:r>
          </w:p>
        </w:tc>
        <w:tc>
          <w:tcPr>
            <w:tcW w:w="1708" w:type="dxa"/>
          </w:tcPr>
          <w:p w14:paraId="7C1089F0" w14:textId="77777777" w:rsidR="00BC0DD9" w:rsidRPr="00836B0F" w:rsidRDefault="00BC0DD9" w:rsidP="00AD08AA">
            <w:r w:rsidRPr="00836B0F">
              <w:t>+</w:t>
            </w:r>
          </w:p>
        </w:tc>
        <w:tc>
          <w:tcPr>
            <w:tcW w:w="1560" w:type="dxa"/>
          </w:tcPr>
          <w:p w14:paraId="2188A5FD" w14:textId="77777777" w:rsidR="00BC0DD9" w:rsidRPr="00836B0F" w:rsidRDefault="00BC0DD9" w:rsidP="00AD08AA">
            <w:r w:rsidRPr="00836B0F">
              <w:t>+</w:t>
            </w:r>
          </w:p>
        </w:tc>
        <w:tc>
          <w:tcPr>
            <w:tcW w:w="1984" w:type="dxa"/>
          </w:tcPr>
          <w:p w14:paraId="1254A0AC" w14:textId="77777777" w:rsidR="00BC0DD9" w:rsidRPr="00836B0F" w:rsidRDefault="00BC0DD9" w:rsidP="00AD08AA">
            <w:r w:rsidRPr="00836B0F">
              <w:t>+</w:t>
            </w:r>
          </w:p>
        </w:tc>
      </w:tr>
      <w:tr w:rsidR="00BC0DD9" w:rsidRPr="00836B0F" w14:paraId="56FB859A" w14:textId="77777777" w:rsidTr="00C77313">
        <w:trPr>
          <w:trHeight w:val="170"/>
        </w:trPr>
        <w:tc>
          <w:tcPr>
            <w:tcW w:w="0" w:type="auto"/>
            <w:noWrap/>
            <w:hideMark/>
          </w:tcPr>
          <w:p w14:paraId="6D515CEC" w14:textId="77777777" w:rsidR="00BC0DD9" w:rsidRPr="00836B0F" w:rsidRDefault="00BC0DD9" w:rsidP="00AD08AA">
            <w:r w:rsidRPr="00836B0F">
              <w:t>Rhizosoleniales</w:t>
            </w:r>
          </w:p>
        </w:tc>
        <w:tc>
          <w:tcPr>
            <w:tcW w:w="1708" w:type="dxa"/>
          </w:tcPr>
          <w:p w14:paraId="6566CD02" w14:textId="77777777" w:rsidR="00BC0DD9" w:rsidRPr="00836B0F" w:rsidRDefault="00BC0DD9" w:rsidP="00AD08AA"/>
        </w:tc>
        <w:tc>
          <w:tcPr>
            <w:tcW w:w="1560" w:type="dxa"/>
          </w:tcPr>
          <w:p w14:paraId="33D3A88F" w14:textId="77777777" w:rsidR="00BC0DD9" w:rsidRPr="00836B0F" w:rsidRDefault="00BC0DD9" w:rsidP="00AD08AA"/>
        </w:tc>
        <w:tc>
          <w:tcPr>
            <w:tcW w:w="1984" w:type="dxa"/>
          </w:tcPr>
          <w:p w14:paraId="59F63FD4" w14:textId="77777777" w:rsidR="00BC0DD9" w:rsidRPr="00836B0F" w:rsidRDefault="00BC0DD9" w:rsidP="00AD08AA"/>
        </w:tc>
      </w:tr>
      <w:tr w:rsidR="00BC0DD9" w:rsidRPr="00836B0F" w14:paraId="19632914" w14:textId="77777777" w:rsidTr="00C77313">
        <w:trPr>
          <w:trHeight w:val="170"/>
        </w:trPr>
        <w:tc>
          <w:tcPr>
            <w:tcW w:w="0" w:type="auto"/>
            <w:noWrap/>
            <w:hideMark/>
          </w:tcPr>
          <w:p w14:paraId="0A4139C5" w14:textId="77777777" w:rsidR="00BC0DD9" w:rsidRPr="00836B0F" w:rsidRDefault="00BC0DD9" w:rsidP="00AD08AA">
            <w:r w:rsidRPr="00836B0F">
              <w:t>Guinardia delicatula</w:t>
            </w:r>
          </w:p>
        </w:tc>
        <w:tc>
          <w:tcPr>
            <w:tcW w:w="1708" w:type="dxa"/>
          </w:tcPr>
          <w:p w14:paraId="0351DF5C" w14:textId="77777777" w:rsidR="00BC0DD9" w:rsidRPr="00836B0F" w:rsidRDefault="00BC0DD9" w:rsidP="00AD08AA"/>
        </w:tc>
        <w:tc>
          <w:tcPr>
            <w:tcW w:w="1560" w:type="dxa"/>
          </w:tcPr>
          <w:p w14:paraId="76F28703" w14:textId="77777777" w:rsidR="00BC0DD9" w:rsidRPr="00836B0F" w:rsidRDefault="00BC0DD9" w:rsidP="00AD08AA">
            <w:r w:rsidRPr="00836B0F">
              <w:t>+</w:t>
            </w:r>
          </w:p>
        </w:tc>
        <w:tc>
          <w:tcPr>
            <w:tcW w:w="1984" w:type="dxa"/>
          </w:tcPr>
          <w:p w14:paraId="51327FF1" w14:textId="77777777" w:rsidR="00BC0DD9" w:rsidRPr="00836B0F" w:rsidRDefault="00BC0DD9" w:rsidP="00AD08AA">
            <w:r w:rsidRPr="00836B0F">
              <w:t>+</w:t>
            </w:r>
          </w:p>
        </w:tc>
      </w:tr>
      <w:tr w:rsidR="00BC0DD9" w:rsidRPr="00836B0F" w14:paraId="67C018B5" w14:textId="77777777" w:rsidTr="00C77313">
        <w:trPr>
          <w:trHeight w:val="170"/>
        </w:trPr>
        <w:tc>
          <w:tcPr>
            <w:tcW w:w="0" w:type="auto"/>
            <w:noWrap/>
            <w:hideMark/>
          </w:tcPr>
          <w:p w14:paraId="0C2BA6A8" w14:textId="77777777" w:rsidR="00BC0DD9" w:rsidRPr="00836B0F" w:rsidRDefault="00BC0DD9" w:rsidP="00AD08AA">
            <w:r w:rsidRPr="00836B0F">
              <w:t>Guinardia flaccida</w:t>
            </w:r>
          </w:p>
        </w:tc>
        <w:tc>
          <w:tcPr>
            <w:tcW w:w="1708" w:type="dxa"/>
          </w:tcPr>
          <w:p w14:paraId="01A52BF7" w14:textId="77777777" w:rsidR="00BC0DD9" w:rsidRPr="00836B0F" w:rsidRDefault="00BC0DD9" w:rsidP="00AD08AA">
            <w:r w:rsidRPr="00836B0F">
              <w:t>+</w:t>
            </w:r>
          </w:p>
        </w:tc>
        <w:tc>
          <w:tcPr>
            <w:tcW w:w="1560" w:type="dxa"/>
          </w:tcPr>
          <w:p w14:paraId="3894474C" w14:textId="77777777" w:rsidR="00BC0DD9" w:rsidRPr="00836B0F" w:rsidRDefault="00BC0DD9" w:rsidP="00AD08AA"/>
        </w:tc>
        <w:tc>
          <w:tcPr>
            <w:tcW w:w="1984" w:type="dxa"/>
          </w:tcPr>
          <w:p w14:paraId="2B7FFAAA" w14:textId="77777777" w:rsidR="00BC0DD9" w:rsidRPr="00836B0F" w:rsidRDefault="00BC0DD9" w:rsidP="00AD08AA">
            <w:r w:rsidRPr="00836B0F">
              <w:t>+</w:t>
            </w:r>
          </w:p>
        </w:tc>
      </w:tr>
      <w:tr w:rsidR="00BC0DD9" w:rsidRPr="00836B0F" w14:paraId="48242BD1" w14:textId="77777777" w:rsidTr="00C77313">
        <w:trPr>
          <w:trHeight w:val="170"/>
        </w:trPr>
        <w:tc>
          <w:tcPr>
            <w:tcW w:w="0" w:type="auto"/>
            <w:noWrap/>
            <w:hideMark/>
          </w:tcPr>
          <w:p w14:paraId="4F80C67F" w14:textId="77777777" w:rsidR="00BC0DD9" w:rsidRPr="00836B0F" w:rsidRDefault="00BC0DD9" w:rsidP="00AD08AA">
            <w:r w:rsidRPr="00836B0F">
              <w:t>Guinardia striata</w:t>
            </w:r>
          </w:p>
        </w:tc>
        <w:tc>
          <w:tcPr>
            <w:tcW w:w="1708" w:type="dxa"/>
          </w:tcPr>
          <w:p w14:paraId="1A4BE1D0" w14:textId="77777777" w:rsidR="00BC0DD9" w:rsidRPr="00836B0F" w:rsidRDefault="00BC0DD9" w:rsidP="00AD08AA">
            <w:r w:rsidRPr="00836B0F">
              <w:t>+</w:t>
            </w:r>
          </w:p>
        </w:tc>
        <w:tc>
          <w:tcPr>
            <w:tcW w:w="1560" w:type="dxa"/>
          </w:tcPr>
          <w:p w14:paraId="6C229CB6" w14:textId="77777777" w:rsidR="00BC0DD9" w:rsidRPr="00836B0F" w:rsidRDefault="00BC0DD9" w:rsidP="00AD08AA">
            <w:r w:rsidRPr="00836B0F">
              <w:t>+</w:t>
            </w:r>
          </w:p>
        </w:tc>
        <w:tc>
          <w:tcPr>
            <w:tcW w:w="1984" w:type="dxa"/>
          </w:tcPr>
          <w:p w14:paraId="06E2DC25" w14:textId="77777777" w:rsidR="00BC0DD9" w:rsidRPr="00836B0F" w:rsidRDefault="00BC0DD9" w:rsidP="00AD08AA">
            <w:r w:rsidRPr="00836B0F">
              <w:t>+</w:t>
            </w:r>
          </w:p>
        </w:tc>
      </w:tr>
      <w:tr w:rsidR="00BC0DD9" w:rsidRPr="00836B0F" w14:paraId="71E16770" w14:textId="77777777" w:rsidTr="00C77313">
        <w:trPr>
          <w:trHeight w:val="170"/>
        </w:trPr>
        <w:tc>
          <w:tcPr>
            <w:tcW w:w="0" w:type="auto"/>
            <w:noWrap/>
            <w:hideMark/>
          </w:tcPr>
          <w:p w14:paraId="2EB1C97E" w14:textId="77777777" w:rsidR="00BC0DD9" w:rsidRPr="00836B0F" w:rsidRDefault="00BC0DD9" w:rsidP="00AD08AA">
            <w:r w:rsidRPr="00836B0F">
              <w:t>Neocalyptrella robusta</w:t>
            </w:r>
          </w:p>
        </w:tc>
        <w:tc>
          <w:tcPr>
            <w:tcW w:w="1708" w:type="dxa"/>
          </w:tcPr>
          <w:p w14:paraId="758BB512" w14:textId="77777777" w:rsidR="00BC0DD9" w:rsidRPr="00836B0F" w:rsidRDefault="00BC0DD9" w:rsidP="00AD08AA"/>
        </w:tc>
        <w:tc>
          <w:tcPr>
            <w:tcW w:w="1560" w:type="dxa"/>
          </w:tcPr>
          <w:p w14:paraId="0BAE6CA0" w14:textId="77777777" w:rsidR="00BC0DD9" w:rsidRPr="00836B0F" w:rsidRDefault="00BC0DD9" w:rsidP="00AD08AA">
            <w:r w:rsidRPr="00836B0F">
              <w:t>+</w:t>
            </w:r>
          </w:p>
        </w:tc>
        <w:tc>
          <w:tcPr>
            <w:tcW w:w="1984" w:type="dxa"/>
          </w:tcPr>
          <w:p w14:paraId="3D89FDFB" w14:textId="77777777" w:rsidR="00BC0DD9" w:rsidRPr="00836B0F" w:rsidRDefault="00BC0DD9" w:rsidP="00AD08AA">
            <w:r w:rsidRPr="00836B0F">
              <w:t>+</w:t>
            </w:r>
          </w:p>
        </w:tc>
      </w:tr>
      <w:tr w:rsidR="00BC0DD9" w:rsidRPr="00836B0F" w14:paraId="08B8DC65" w14:textId="77777777" w:rsidTr="00C77313">
        <w:trPr>
          <w:trHeight w:val="170"/>
        </w:trPr>
        <w:tc>
          <w:tcPr>
            <w:tcW w:w="0" w:type="auto"/>
            <w:noWrap/>
            <w:hideMark/>
          </w:tcPr>
          <w:p w14:paraId="6F4A2B0C" w14:textId="77777777" w:rsidR="00BC0DD9" w:rsidRPr="00836B0F" w:rsidRDefault="00BC0DD9" w:rsidP="00AD08AA">
            <w:r w:rsidRPr="00836B0F">
              <w:t>Proboscia alata</w:t>
            </w:r>
          </w:p>
        </w:tc>
        <w:tc>
          <w:tcPr>
            <w:tcW w:w="1708" w:type="dxa"/>
          </w:tcPr>
          <w:p w14:paraId="0B6252D7" w14:textId="77777777" w:rsidR="00BC0DD9" w:rsidRPr="00836B0F" w:rsidRDefault="00BC0DD9" w:rsidP="00AD08AA">
            <w:r w:rsidRPr="00836B0F">
              <w:t>+</w:t>
            </w:r>
          </w:p>
        </w:tc>
        <w:tc>
          <w:tcPr>
            <w:tcW w:w="1560" w:type="dxa"/>
          </w:tcPr>
          <w:p w14:paraId="5610AFBC" w14:textId="77777777" w:rsidR="00BC0DD9" w:rsidRPr="00836B0F" w:rsidRDefault="00BC0DD9" w:rsidP="00AD08AA">
            <w:r w:rsidRPr="00836B0F">
              <w:t>+</w:t>
            </w:r>
          </w:p>
        </w:tc>
        <w:tc>
          <w:tcPr>
            <w:tcW w:w="1984" w:type="dxa"/>
          </w:tcPr>
          <w:p w14:paraId="5932B0E3" w14:textId="77777777" w:rsidR="00BC0DD9" w:rsidRPr="00836B0F" w:rsidRDefault="00BC0DD9" w:rsidP="00AD08AA"/>
        </w:tc>
      </w:tr>
      <w:tr w:rsidR="00BC0DD9" w:rsidRPr="00836B0F" w14:paraId="5A115DA0" w14:textId="77777777" w:rsidTr="00C77313">
        <w:trPr>
          <w:trHeight w:val="170"/>
        </w:trPr>
        <w:tc>
          <w:tcPr>
            <w:tcW w:w="0" w:type="auto"/>
            <w:noWrap/>
            <w:hideMark/>
          </w:tcPr>
          <w:p w14:paraId="36EBBFB2" w14:textId="77777777" w:rsidR="00BC0DD9" w:rsidRPr="00836B0F" w:rsidRDefault="00BC0DD9" w:rsidP="00AD08AA">
            <w:r w:rsidRPr="00836B0F">
              <w:t>Pseudosolenia calcar-avis</w:t>
            </w:r>
          </w:p>
        </w:tc>
        <w:tc>
          <w:tcPr>
            <w:tcW w:w="1708" w:type="dxa"/>
          </w:tcPr>
          <w:p w14:paraId="0D25E190" w14:textId="77777777" w:rsidR="00BC0DD9" w:rsidRPr="00836B0F" w:rsidRDefault="00BC0DD9" w:rsidP="00AD08AA">
            <w:r w:rsidRPr="00836B0F">
              <w:t>+</w:t>
            </w:r>
          </w:p>
        </w:tc>
        <w:tc>
          <w:tcPr>
            <w:tcW w:w="1560" w:type="dxa"/>
          </w:tcPr>
          <w:p w14:paraId="014B193F" w14:textId="77777777" w:rsidR="00BC0DD9" w:rsidRPr="00836B0F" w:rsidRDefault="00BC0DD9" w:rsidP="00AD08AA">
            <w:r w:rsidRPr="00836B0F">
              <w:t>+</w:t>
            </w:r>
          </w:p>
        </w:tc>
        <w:tc>
          <w:tcPr>
            <w:tcW w:w="1984" w:type="dxa"/>
          </w:tcPr>
          <w:p w14:paraId="391447C0" w14:textId="77777777" w:rsidR="00BC0DD9" w:rsidRPr="00836B0F" w:rsidRDefault="00BC0DD9" w:rsidP="00AD08AA">
            <w:r w:rsidRPr="00836B0F">
              <w:t>+</w:t>
            </w:r>
          </w:p>
        </w:tc>
      </w:tr>
      <w:tr w:rsidR="00BC0DD9" w:rsidRPr="00836B0F" w14:paraId="5C6A0770" w14:textId="77777777" w:rsidTr="00C77313">
        <w:trPr>
          <w:trHeight w:val="170"/>
        </w:trPr>
        <w:tc>
          <w:tcPr>
            <w:tcW w:w="0" w:type="auto"/>
            <w:noWrap/>
            <w:hideMark/>
          </w:tcPr>
          <w:p w14:paraId="6741B65D" w14:textId="77777777" w:rsidR="00BC0DD9" w:rsidRPr="00836B0F" w:rsidRDefault="00BC0DD9" w:rsidP="00AD08AA">
            <w:r w:rsidRPr="00836B0F">
              <w:t>Rhizosolenia bergonii</w:t>
            </w:r>
          </w:p>
        </w:tc>
        <w:tc>
          <w:tcPr>
            <w:tcW w:w="1708" w:type="dxa"/>
          </w:tcPr>
          <w:p w14:paraId="5EFDF58F" w14:textId="77777777" w:rsidR="00BC0DD9" w:rsidRPr="00836B0F" w:rsidRDefault="00BC0DD9" w:rsidP="00AD08AA">
            <w:r w:rsidRPr="00836B0F">
              <w:t>+</w:t>
            </w:r>
          </w:p>
        </w:tc>
        <w:tc>
          <w:tcPr>
            <w:tcW w:w="1560" w:type="dxa"/>
          </w:tcPr>
          <w:p w14:paraId="4FC25EBE" w14:textId="77777777" w:rsidR="00BC0DD9" w:rsidRPr="00836B0F" w:rsidRDefault="00BC0DD9" w:rsidP="00AD08AA"/>
        </w:tc>
        <w:tc>
          <w:tcPr>
            <w:tcW w:w="1984" w:type="dxa"/>
          </w:tcPr>
          <w:p w14:paraId="6EB97929" w14:textId="77777777" w:rsidR="00BC0DD9" w:rsidRPr="00836B0F" w:rsidRDefault="00BC0DD9" w:rsidP="00AD08AA">
            <w:r w:rsidRPr="00836B0F">
              <w:t>+</w:t>
            </w:r>
          </w:p>
        </w:tc>
      </w:tr>
      <w:tr w:rsidR="00BC0DD9" w:rsidRPr="00836B0F" w14:paraId="0E8BF50F" w14:textId="77777777" w:rsidTr="00C77313">
        <w:trPr>
          <w:trHeight w:val="170"/>
        </w:trPr>
        <w:tc>
          <w:tcPr>
            <w:tcW w:w="0" w:type="auto"/>
            <w:noWrap/>
            <w:hideMark/>
          </w:tcPr>
          <w:p w14:paraId="6AAC431B" w14:textId="77777777" w:rsidR="00BC0DD9" w:rsidRPr="00836B0F" w:rsidRDefault="00BC0DD9" w:rsidP="00AD08AA">
            <w:r w:rsidRPr="00836B0F">
              <w:t>Rhizosolenia cf. habetata</w:t>
            </w:r>
          </w:p>
        </w:tc>
        <w:tc>
          <w:tcPr>
            <w:tcW w:w="1708" w:type="dxa"/>
          </w:tcPr>
          <w:p w14:paraId="6D974077" w14:textId="77777777" w:rsidR="00BC0DD9" w:rsidRPr="00836B0F" w:rsidRDefault="00BC0DD9" w:rsidP="00AD08AA">
            <w:r w:rsidRPr="00836B0F">
              <w:t>+</w:t>
            </w:r>
          </w:p>
        </w:tc>
        <w:tc>
          <w:tcPr>
            <w:tcW w:w="1560" w:type="dxa"/>
          </w:tcPr>
          <w:p w14:paraId="5E911761" w14:textId="77777777" w:rsidR="00BC0DD9" w:rsidRPr="00836B0F" w:rsidRDefault="00BC0DD9" w:rsidP="00AD08AA">
            <w:r w:rsidRPr="00836B0F">
              <w:t>+</w:t>
            </w:r>
          </w:p>
        </w:tc>
        <w:tc>
          <w:tcPr>
            <w:tcW w:w="1984" w:type="dxa"/>
          </w:tcPr>
          <w:p w14:paraId="7F3AD1B4" w14:textId="77777777" w:rsidR="00BC0DD9" w:rsidRPr="00836B0F" w:rsidRDefault="00BC0DD9" w:rsidP="00AD08AA">
            <w:r w:rsidRPr="00836B0F">
              <w:t>+</w:t>
            </w:r>
          </w:p>
        </w:tc>
      </w:tr>
      <w:tr w:rsidR="00BC0DD9" w:rsidRPr="00836B0F" w14:paraId="7AA080AA" w14:textId="77777777" w:rsidTr="00C77313">
        <w:trPr>
          <w:trHeight w:val="170"/>
        </w:trPr>
        <w:tc>
          <w:tcPr>
            <w:tcW w:w="0" w:type="auto"/>
            <w:noWrap/>
            <w:hideMark/>
          </w:tcPr>
          <w:p w14:paraId="2A44EDEF" w14:textId="77777777" w:rsidR="00BC0DD9" w:rsidRPr="00836B0F" w:rsidRDefault="00BC0DD9" w:rsidP="00AD08AA">
            <w:r w:rsidRPr="00836B0F">
              <w:t>Rhizosolenia imbricata</w:t>
            </w:r>
          </w:p>
        </w:tc>
        <w:tc>
          <w:tcPr>
            <w:tcW w:w="1708" w:type="dxa"/>
          </w:tcPr>
          <w:p w14:paraId="3168A71E" w14:textId="77777777" w:rsidR="00BC0DD9" w:rsidRPr="00836B0F" w:rsidRDefault="00BC0DD9" w:rsidP="00AD08AA">
            <w:r w:rsidRPr="00836B0F">
              <w:t>+</w:t>
            </w:r>
          </w:p>
        </w:tc>
        <w:tc>
          <w:tcPr>
            <w:tcW w:w="1560" w:type="dxa"/>
          </w:tcPr>
          <w:p w14:paraId="16DFF3B5" w14:textId="77777777" w:rsidR="00BC0DD9" w:rsidRPr="00836B0F" w:rsidRDefault="00BC0DD9" w:rsidP="00AD08AA">
            <w:r w:rsidRPr="00836B0F">
              <w:t>+</w:t>
            </w:r>
          </w:p>
        </w:tc>
        <w:tc>
          <w:tcPr>
            <w:tcW w:w="1984" w:type="dxa"/>
          </w:tcPr>
          <w:p w14:paraId="28951702" w14:textId="77777777" w:rsidR="00BC0DD9" w:rsidRPr="00836B0F" w:rsidRDefault="00BC0DD9" w:rsidP="00AD08AA"/>
        </w:tc>
      </w:tr>
      <w:tr w:rsidR="00BC0DD9" w:rsidRPr="00836B0F" w14:paraId="34BF2B89" w14:textId="77777777" w:rsidTr="00C77313">
        <w:trPr>
          <w:trHeight w:val="170"/>
        </w:trPr>
        <w:tc>
          <w:tcPr>
            <w:tcW w:w="0" w:type="auto"/>
            <w:noWrap/>
            <w:hideMark/>
          </w:tcPr>
          <w:p w14:paraId="7A74EAE5" w14:textId="77777777" w:rsidR="00BC0DD9" w:rsidRPr="00836B0F" w:rsidRDefault="00BC0DD9" w:rsidP="00AD08AA">
            <w:r w:rsidRPr="00836B0F">
              <w:t>Rhizosolenia setigera</w:t>
            </w:r>
          </w:p>
        </w:tc>
        <w:tc>
          <w:tcPr>
            <w:tcW w:w="1708" w:type="dxa"/>
          </w:tcPr>
          <w:p w14:paraId="72645E2E" w14:textId="77777777" w:rsidR="00BC0DD9" w:rsidRPr="00836B0F" w:rsidRDefault="00BC0DD9" w:rsidP="00AD08AA">
            <w:r w:rsidRPr="00836B0F">
              <w:t>+</w:t>
            </w:r>
          </w:p>
        </w:tc>
        <w:tc>
          <w:tcPr>
            <w:tcW w:w="1560" w:type="dxa"/>
          </w:tcPr>
          <w:p w14:paraId="0F7E08D2" w14:textId="77777777" w:rsidR="00BC0DD9" w:rsidRPr="00836B0F" w:rsidRDefault="00BC0DD9" w:rsidP="00AD08AA">
            <w:r w:rsidRPr="00836B0F">
              <w:t>+</w:t>
            </w:r>
          </w:p>
        </w:tc>
        <w:tc>
          <w:tcPr>
            <w:tcW w:w="1984" w:type="dxa"/>
          </w:tcPr>
          <w:p w14:paraId="7125085F" w14:textId="77777777" w:rsidR="00BC0DD9" w:rsidRPr="00836B0F" w:rsidRDefault="00BC0DD9" w:rsidP="00AD08AA">
            <w:r w:rsidRPr="00836B0F">
              <w:t>+</w:t>
            </w:r>
          </w:p>
        </w:tc>
      </w:tr>
      <w:tr w:rsidR="00BC0DD9" w:rsidRPr="00836B0F" w14:paraId="4644CDA6" w14:textId="77777777" w:rsidTr="00C77313">
        <w:trPr>
          <w:trHeight w:val="170"/>
        </w:trPr>
        <w:tc>
          <w:tcPr>
            <w:tcW w:w="0" w:type="auto"/>
            <w:noWrap/>
            <w:hideMark/>
          </w:tcPr>
          <w:p w14:paraId="24F5E689" w14:textId="77777777" w:rsidR="00BC0DD9" w:rsidRPr="00836B0F" w:rsidRDefault="00BC0DD9" w:rsidP="00AD08AA">
            <w:r w:rsidRPr="00836B0F">
              <w:t>Surirellales</w:t>
            </w:r>
          </w:p>
        </w:tc>
        <w:tc>
          <w:tcPr>
            <w:tcW w:w="1708" w:type="dxa"/>
          </w:tcPr>
          <w:p w14:paraId="0899DF5A" w14:textId="77777777" w:rsidR="00BC0DD9" w:rsidRPr="00836B0F" w:rsidRDefault="00BC0DD9" w:rsidP="00AD08AA"/>
        </w:tc>
        <w:tc>
          <w:tcPr>
            <w:tcW w:w="1560" w:type="dxa"/>
          </w:tcPr>
          <w:p w14:paraId="121A4169" w14:textId="77777777" w:rsidR="00BC0DD9" w:rsidRPr="00836B0F" w:rsidRDefault="00BC0DD9" w:rsidP="00AD08AA"/>
        </w:tc>
        <w:tc>
          <w:tcPr>
            <w:tcW w:w="1984" w:type="dxa"/>
          </w:tcPr>
          <w:p w14:paraId="144C1816" w14:textId="77777777" w:rsidR="00BC0DD9" w:rsidRPr="00836B0F" w:rsidRDefault="00BC0DD9" w:rsidP="00AD08AA"/>
        </w:tc>
      </w:tr>
      <w:tr w:rsidR="00BC0DD9" w:rsidRPr="00836B0F" w14:paraId="43834B68" w14:textId="77777777" w:rsidTr="00C77313">
        <w:trPr>
          <w:trHeight w:val="170"/>
        </w:trPr>
        <w:tc>
          <w:tcPr>
            <w:tcW w:w="0" w:type="auto"/>
            <w:noWrap/>
            <w:hideMark/>
          </w:tcPr>
          <w:p w14:paraId="589221FC" w14:textId="77777777" w:rsidR="00BC0DD9" w:rsidRPr="00836B0F" w:rsidRDefault="00BC0DD9" w:rsidP="00AD08AA">
            <w:r w:rsidRPr="00836B0F">
              <w:t>Entomoneis sp</w:t>
            </w:r>
          </w:p>
        </w:tc>
        <w:tc>
          <w:tcPr>
            <w:tcW w:w="1708" w:type="dxa"/>
          </w:tcPr>
          <w:p w14:paraId="792EA1BA" w14:textId="77777777" w:rsidR="00BC0DD9" w:rsidRPr="00836B0F" w:rsidRDefault="00BC0DD9" w:rsidP="00AD08AA">
            <w:r w:rsidRPr="00836B0F">
              <w:t>+</w:t>
            </w:r>
          </w:p>
        </w:tc>
        <w:tc>
          <w:tcPr>
            <w:tcW w:w="1560" w:type="dxa"/>
          </w:tcPr>
          <w:p w14:paraId="0CFF4CF7" w14:textId="77777777" w:rsidR="00BC0DD9" w:rsidRPr="00836B0F" w:rsidRDefault="00BC0DD9" w:rsidP="00AD08AA">
            <w:r w:rsidRPr="00836B0F">
              <w:t>+</w:t>
            </w:r>
          </w:p>
        </w:tc>
        <w:tc>
          <w:tcPr>
            <w:tcW w:w="1984" w:type="dxa"/>
          </w:tcPr>
          <w:p w14:paraId="393864E4" w14:textId="77777777" w:rsidR="00BC0DD9" w:rsidRPr="00836B0F" w:rsidRDefault="00BC0DD9" w:rsidP="00AD08AA">
            <w:r w:rsidRPr="00836B0F">
              <w:t>+</w:t>
            </w:r>
          </w:p>
        </w:tc>
      </w:tr>
      <w:tr w:rsidR="00BC0DD9" w:rsidRPr="00836B0F" w14:paraId="73985CDF" w14:textId="77777777" w:rsidTr="00C77313">
        <w:trPr>
          <w:trHeight w:val="170"/>
        </w:trPr>
        <w:tc>
          <w:tcPr>
            <w:tcW w:w="0" w:type="auto"/>
            <w:noWrap/>
            <w:hideMark/>
          </w:tcPr>
          <w:p w14:paraId="1EF0A0B0" w14:textId="77777777" w:rsidR="00BC0DD9" w:rsidRPr="00836B0F" w:rsidRDefault="00BC0DD9" w:rsidP="00AD08AA">
            <w:r w:rsidRPr="00836B0F">
              <w:t>Surirella sp</w:t>
            </w:r>
          </w:p>
        </w:tc>
        <w:tc>
          <w:tcPr>
            <w:tcW w:w="1708" w:type="dxa"/>
          </w:tcPr>
          <w:p w14:paraId="1051337E" w14:textId="77777777" w:rsidR="00BC0DD9" w:rsidRPr="00836B0F" w:rsidRDefault="00BC0DD9" w:rsidP="00AD08AA">
            <w:r w:rsidRPr="00836B0F">
              <w:t>+</w:t>
            </w:r>
          </w:p>
        </w:tc>
        <w:tc>
          <w:tcPr>
            <w:tcW w:w="1560" w:type="dxa"/>
          </w:tcPr>
          <w:p w14:paraId="16311B0E" w14:textId="77777777" w:rsidR="00BC0DD9" w:rsidRPr="00836B0F" w:rsidRDefault="00BC0DD9" w:rsidP="00AD08AA">
            <w:r w:rsidRPr="00836B0F">
              <w:t>+</w:t>
            </w:r>
          </w:p>
        </w:tc>
        <w:tc>
          <w:tcPr>
            <w:tcW w:w="1984" w:type="dxa"/>
          </w:tcPr>
          <w:p w14:paraId="74E796FD" w14:textId="77777777" w:rsidR="00BC0DD9" w:rsidRPr="00836B0F" w:rsidRDefault="00BC0DD9" w:rsidP="00AD08AA">
            <w:r w:rsidRPr="00836B0F">
              <w:t>+</w:t>
            </w:r>
          </w:p>
        </w:tc>
      </w:tr>
      <w:tr w:rsidR="00BC0DD9" w:rsidRPr="00836B0F" w14:paraId="0CA19776" w14:textId="77777777" w:rsidTr="00C77313">
        <w:trPr>
          <w:trHeight w:val="170"/>
        </w:trPr>
        <w:tc>
          <w:tcPr>
            <w:tcW w:w="0" w:type="auto"/>
            <w:noWrap/>
            <w:hideMark/>
          </w:tcPr>
          <w:p w14:paraId="372FC5AF" w14:textId="77777777" w:rsidR="00BC0DD9" w:rsidRPr="00836B0F" w:rsidRDefault="00BC0DD9" w:rsidP="00AD08AA">
            <w:r w:rsidRPr="00836B0F">
              <w:t>Thalassionematales</w:t>
            </w:r>
          </w:p>
        </w:tc>
        <w:tc>
          <w:tcPr>
            <w:tcW w:w="1708" w:type="dxa"/>
          </w:tcPr>
          <w:p w14:paraId="3EBF88FD" w14:textId="77777777" w:rsidR="00BC0DD9" w:rsidRPr="00836B0F" w:rsidRDefault="00BC0DD9" w:rsidP="00AD08AA"/>
        </w:tc>
        <w:tc>
          <w:tcPr>
            <w:tcW w:w="1560" w:type="dxa"/>
          </w:tcPr>
          <w:p w14:paraId="54F73783" w14:textId="77777777" w:rsidR="00BC0DD9" w:rsidRPr="00836B0F" w:rsidRDefault="00BC0DD9" w:rsidP="00AD08AA"/>
        </w:tc>
        <w:tc>
          <w:tcPr>
            <w:tcW w:w="1984" w:type="dxa"/>
          </w:tcPr>
          <w:p w14:paraId="2B19821F" w14:textId="77777777" w:rsidR="00BC0DD9" w:rsidRPr="00836B0F" w:rsidRDefault="00BC0DD9" w:rsidP="00AD08AA"/>
        </w:tc>
      </w:tr>
      <w:tr w:rsidR="00BC0DD9" w:rsidRPr="00836B0F" w14:paraId="4154113C" w14:textId="77777777" w:rsidTr="00C77313">
        <w:trPr>
          <w:trHeight w:val="170"/>
        </w:trPr>
        <w:tc>
          <w:tcPr>
            <w:tcW w:w="0" w:type="auto"/>
            <w:noWrap/>
            <w:hideMark/>
          </w:tcPr>
          <w:p w14:paraId="2E3C4630" w14:textId="77777777" w:rsidR="00BC0DD9" w:rsidRPr="00836B0F" w:rsidRDefault="00BC0DD9" w:rsidP="00AD08AA">
            <w:r w:rsidRPr="00836B0F">
              <w:lastRenderedPageBreak/>
              <w:t>Lioloma elongatum</w:t>
            </w:r>
          </w:p>
        </w:tc>
        <w:tc>
          <w:tcPr>
            <w:tcW w:w="1708" w:type="dxa"/>
          </w:tcPr>
          <w:p w14:paraId="595D5B61" w14:textId="77777777" w:rsidR="00BC0DD9" w:rsidRPr="00836B0F" w:rsidRDefault="00BC0DD9" w:rsidP="00AD08AA"/>
        </w:tc>
        <w:tc>
          <w:tcPr>
            <w:tcW w:w="1560" w:type="dxa"/>
          </w:tcPr>
          <w:p w14:paraId="6D877E10" w14:textId="77777777" w:rsidR="00BC0DD9" w:rsidRPr="00836B0F" w:rsidRDefault="00BC0DD9" w:rsidP="00AD08AA">
            <w:r w:rsidRPr="00836B0F">
              <w:t>+</w:t>
            </w:r>
          </w:p>
        </w:tc>
        <w:tc>
          <w:tcPr>
            <w:tcW w:w="1984" w:type="dxa"/>
          </w:tcPr>
          <w:p w14:paraId="01FC2640" w14:textId="77777777" w:rsidR="00BC0DD9" w:rsidRPr="00836B0F" w:rsidRDefault="00BC0DD9" w:rsidP="00AD08AA">
            <w:r w:rsidRPr="00836B0F">
              <w:t>+</w:t>
            </w:r>
          </w:p>
        </w:tc>
      </w:tr>
      <w:tr w:rsidR="00BC0DD9" w:rsidRPr="00836B0F" w14:paraId="4F5D7CCE" w14:textId="77777777" w:rsidTr="00C77313">
        <w:trPr>
          <w:trHeight w:val="170"/>
        </w:trPr>
        <w:tc>
          <w:tcPr>
            <w:tcW w:w="0" w:type="auto"/>
            <w:noWrap/>
            <w:hideMark/>
          </w:tcPr>
          <w:p w14:paraId="5125F62D" w14:textId="77777777" w:rsidR="00BC0DD9" w:rsidRPr="00836B0F" w:rsidRDefault="00BC0DD9" w:rsidP="00AD08AA">
            <w:r w:rsidRPr="00836B0F">
              <w:t>Lioloma pacificum</w:t>
            </w:r>
          </w:p>
        </w:tc>
        <w:tc>
          <w:tcPr>
            <w:tcW w:w="1708" w:type="dxa"/>
          </w:tcPr>
          <w:p w14:paraId="386202DA" w14:textId="77777777" w:rsidR="00BC0DD9" w:rsidRPr="00836B0F" w:rsidRDefault="00BC0DD9" w:rsidP="00AD08AA">
            <w:r w:rsidRPr="00836B0F">
              <w:t>+</w:t>
            </w:r>
          </w:p>
        </w:tc>
        <w:tc>
          <w:tcPr>
            <w:tcW w:w="1560" w:type="dxa"/>
          </w:tcPr>
          <w:p w14:paraId="23142B41" w14:textId="77777777" w:rsidR="00BC0DD9" w:rsidRPr="00836B0F" w:rsidRDefault="00BC0DD9" w:rsidP="00AD08AA">
            <w:r w:rsidRPr="00836B0F">
              <w:t>+</w:t>
            </w:r>
          </w:p>
        </w:tc>
        <w:tc>
          <w:tcPr>
            <w:tcW w:w="1984" w:type="dxa"/>
          </w:tcPr>
          <w:p w14:paraId="57CC3015" w14:textId="77777777" w:rsidR="00BC0DD9" w:rsidRPr="00836B0F" w:rsidRDefault="00BC0DD9" w:rsidP="00AD08AA">
            <w:r w:rsidRPr="00836B0F">
              <w:t>+</w:t>
            </w:r>
          </w:p>
        </w:tc>
      </w:tr>
      <w:tr w:rsidR="00BC0DD9" w:rsidRPr="00836B0F" w14:paraId="0762CC73" w14:textId="77777777" w:rsidTr="00C77313">
        <w:trPr>
          <w:trHeight w:val="170"/>
        </w:trPr>
        <w:tc>
          <w:tcPr>
            <w:tcW w:w="0" w:type="auto"/>
            <w:noWrap/>
            <w:hideMark/>
          </w:tcPr>
          <w:p w14:paraId="5089C93F" w14:textId="77777777" w:rsidR="00BC0DD9" w:rsidRPr="00836B0F" w:rsidRDefault="00BC0DD9" w:rsidP="00AD08AA">
            <w:r w:rsidRPr="00836B0F">
              <w:t>Thalassionema sp</w:t>
            </w:r>
          </w:p>
        </w:tc>
        <w:tc>
          <w:tcPr>
            <w:tcW w:w="1708" w:type="dxa"/>
          </w:tcPr>
          <w:p w14:paraId="50FA4AA1" w14:textId="77777777" w:rsidR="00BC0DD9" w:rsidRPr="00836B0F" w:rsidRDefault="00BC0DD9" w:rsidP="00AD08AA">
            <w:r w:rsidRPr="00836B0F">
              <w:t>+</w:t>
            </w:r>
          </w:p>
        </w:tc>
        <w:tc>
          <w:tcPr>
            <w:tcW w:w="1560" w:type="dxa"/>
          </w:tcPr>
          <w:p w14:paraId="2D0DED0A" w14:textId="77777777" w:rsidR="00BC0DD9" w:rsidRPr="00836B0F" w:rsidRDefault="00BC0DD9" w:rsidP="00AD08AA"/>
        </w:tc>
        <w:tc>
          <w:tcPr>
            <w:tcW w:w="1984" w:type="dxa"/>
          </w:tcPr>
          <w:p w14:paraId="0A4B575A" w14:textId="77777777" w:rsidR="00BC0DD9" w:rsidRPr="00836B0F" w:rsidRDefault="00BC0DD9" w:rsidP="00AD08AA">
            <w:r w:rsidRPr="00836B0F">
              <w:t>+</w:t>
            </w:r>
          </w:p>
        </w:tc>
      </w:tr>
      <w:tr w:rsidR="00BC0DD9" w:rsidRPr="00836B0F" w14:paraId="3045A1EE" w14:textId="77777777" w:rsidTr="00C77313">
        <w:trPr>
          <w:trHeight w:val="170"/>
        </w:trPr>
        <w:tc>
          <w:tcPr>
            <w:tcW w:w="0" w:type="auto"/>
            <w:noWrap/>
            <w:hideMark/>
          </w:tcPr>
          <w:p w14:paraId="744A0674" w14:textId="77777777" w:rsidR="00BC0DD9" w:rsidRPr="00836B0F" w:rsidRDefault="00BC0DD9" w:rsidP="00AD08AA">
            <w:r w:rsidRPr="00836B0F">
              <w:t>Thalassionema frauenfeldii</w:t>
            </w:r>
          </w:p>
        </w:tc>
        <w:tc>
          <w:tcPr>
            <w:tcW w:w="1708" w:type="dxa"/>
          </w:tcPr>
          <w:p w14:paraId="56E69690" w14:textId="77777777" w:rsidR="00BC0DD9" w:rsidRPr="00836B0F" w:rsidRDefault="00BC0DD9" w:rsidP="00AD08AA">
            <w:r w:rsidRPr="00836B0F">
              <w:t>+</w:t>
            </w:r>
          </w:p>
        </w:tc>
        <w:tc>
          <w:tcPr>
            <w:tcW w:w="1560" w:type="dxa"/>
          </w:tcPr>
          <w:p w14:paraId="672AE70E" w14:textId="77777777" w:rsidR="00BC0DD9" w:rsidRPr="00836B0F" w:rsidRDefault="00BC0DD9" w:rsidP="00AD08AA">
            <w:r w:rsidRPr="00836B0F">
              <w:t>+</w:t>
            </w:r>
          </w:p>
        </w:tc>
        <w:tc>
          <w:tcPr>
            <w:tcW w:w="1984" w:type="dxa"/>
          </w:tcPr>
          <w:p w14:paraId="73EEEEA2" w14:textId="77777777" w:rsidR="00BC0DD9" w:rsidRPr="00836B0F" w:rsidRDefault="00BC0DD9" w:rsidP="00AD08AA">
            <w:r w:rsidRPr="00836B0F">
              <w:t>+</w:t>
            </w:r>
          </w:p>
        </w:tc>
      </w:tr>
      <w:tr w:rsidR="00BC0DD9" w:rsidRPr="00836B0F" w14:paraId="784C7E34" w14:textId="77777777" w:rsidTr="00C77313">
        <w:trPr>
          <w:trHeight w:val="170"/>
        </w:trPr>
        <w:tc>
          <w:tcPr>
            <w:tcW w:w="0" w:type="auto"/>
            <w:noWrap/>
            <w:hideMark/>
          </w:tcPr>
          <w:p w14:paraId="7A6202A5" w14:textId="77777777" w:rsidR="00BC0DD9" w:rsidRPr="00836B0F" w:rsidRDefault="00BC0DD9" w:rsidP="00AD08AA">
            <w:r w:rsidRPr="00836B0F">
              <w:t>Thalassionema nitzschioides</w:t>
            </w:r>
          </w:p>
        </w:tc>
        <w:tc>
          <w:tcPr>
            <w:tcW w:w="1708" w:type="dxa"/>
          </w:tcPr>
          <w:p w14:paraId="1D0C7652" w14:textId="77777777" w:rsidR="00BC0DD9" w:rsidRPr="00836B0F" w:rsidRDefault="00BC0DD9" w:rsidP="00AD08AA">
            <w:r w:rsidRPr="00836B0F">
              <w:t>+</w:t>
            </w:r>
          </w:p>
        </w:tc>
        <w:tc>
          <w:tcPr>
            <w:tcW w:w="1560" w:type="dxa"/>
          </w:tcPr>
          <w:p w14:paraId="0223DD5E" w14:textId="77777777" w:rsidR="00BC0DD9" w:rsidRPr="00836B0F" w:rsidRDefault="00BC0DD9" w:rsidP="00AD08AA">
            <w:r w:rsidRPr="00836B0F">
              <w:t>+</w:t>
            </w:r>
          </w:p>
        </w:tc>
        <w:tc>
          <w:tcPr>
            <w:tcW w:w="1984" w:type="dxa"/>
          </w:tcPr>
          <w:p w14:paraId="34F00DC1" w14:textId="77777777" w:rsidR="00BC0DD9" w:rsidRPr="00836B0F" w:rsidRDefault="00BC0DD9" w:rsidP="00AD08AA">
            <w:r w:rsidRPr="00836B0F">
              <w:t>+</w:t>
            </w:r>
          </w:p>
        </w:tc>
      </w:tr>
      <w:tr w:rsidR="00BC0DD9" w:rsidRPr="00836B0F" w14:paraId="4976660E" w14:textId="77777777" w:rsidTr="00C77313">
        <w:trPr>
          <w:trHeight w:val="170"/>
        </w:trPr>
        <w:tc>
          <w:tcPr>
            <w:tcW w:w="0" w:type="auto"/>
            <w:noWrap/>
            <w:hideMark/>
          </w:tcPr>
          <w:p w14:paraId="2992809C" w14:textId="77777777" w:rsidR="00BC0DD9" w:rsidRPr="00836B0F" w:rsidRDefault="00BC0DD9" w:rsidP="00AD08AA">
            <w:r w:rsidRPr="00836B0F">
              <w:t>Thalassiosirales</w:t>
            </w:r>
          </w:p>
        </w:tc>
        <w:tc>
          <w:tcPr>
            <w:tcW w:w="1708" w:type="dxa"/>
          </w:tcPr>
          <w:p w14:paraId="745CB3EA" w14:textId="77777777" w:rsidR="00BC0DD9" w:rsidRPr="00836B0F" w:rsidRDefault="00BC0DD9" w:rsidP="00AD08AA"/>
        </w:tc>
        <w:tc>
          <w:tcPr>
            <w:tcW w:w="1560" w:type="dxa"/>
          </w:tcPr>
          <w:p w14:paraId="236F10A5" w14:textId="77777777" w:rsidR="00BC0DD9" w:rsidRPr="00836B0F" w:rsidRDefault="00BC0DD9" w:rsidP="00AD08AA"/>
        </w:tc>
        <w:tc>
          <w:tcPr>
            <w:tcW w:w="1984" w:type="dxa"/>
          </w:tcPr>
          <w:p w14:paraId="76DE4E7F" w14:textId="77777777" w:rsidR="00BC0DD9" w:rsidRPr="00836B0F" w:rsidRDefault="00BC0DD9" w:rsidP="00AD08AA"/>
        </w:tc>
      </w:tr>
      <w:tr w:rsidR="00BC0DD9" w:rsidRPr="00836B0F" w14:paraId="31C1C9A6" w14:textId="77777777" w:rsidTr="00C77313">
        <w:trPr>
          <w:trHeight w:val="170"/>
        </w:trPr>
        <w:tc>
          <w:tcPr>
            <w:tcW w:w="0" w:type="auto"/>
            <w:noWrap/>
            <w:hideMark/>
          </w:tcPr>
          <w:p w14:paraId="5E36141B" w14:textId="77777777" w:rsidR="00BC0DD9" w:rsidRPr="00836B0F" w:rsidRDefault="00BC0DD9" w:rsidP="00AD08AA">
            <w:r w:rsidRPr="00836B0F">
              <w:t>Cyclotella striata</w:t>
            </w:r>
          </w:p>
        </w:tc>
        <w:tc>
          <w:tcPr>
            <w:tcW w:w="1708" w:type="dxa"/>
          </w:tcPr>
          <w:p w14:paraId="5BAE34A9" w14:textId="77777777" w:rsidR="00BC0DD9" w:rsidRPr="00836B0F" w:rsidRDefault="00BC0DD9" w:rsidP="00AD08AA">
            <w:r w:rsidRPr="00836B0F">
              <w:t>+</w:t>
            </w:r>
          </w:p>
        </w:tc>
        <w:tc>
          <w:tcPr>
            <w:tcW w:w="1560" w:type="dxa"/>
          </w:tcPr>
          <w:p w14:paraId="452723F7" w14:textId="77777777" w:rsidR="00BC0DD9" w:rsidRPr="00836B0F" w:rsidRDefault="00BC0DD9" w:rsidP="00AD08AA">
            <w:r w:rsidRPr="00836B0F">
              <w:t>+</w:t>
            </w:r>
          </w:p>
        </w:tc>
        <w:tc>
          <w:tcPr>
            <w:tcW w:w="1984" w:type="dxa"/>
          </w:tcPr>
          <w:p w14:paraId="099B9C24" w14:textId="77777777" w:rsidR="00BC0DD9" w:rsidRPr="00836B0F" w:rsidRDefault="00BC0DD9" w:rsidP="00AD08AA">
            <w:r w:rsidRPr="00836B0F">
              <w:t>+</w:t>
            </w:r>
          </w:p>
        </w:tc>
      </w:tr>
      <w:tr w:rsidR="00BC0DD9" w:rsidRPr="00836B0F" w14:paraId="0A0B63FF" w14:textId="77777777" w:rsidTr="00C77313">
        <w:trPr>
          <w:trHeight w:val="170"/>
        </w:trPr>
        <w:tc>
          <w:tcPr>
            <w:tcW w:w="0" w:type="auto"/>
            <w:noWrap/>
            <w:hideMark/>
          </w:tcPr>
          <w:p w14:paraId="7261C476" w14:textId="77777777" w:rsidR="00BC0DD9" w:rsidRPr="00836B0F" w:rsidRDefault="00BC0DD9" w:rsidP="00AD08AA">
            <w:r w:rsidRPr="00836B0F">
              <w:t>Planktoniella muriformis</w:t>
            </w:r>
          </w:p>
        </w:tc>
        <w:tc>
          <w:tcPr>
            <w:tcW w:w="1708" w:type="dxa"/>
          </w:tcPr>
          <w:p w14:paraId="2BBAD6EF" w14:textId="77777777" w:rsidR="00BC0DD9" w:rsidRPr="00836B0F" w:rsidRDefault="00BC0DD9" w:rsidP="00AD08AA">
            <w:r w:rsidRPr="00836B0F">
              <w:t>+</w:t>
            </w:r>
          </w:p>
        </w:tc>
        <w:tc>
          <w:tcPr>
            <w:tcW w:w="1560" w:type="dxa"/>
          </w:tcPr>
          <w:p w14:paraId="39D4503D" w14:textId="77777777" w:rsidR="00BC0DD9" w:rsidRPr="00836B0F" w:rsidRDefault="00BC0DD9" w:rsidP="00AD08AA">
            <w:r w:rsidRPr="00836B0F">
              <w:t>+</w:t>
            </w:r>
          </w:p>
        </w:tc>
        <w:tc>
          <w:tcPr>
            <w:tcW w:w="1984" w:type="dxa"/>
          </w:tcPr>
          <w:p w14:paraId="2116FD98" w14:textId="77777777" w:rsidR="00BC0DD9" w:rsidRPr="00836B0F" w:rsidRDefault="00BC0DD9" w:rsidP="00AD08AA">
            <w:r w:rsidRPr="00836B0F">
              <w:t>+</w:t>
            </w:r>
          </w:p>
        </w:tc>
      </w:tr>
      <w:tr w:rsidR="00BC0DD9" w:rsidRPr="00836B0F" w14:paraId="0BF96E50" w14:textId="77777777" w:rsidTr="00C77313">
        <w:trPr>
          <w:trHeight w:val="170"/>
        </w:trPr>
        <w:tc>
          <w:tcPr>
            <w:tcW w:w="0" w:type="auto"/>
            <w:noWrap/>
            <w:hideMark/>
          </w:tcPr>
          <w:p w14:paraId="7207F4D1" w14:textId="77777777" w:rsidR="00BC0DD9" w:rsidRPr="00836B0F" w:rsidRDefault="00BC0DD9" w:rsidP="00AD08AA">
            <w:r w:rsidRPr="00836B0F">
              <w:t>Skeletonema costatum</w:t>
            </w:r>
          </w:p>
        </w:tc>
        <w:tc>
          <w:tcPr>
            <w:tcW w:w="1708" w:type="dxa"/>
          </w:tcPr>
          <w:p w14:paraId="3647E532" w14:textId="77777777" w:rsidR="00BC0DD9" w:rsidRPr="00836B0F" w:rsidRDefault="00BC0DD9" w:rsidP="00AD08AA"/>
        </w:tc>
        <w:tc>
          <w:tcPr>
            <w:tcW w:w="1560" w:type="dxa"/>
          </w:tcPr>
          <w:p w14:paraId="7F307EF6" w14:textId="77777777" w:rsidR="00BC0DD9" w:rsidRPr="00836B0F" w:rsidRDefault="00BC0DD9" w:rsidP="00AD08AA">
            <w:r w:rsidRPr="00836B0F">
              <w:t>+</w:t>
            </w:r>
          </w:p>
        </w:tc>
        <w:tc>
          <w:tcPr>
            <w:tcW w:w="1984" w:type="dxa"/>
          </w:tcPr>
          <w:p w14:paraId="02838E5E" w14:textId="77777777" w:rsidR="00BC0DD9" w:rsidRPr="00836B0F" w:rsidRDefault="00BC0DD9" w:rsidP="00AD08AA"/>
        </w:tc>
      </w:tr>
      <w:tr w:rsidR="00BC0DD9" w:rsidRPr="00836B0F" w14:paraId="79CB4616" w14:textId="77777777" w:rsidTr="00C77313">
        <w:trPr>
          <w:trHeight w:val="170"/>
        </w:trPr>
        <w:tc>
          <w:tcPr>
            <w:tcW w:w="0" w:type="auto"/>
            <w:noWrap/>
            <w:hideMark/>
          </w:tcPr>
          <w:p w14:paraId="7B09B573" w14:textId="77777777" w:rsidR="00BC0DD9" w:rsidRPr="00836B0F" w:rsidRDefault="00BC0DD9" w:rsidP="00AD08AA">
            <w:r w:rsidRPr="00836B0F">
              <w:t>Skeletonema pseudocostatum</w:t>
            </w:r>
          </w:p>
        </w:tc>
        <w:tc>
          <w:tcPr>
            <w:tcW w:w="1708" w:type="dxa"/>
          </w:tcPr>
          <w:p w14:paraId="3E82EB10" w14:textId="77777777" w:rsidR="00BC0DD9" w:rsidRPr="00836B0F" w:rsidRDefault="00BC0DD9" w:rsidP="00AD08AA">
            <w:r w:rsidRPr="00836B0F">
              <w:t>+</w:t>
            </w:r>
          </w:p>
        </w:tc>
        <w:tc>
          <w:tcPr>
            <w:tcW w:w="1560" w:type="dxa"/>
          </w:tcPr>
          <w:p w14:paraId="3F809DE7" w14:textId="77777777" w:rsidR="00BC0DD9" w:rsidRPr="00836B0F" w:rsidRDefault="00BC0DD9" w:rsidP="00AD08AA">
            <w:r w:rsidRPr="00836B0F">
              <w:t>+</w:t>
            </w:r>
          </w:p>
        </w:tc>
        <w:tc>
          <w:tcPr>
            <w:tcW w:w="1984" w:type="dxa"/>
          </w:tcPr>
          <w:p w14:paraId="44367FA2" w14:textId="77777777" w:rsidR="00BC0DD9" w:rsidRPr="00836B0F" w:rsidRDefault="00BC0DD9" w:rsidP="00AD08AA">
            <w:r w:rsidRPr="00836B0F">
              <w:t>+</w:t>
            </w:r>
          </w:p>
        </w:tc>
      </w:tr>
      <w:tr w:rsidR="00BC0DD9" w:rsidRPr="00836B0F" w14:paraId="6AEE9947" w14:textId="77777777" w:rsidTr="00C77313">
        <w:trPr>
          <w:trHeight w:val="170"/>
        </w:trPr>
        <w:tc>
          <w:tcPr>
            <w:tcW w:w="0" w:type="auto"/>
            <w:noWrap/>
            <w:hideMark/>
          </w:tcPr>
          <w:p w14:paraId="064CAAD7" w14:textId="77777777" w:rsidR="00BC0DD9" w:rsidRPr="00836B0F" w:rsidRDefault="00BC0DD9" w:rsidP="00AD08AA">
            <w:r w:rsidRPr="00836B0F">
              <w:t>Skeletonema tropicum</w:t>
            </w:r>
          </w:p>
        </w:tc>
        <w:tc>
          <w:tcPr>
            <w:tcW w:w="1708" w:type="dxa"/>
          </w:tcPr>
          <w:p w14:paraId="46429C7F" w14:textId="77777777" w:rsidR="00BC0DD9" w:rsidRPr="00836B0F" w:rsidRDefault="00BC0DD9" w:rsidP="00AD08AA">
            <w:r w:rsidRPr="00836B0F">
              <w:t>+</w:t>
            </w:r>
          </w:p>
        </w:tc>
        <w:tc>
          <w:tcPr>
            <w:tcW w:w="1560" w:type="dxa"/>
          </w:tcPr>
          <w:p w14:paraId="047A9C4A" w14:textId="77777777" w:rsidR="00BC0DD9" w:rsidRPr="00836B0F" w:rsidRDefault="00BC0DD9" w:rsidP="00AD08AA">
            <w:r w:rsidRPr="00836B0F">
              <w:t>+</w:t>
            </w:r>
          </w:p>
        </w:tc>
        <w:tc>
          <w:tcPr>
            <w:tcW w:w="1984" w:type="dxa"/>
          </w:tcPr>
          <w:p w14:paraId="6ECA88CA" w14:textId="77777777" w:rsidR="00BC0DD9" w:rsidRPr="00836B0F" w:rsidRDefault="00BC0DD9" w:rsidP="00AD08AA">
            <w:r w:rsidRPr="00836B0F">
              <w:t>+</w:t>
            </w:r>
          </w:p>
        </w:tc>
      </w:tr>
      <w:tr w:rsidR="00BC0DD9" w:rsidRPr="00836B0F" w14:paraId="14CC4D6F" w14:textId="77777777" w:rsidTr="00C77313">
        <w:trPr>
          <w:trHeight w:val="170"/>
        </w:trPr>
        <w:tc>
          <w:tcPr>
            <w:tcW w:w="0" w:type="auto"/>
            <w:noWrap/>
            <w:hideMark/>
          </w:tcPr>
          <w:p w14:paraId="5E7B2836" w14:textId="77777777" w:rsidR="00BC0DD9" w:rsidRPr="00836B0F" w:rsidRDefault="00BC0DD9" w:rsidP="00AD08AA">
            <w:r w:rsidRPr="00836B0F">
              <w:t>Thalassiosira sp</w:t>
            </w:r>
          </w:p>
        </w:tc>
        <w:tc>
          <w:tcPr>
            <w:tcW w:w="1708" w:type="dxa"/>
          </w:tcPr>
          <w:p w14:paraId="35C27D5A" w14:textId="77777777" w:rsidR="00BC0DD9" w:rsidRPr="00836B0F" w:rsidRDefault="00BC0DD9" w:rsidP="00AD08AA">
            <w:r w:rsidRPr="00836B0F">
              <w:t>+</w:t>
            </w:r>
          </w:p>
        </w:tc>
        <w:tc>
          <w:tcPr>
            <w:tcW w:w="1560" w:type="dxa"/>
          </w:tcPr>
          <w:p w14:paraId="014FC874" w14:textId="77777777" w:rsidR="00BC0DD9" w:rsidRPr="00836B0F" w:rsidRDefault="00BC0DD9" w:rsidP="00AD08AA">
            <w:r w:rsidRPr="00836B0F">
              <w:t>+</w:t>
            </w:r>
          </w:p>
        </w:tc>
        <w:tc>
          <w:tcPr>
            <w:tcW w:w="1984" w:type="dxa"/>
          </w:tcPr>
          <w:p w14:paraId="6CC9CD0D" w14:textId="77777777" w:rsidR="00BC0DD9" w:rsidRPr="00836B0F" w:rsidRDefault="00BC0DD9" w:rsidP="00AD08AA">
            <w:r w:rsidRPr="00836B0F">
              <w:t>+</w:t>
            </w:r>
          </w:p>
        </w:tc>
      </w:tr>
      <w:tr w:rsidR="00BC0DD9" w:rsidRPr="00836B0F" w14:paraId="2823FB31" w14:textId="77777777" w:rsidTr="00C77313">
        <w:trPr>
          <w:trHeight w:val="170"/>
        </w:trPr>
        <w:tc>
          <w:tcPr>
            <w:tcW w:w="0" w:type="auto"/>
            <w:noWrap/>
            <w:hideMark/>
          </w:tcPr>
          <w:p w14:paraId="7CC354F1" w14:textId="77777777" w:rsidR="00BC0DD9" w:rsidRPr="00836B0F" w:rsidRDefault="00BC0DD9" w:rsidP="00AD08AA">
            <w:r w:rsidRPr="00836B0F">
              <w:t>Triceratiales</w:t>
            </w:r>
          </w:p>
        </w:tc>
        <w:tc>
          <w:tcPr>
            <w:tcW w:w="1708" w:type="dxa"/>
          </w:tcPr>
          <w:p w14:paraId="6C9E958A" w14:textId="77777777" w:rsidR="00BC0DD9" w:rsidRPr="00836B0F" w:rsidRDefault="00BC0DD9" w:rsidP="00AD08AA"/>
        </w:tc>
        <w:tc>
          <w:tcPr>
            <w:tcW w:w="1560" w:type="dxa"/>
          </w:tcPr>
          <w:p w14:paraId="1ADBAFDE" w14:textId="77777777" w:rsidR="00BC0DD9" w:rsidRPr="00836B0F" w:rsidRDefault="00BC0DD9" w:rsidP="00AD08AA"/>
        </w:tc>
        <w:tc>
          <w:tcPr>
            <w:tcW w:w="1984" w:type="dxa"/>
          </w:tcPr>
          <w:p w14:paraId="78F69E4D" w14:textId="77777777" w:rsidR="00BC0DD9" w:rsidRPr="00836B0F" w:rsidRDefault="00BC0DD9" w:rsidP="00AD08AA"/>
        </w:tc>
      </w:tr>
      <w:tr w:rsidR="00BC0DD9" w:rsidRPr="00836B0F" w14:paraId="369274A7" w14:textId="77777777" w:rsidTr="00C77313">
        <w:trPr>
          <w:trHeight w:val="170"/>
        </w:trPr>
        <w:tc>
          <w:tcPr>
            <w:tcW w:w="0" w:type="auto"/>
            <w:noWrap/>
            <w:hideMark/>
          </w:tcPr>
          <w:p w14:paraId="07684D2A" w14:textId="77777777" w:rsidR="00BC0DD9" w:rsidRPr="00836B0F" w:rsidRDefault="00BC0DD9" w:rsidP="00AD08AA">
            <w:r w:rsidRPr="00836B0F">
              <w:t>Hobaniella longicruris</w:t>
            </w:r>
          </w:p>
        </w:tc>
        <w:tc>
          <w:tcPr>
            <w:tcW w:w="1708" w:type="dxa"/>
          </w:tcPr>
          <w:p w14:paraId="4764E6E0" w14:textId="77777777" w:rsidR="00BC0DD9" w:rsidRPr="00836B0F" w:rsidRDefault="00BC0DD9" w:rsidP="00AD08AA">
            <w:r w:rsidRPr="00836B0F">
              <w:t>+</w:t>
            </w:r>
          </w:p>
        </w:tc>
        <w:tc>
          <w:tcPr>
            <w:tcW w:w="1560" w:type="dxa"/>
          </w:tcPr>
          <w:p w14:paraId="04F9F612" w14:textId="77777777" w:rsidR="00BC0DD9" w:rsidRPr="00836B0F" w:rsidRDefault="00BC0DD9" w:rsidP="00AD08AA">
            <w:r w:rsidRPr="00836B0F">
              <w:t>+</w:t>
            </w:r>
          </w:p>
        </w:tc>
        <w:tc>
          <w:tcPr>
            <w:tcW w:w="1984" w:type="dxa"/>
          </w:tcPr>
          <w:p w14:paraId="0461CA17" w14:textId="77777777" w:rsidR="00BC0DD9" w:rsidRPr="00836B0F" w:rsidRDefault="00BC0DD9" w:rsidP="00AD08AA"/>
        </w:tc>
      </w:tr>
      <w:tr w:rsidR="00BC0DD9" w:rsidRPr="00836B0F" w14:paraId="00473927" w14:textId="77777777" w:rsidTr="00C77313">
        <w:trPr>
          <w:trHeight w:val="170"/>
        </w:trPr>
        <w:tc>
          <w:tcPr>
            <w:tcW w:w="0" w:type="auto"/>
            <w:noWrap/>
            <w:hideMark/>
          </w:tcPr>
          <w:p w14:paraId="2B91E929" w14:textId="77777777" w:rsidR="00BC0DD9" w:rsidRPr="00836B0F" w:rsidRDefault="00BC0DD9" w:rsidP="00AD08AA">
            <w:r w:rsidRPr="00836B0F">
              <w:t>Odontella sp</w:t>
            </w:r>
          </w:p>
        </w:tc>
        <w:tc>
          <w:tcPr>
            <w:tcW w:w="1708" w:type="dxa"/>
          </w:tcPr>
          <w:p w14:paraId="17AA901B" w14:textId="77777777" w:rsidR="00BC0DD9" w:rsidRPr="00836B0F" w:rsidRDefault="00BC0DD9" w:rsidP="00AD08AA">
            <w:r w:rsidRPr="00836B0F">
              <w:t>+</w:t>
            </w:r>
          </w:p>
        </w:tc>
        <w:tc>
          <w:tcPr>
            <w:tcW w:w="1560" w:type="dxa"/>
          </w:tcPr>
          <w:p w14:paraId="056716DB" w14:textId="77777777" w:rsidR="00BC0DD9" w:rsidRPr="00836B0F" w:rsidRDefault="00BC0DD9" w:rsidP="00AD08AA">
            <w:r w:rsidRPr="00836B0F">
              <w:t>+</w:t>
            </w:r>
          </w:p>
        </w:tc>
        <w:tc>
          <w:tcPr>
            <w:tcW w:w="1984" w:type="dxa"/>
          </w:tcPr>
          <w:p w14:paraId="5EE48821" w14:textId="77777777" w:rsidR="00BC0DD9" w:rsidRPr="00836B0F" w:rsidRDefault="00BC0DD9" w:rsidP="00AD08AA">
            <w:r w:rsidRPr="00836B0F">
              <w:t>+</w:t>
            </w:r>
          </w:p>
        </w:tc>
      </w:tr>
      <w:tr w:rsidR="00BC0DD9" w:rsidRPr="00836B0F" w14:paraId="409A99A3" w14:textId="77777777" w:rsidTr="00C77313">
        <w:trPr>
          <w:trHeight w:val="170"/>
        </w:trPr>
        <w:tc>
          <w:tcPr>
            <w:tcW w:w="0" w:type="auto"/>
            <w:noWrap/>
            <w:hideMark/>
          </w:tcPr>
          <w:p w14:paraId="47683481" w14:textId="77777777" w:rsidR="00BC0DD9" w:rsidRPr="00836B0F" w:rsidRDefault="00BC0DD9" w:rsidP="00AD08AA">
            <w:r w:rsidRPr="00836B0F">
              <w:t>Odontella aurita</w:t>
            </w:r>
          </w:p>
        </w:tc>
        <w:tc>
          <w:tcPr>
            <w:tcW w:w="1708" w:type="dxa"/>
          </w:tcPr>
          <w:p w14:paraId="03B32092" w14:textId="77777777" w:rsidR="00BC0DD9" w:rsidRPr="00836B0F" w:rsidRDefault="00BC0DD9" w:rsidP="00AD08AA"/>
        </w:tc>
        <w:tc>
          <w:tcPr>
            <w:tcW w:w="1560" w:type="dxa"/>
          </w:tcPr>
          <w:p w14:paraId="09F52B87" w14:textId="77777777" w:rsidR="00BC0DD9" w:rsidRPr="00836B0F" w:rsidRDefault="00BC0DD9" w:rsidP="00AD08AA">
            <w:r w:rsidRPr="00836B0F">
              <w:t>+</w:t>
            </w:r>
          </w:p>
        </w:tc>
        <w:tc>
          <w:tcPr>
            <w:tcW w:w="1984" w:type="dxa"/>
          </w:tcPr>
          <w:p w14:paraId="1D938D26" w14:textId="77777777" w:rsidR="00BC0DD9" w:rsidRPr="00836B0F" w:rsidRDefault="00BC0DD9" w:rsidP="00AD08AA">
            <w:r w:rsidRPr="00836B0F">
              <w:t>+</w:t>
            </w:r>
          </w:p>
        </w:tc>
      </w:tr>
      <w:tr w:rsidR="00BC0DD9" w:rsidRPr="00836B0F" w14:paraId="0CE93514" w14:textId="77777777" w:rsidTr="00C77313">
        <w:trPr>
          <w:trHeight w:val="170"/>
        </w:trPr>
        <w:tc>
          <w:tcPr>
            <w:tcW w:w="0" w:type="auto"/>
            <w:noWrap/>
            <w:hideMark/>
          </w:tcPr>
          <w:p w14:paraId="0604C9DA" w14:textId="77777777" w:rsidR="00BC0DD9" w:rsidRPr="00836B0F" w:rsidRDefault="00BC0DD9" w:rsidP="00AD08AA">
            <w:r w:rsidRPr="00836B0F">
              <w:t>Trieres chinensis</w:t>
            </w:r>
          </w:p>
        </w:tc>
        <w:tc>
          <w:tcPr>
            <w:tcW w:w="1708" w:type="dxa"/>
          </w:tcPr>
          <w:p w14:paraId="00C05630" w14:textId="77777777" w:rsidR="00BC0DD9" w:rsidRPr="00836B0F" w:rsidRDefault="00BC0DD9" w:rsidP="00AD08AA">
            <w:r w:rsidRPr="00836B0F">
              <w:t>+</w:t>
            </w:r>
          </w:p>
        </w:tc>
        <w:tc>
          <w:tcPr>
            <w:tcW w:w="1560" w:type="dxa"/>
          </w:tcPr>
          <w:p w14:paraId="6DB7266F" w14:textId="77777777" w:rsidR="00BC0DD9" w:rsidRPr="00836B0F" w:rsidRDefault="00BC0DD9" w:rsidP="00AD08AA">
            <w:r w:rsidRPr="00836B0F">
              <w:t>+</w:t>
            </w:r>
          </w:p>
        </w:tc>
        <w:tc>
          <w:tcPr>
            <w:tcW w:w="1984" w:type="dxa"/>
          </w:tcPr>
          <w:p w14:paraId="264A569B" w14:textId="77777777" w:rsidR="00BC0DD9" w:rsidRPr="00836B0F" w:rsidRDefault="00BC0DD9" w:rsidP="00AD08AA">
            <w:r w:rsidRPr="00836B0F">
              <w:t>+</w:t>
            </w:r>
          </w:p>
        </w:tc>
      </w:tr>
      <w:tr w:rsidR="00BC0DD9" w:rsidRPr="00836B0F" w14:paraId="6A87827C" w14:textId="77777777" w:rsidTr="00C77313">
        <w:trPr>
          <w:trHeight w:val="170"/>
        </w:trPr>
        <w:tc>
          <w:tcPr>
            <w:tcW w:w="0" w:type="auto"/>
            <w:noWrap/>
            <w:hideMark/>
          </w:tcPr>
          <w:p w14:paraId="69A5FFA7" w14:textId="77777777" w:rsidR="00BC0DD9" w:rsidRPr="00836B0F" w:rsidRDefault="00BC0DD9" w:rsidP="00AD08AA">
            <w:r w:rsidRPr="00836B0F">
              <w:t>Trieres mobiliensis</w:t>
            </w:r>
          </w:p>
        </w:tc>
        <w:tc>
          <w:tcPr>
            <w:tcW w:w="1708" w:type="dxa"/>
          </w:tcPr>
          <w:p w14:paraId="204D9D22" w14:textId="77777777" w:rsidR="00BC0DD9" w:rsidRPr="00836B0F" w:rsidRDefault="00BC0DD9" w:rsidP="00AD08AA">
            <w:r w:rsidRPr="00836B0F">
              <w:t>+</w:t>
            </w:r>
          </w:p>
        </w:tc>
        <w:tc>
          <w:tcPr>
            <w:tcW w:w="1560" w:type="dxa"/>
          </w:tcPr>
          <w:p w14:paraId="5C91F7AB" w14:textId="77777777" w:rsidR="00BC0DD9" w:rsidRPr="00836B0F" w:rsidRDefault="00BC0DD9" w:rsidP="00AD08AA">
            <w:r w:rsidRPr="00836B0F">
              <w:t>+</w:t>
            </w:r>
          </w:p>
        </w:tc>
        <w:tc>
          <w:tcPr>
            <w:tcW w:w="1984" w:type="dxa"/>
          </w:tcPr>
          <w:p w14:paraId="66D73E8D" w14:textId="77777777" w:rsidR="00BC0DD9" w:rsidRPr="00836B0F" w:rsidRDefault="00BC0DD9" w:rsidP="00AD08AA">
            <w:r w:rsidRPr="00836B0F">
              <w:t>+</w:t>
            </w:r>
          </w:p>
        </w:tc>
      </w:tr>
      <w:tr w:rsidR="00BC0DD9" w:rsidRPr="00836B0F" w14:paraId="280D280B" w14:textId="77777777" w:rsidTr="00C77313">
        <w:trPr>
          <w:trHeight w:val="170"/>
        </w:trPr>
        <w:tc>
          <w:tcPr>
            <w:tcW w:w="0" w:type="auto"/>
            <w:noWrap/>
            <w:hideMark/>
          </w:tcPr>
          <w:p w14:paraId="6BA5B206" w14:textId="77777777" w:rsidR="00BC0DD9" w:rsidRPr="00836B0F" w:rsidRDefault="00BC0DD9" w:rsidP="00AD08AA">
            <w:r w:rsidRPr="00836B0F">
              <w:t>Dinophyceae</w:t>
            </w:r>
          </w:p>
        </w:tc>
        <w:tc>
          <w:tcPr>
            <w:tcW w:w="1708" w:type="dxa"/>
          </w:tcPr>
          <w:p w14:paraId="4EAB8E5C" w14:textId="77777777" w:rsidR="00BC0DD9" w:rsidRPr="00836B0F" w:rsidRDefault="00BC0DD9" w:rsidP="00AD08AA"/>
        </w:tc>
        <w:tc>
          <w:tcPr>
            <w:tcW w:w="1560" w:type="dxa"/>
          </w:tcPr>
          <w:p w14:paraId="268134C4" w14:textId="77777777" w:rsidR="00BC0DD9" w:rsidRPr="00836B0F" w:rsidRDefault="00BC0DD9" w:rsidP="00AD08AA"/>
        </w:tc>
        <w:tc>
          <w:tcPr>
            <w:tcW w:w="1984" w:type="dxa"/>
          </w:tcPr>
          <w:p w14:paraId="45D218C5" w14:textId="77777777" w:rsidR="00BC0DD9" w:rsidRPr="00836B0F" w:rsidRDefault="00BC0DD9" w:rsidP="00AD08AA"/>
        </w:tc>
      </w:tr>
      <w:tr w:rsidR="00BC0DD9" w:rsidRPr="00836B0F" w14:paraId="28090584" w14:textId="77777777" w:rsidTr="00C77313">
        <w:trPr>
          <w:trHeight w:val="170"/>
        </w:trPr>
        <w:tc>
          <w:tcPr>
            <w:tcW w:w="0" w:type="auto"/>
            <w:noWrap/>
            <w:hideMark/>
          </w:tcPr>
          <w:p w14:paraId="1BC5E5BF" w14:textId="77777777" w:rsidR="00BC0DD9" w:rsidRPr="00836B0F" w:rsidRDefault="00BC0DD9" w:rsidP="00AD08AA">
            <w:r w:rsidRPr="00836B0F">
              <w:t>Dinophysiales</w:t>
            </w:r>
          </w:p>
        </w:tc>
        <w:tc>
          <w:tcPr>
            <w:tcW w:w="1708" w:type="dxa"/>
          </w:tcPr>
          <w:p w14:paraId="120B8943" w14:textId="77777777" w:rsidR="00BC0DD9" w:rsidRPr="00836B0F" w:rsidRDefault="00BC0DD9" w:rsidP="00AD08AA"/>
        </w:tc>
        <w:tc>
          <w:tcPr>
            <w:tcW w:w="1560" w:type="dxa"/>
          </w:tcPr>
          <w:p w14:paraId="5F9D7DA5" w14:textId="77777777" w:rsidR="00BC0DD9" w:rsidRPr="00836B0F" w:rsidRDefault="00BC0DD9" w:rsidP="00AD08AA"/>
        </w:tc>
        <w:tc>
          <w:tcPr>
            <w:tcW w:w="1984" w:type="dxa"/>
          </w:tcPr>
          <w:p w14:paraId="37EA0686" w14:textId="77777777" w:rsidR="00BC0DD9" w:rsidRPr="00836B0F" w:rsidRDefault="00BC0DD9" w:rsidP="00AD08AA"/>
        </w:tc>
      </w:tr>
      <w:tr w:rsidR="00BC0DD9" w:rsidRPr="00836B0F" w14:paraId="500D9FA3" w14:textId="77777777" w:rsidTr="00C77313">
        <w:trPr>
          <w:trHeight w:val="170"/>
        </w:trPr>
        <w:tc>
          <w:tcPr>
            <w:tcW w:w="0" w:type="auto"/>
            <w:noWrap/>
            <w:hideMark/>
          </w:tcPr>
          <w:p w14:paraId="7D2573B0" w14:textId="77777777" w:rsidR="00BC0DD9" w:rsidRPr="00836B0F" w:rsidRDefault="00BC0DD9" w:rsidP="00AD08AA">
            <w:r w:rsidRPr="00836B0F">
              <w:t>Dinophysis caudata</w:t>
            </w:r>
          </w:p>
        </w:tc>
        <w:tc>
          <w:tcPr>
            <w:tcW w:w="1708" w:type="dxa"/>
          </w:tcPr>
          <w:p w14:paraId="20D425DE" w14:textId="77777777" w:rsidR="00BC0DD9" w:rsidRPr="00836B0F" w:rsidRDefault="00BC0DD9" w:rsidP="00AD08AA">
            <w:r w:rsidRPr="00836B0F">
              <w:t>+</w:t>
            </w:r>
          </w:p>
        </w:tc>
        <w:tc>
          <w:tcPr>
            <w:tcW w:w="1560" w:type="dxa"/>
          </w:tcPr>
          <w:p w14:paraId="05BD841A" w14:textId="77777777" w:rsidR="00BC0DD9" w:rsidRPr="00836B0F" w:rsidRDefault="00BC0DD9" w:rsidP="00AD08AA">
            <w:r w:rsidRPr="00836B0F">
              <w:t>+</w:t>
            </w:r>
          </w:p>
        </w:tc>
        <w:tc>
          <w:tcPr>
            <w:tcW w:w="1984" w:type="dxa"/>
          </w:tcPr>
          <w:p w14:paraId="528193BD" w14:textId="77777777" w:rsidR="00BC0DD9" w:rsidRPr="00836B0F" w:rsidRDefault="00BC0DD9" w:rsidP="00AD08AA">
            <w:r w:rsidRPr="00836B0F">
              <w:t>+</w:t>
            </w:r>
          </w:p>
        </w:tc>
      </w:tr>
      <w:tr w:rsidR="00BC0DD9" w:rsidRPr="00836B0F" w14:paraId="03F5D95A" w14:textId="77777777" w:rsidTr="00C77313">
        <w:trPr>
          <w:trHeight w:val="170"/>
        </w:trPr>
        <w:tc>
          <w:tcPr>
            <w:tcW w:w="0" w:type="auto"/>
            <w:noWrap/>
            <w:hideMark/>
          </w:tcPr>
          <w:p w14:paraId="35B21239" w14:textId="77777777" w:rsidR="00BC0DD9" w:rsidRPr="00836B0F" w:rsidRDefault="00BC0DD9" w:rsidP="00AD08AA">
            <w:r w:rsidRPr="00836B0F">
              <w:t>Ornithocercus sp</w:t>
            </w:r>
          </w:p>
        </w:tc>
        <w:tc>
          <w:tcPr>
            <w:tcW w:w="1708" w:type="dxa"/>
          </w:tcPr>
          <w:p w14:paraId="0B71DEAA" w14:textId="77777777" w:rsidR="00BC0DD9" w:rsidRPr="00836B0F" w:rsidRDefault="00BC0DD9" w:rsidP="00AD08AA"/>
        </w:tc>
        <w:tc>
          <w:tcPr>
            <w:tcW w:w="1560" w:type="dxa"/>
          </w:tcPr>
          <w:p w14:paraId="2A77DDF3" w14:textId="77777777" w:rsidR="00BC0DD9" w:rsidRPr="00836B0F" w:rsidRDefault="00BC0DD9" w:rsidP="00AD08AA">
            <w:r w:rsidRPr="00836B0F">
              <w:t>+</w:t>
            </w:r>
          </w:p>
        </w:tc>
        <w:tc>
          <w:tcPr>
            <w:tcW w:w="1984" w:type="dxa"/>
          </w:tcPr>
          <w:p w14:paraId="538A83F9" w14:textId="77777777" w:rsidR="00BC0DD9" w:rsidRPr="00836B0F" w:rsidRDefault="00BC0DD9" w:rsidP="00AD08AA">
            <w:r w:rsidRPr="00836B0F">
              <w:t>+</w:t>
            </w:r>
          </w:p>
        </w:tc>
      </w:tr>
      <w:tr w:rsidR="00BC0DD9" w:rsidRPr="00836B0F" w14:paraId="77B59D54" w14:textId="77777777" w:rsidTr="00C77313">
        <w:trPr>
          <w:trHeight w:val="170"/>
        </w:trPr>
        <w:tc>
          <w:tcPr>
            <w:tcW w:w="0" w:type="auto"/>
            <w:noWrap/>
            <w:hideMark/>
          </w:tcPr>
          <w:p w14:paraId="09A008C5" w14:textId="77777777" w:rsidR="00BC0DD9" w:rsidRPr="00836B0F" w:rsidRDefault="00BC0DD9" w:rsidP="00AD08AA">
            <w:r w:rsidRPr="00836B0F">
              <w:t>Ornithocercus steinii</w:t>
            </w:r>
          </w:p>
        </w:tc>
        <w:tc>
          <w:tcPr>
            <w:tcW w:w="1708" w:type="dxa"/>
          </w:tcPr>
          <w:p w14:paraId="5B7D3472" w14:textId="77777777" w:rsidR="00BC0DD9" w:rsidRPr="00836B0F" w:rsidRDefault="00BC0DD9" w:rsidP="00AD08AA">
            <w:r w:rsidRPr="00836B0F">
              <w:t>+</w:t>
            </w:r>
          </w:p>
        </w:tc>
        <w:tc>
          <w:tcPr>
            <w:tcW w:w="1560" w:type="dxa"/>
          </w:tcPr>
          <w:p w14:paraId="6D51F32C" w14:textId="77777777" w:rsidR="00BC0DD9" w:rsidRPr="00836B0F" w:rsidRDefault="00BC0DD9" w:rsidP="00AD08AA"/>
        </w:tc>
        <w:tc>
          <w:tcPr>
            <w:tcW w:w="1984" w:type="dxa"/>
          </w:tcPr>
          <w:p w14:paraId="7BEABF30" w14:textId="77777777" w:rsidR="00BC0DD9" w:rsidRPr="00836B0F" w:rsidRDefault="00BC0DD9" w:rsidP="00AD08AA">
            <w:r w:rsidRPr="00836B0F">
              <w:t>+</w:t>
            </w:r>
          </w:p>
        </w:tc>
      </w:tr>
      <w:tr w:rsidR="00BC0DD9" w:rsidRPr="00836B0F" w14:paraId="0D60394C" w14:textId="77777777" w:rsidTr="00C77313">
        <w:trPr>
          <w:trHeight w:val="170"/>
        </w:trPr>
        <w:tc>
          <w:tcPr>
            <w:tcW w:w="0" w:type="auto"/>
            <w:noWrap/>
            <w:hideMark/>
          </w:tcPr>
          <w:p w14:paraId="0D619A54" w14:textId="77777777" w:rsidR="00BC0DD9" w:rsidRPr="00836B0F" w:rsidRDefault="00BC0DD9" w:rsidP="00AD08AA">
            <w:r w:rsidRPr="00836B0F">
              <w:t>Ornithocercus thumii</w:t>
            </w:r>
          </w:p>
        </w:tc>
        <w:tc>
          <w:tcPr>
            <w:tcW w:w="1708" w:type="dxa"/>
          </w:tcPr>
          <w:p w14:paraId="746A30E6" w14:textId="77777777" w:rsidR="00BC0DD9" w:rsidRPr="00836B0F" w:rsidRDefault="00BC0DD9" w:rsidP="00AD08AA"/>
        </w:tc>
        <w:tc>
          <w:tcPr>
            <w:tcW w:w="1560" w:type="dxa"/>
          </w:tcPr>
          <w:p w14:paraId="28E2E416" w14:textId="77777777" w:rsidR="00BC0DD9" w:rsidRPr="00836B0F" w:rsidRDefault="00BC0DD9" w:rsidP="00AD08AA">
            <w:r w:rsidRPr="00836B0F">
              <w:t>+</w:t>
            </w:r>
          </w:p>
        </w:tc>
        <w:tc>
          <w:tcPr>
            <w:tcW w:w="1984" w:type="dxa"/>
          </w:tcPr>
          <w:p w14:paraId="2354F5A3" w14:textId="77777777" w:rsidR="00BC0DD9" w:rsidRPr="00836B0F" w:rsidRDefault="00BC0DD9" w:rsidP="00AD08AA"/>
        </w:tc>
      </w:tr>
      <w:tr w:rsidR="00BC0DD9" w:rsidRPr="00836B0F" w14:paraId="453B7566" w14:textId="77777777" w:rsidTr="00C77313">
        <w:trPr>
          <w:trHeight w:val="170"/>
        </w:trPr>
        <w:tc>
          <w:tcPr>
            <w:tcW w:w="0" w:type="auto"/>
            <w:noWrap/>
            <w:hideMark/>
          </w:tcPr>
          <w:p w14:paraId="3F82CC3C" w14:textId="77777777" w:rsidR="00BC0DD9" w:rsidRPr="00836B0F" w:rsidRDefault="00BC0DD9" w:rsidP="00AD08AA">
            <w:r w:rsidRPr="00836B0F">
              <w:t>Phalacroma  sp</w:t>
            </w:r>
          </w:p>
        </w:tc>
        <w:tc>
          <w:tcPr>
            <w:tcW w:w="1708" w:type="dxa"/>
          </w:tcPr>
          <w:p w14:paraId="17E1F968" w14:textId="77777777" w:rsidR="00BC0DD9" w:rsidRPr="00836B0F" w:rsidRDefault="00BC0DD9" w:rsidP="00AD08AA">
            <w:r w:rsidRPr="00836B0F">
              <w:t>+</w:t>
            </w:r>
          </w:p>
        </w:tc>
        <w:tc>
          <w:tcPr>
            <w:tcW w:w="1560" w:type="dxa"/>
          </w:tcPr>
          <w:p w14:paraId="5329DBEE" w14:textId="77777777" w:rsidR="00BC0DD9" w:rsidRPr="00836B0F" w:rsidRDefault="00BC0DD9" w:rsidP="00AD08AA">
            <w:r w:rsidRPr="00836B0F">
              <w:t>+</w:t>
            </w:r>
          </w:p>
        </w:tc>
        <w:tc>
          <w:tcPr>
            <w:tcW w:w="1984" w:type="dxa"/>
          </w:tcPr>
          <w:p w14:paraId="07E70870" w14:textId="77777777" w:rsidR="00BC0DD9" w:rsidRPr="00836B0F" w:rsidRDefault="00BC0DD9" w:rsidP="00AD08AA">
            <w:r w:rsidRPr="00836B0F">
              <w:t>+</w:t>
            </w:r>
          </w:p>
        </w:tc>
      </w:tr>
      <w:tr w:rsidR="00BC0DD9" w:rsidRPr="00836B0F" w14:paraId="5D52A45E" w14:textId="77777777" w:rsidTr="00C77313">
        <w:trPr>
          <w:trHeight w:val="170"/>
        </w:trPr>
        <w:tc>
          <w:tcPr>
            <w:tcW w:w="0" w:type="auto"/>
            <w:noWrap/>
            <w:hideMark/>
          </w:tcPr>
          <w:p w14:paraId="15139330" w14:textId="77777777" w:rsidR="00BC0DD9" w:rsidRPr="00836B0F" w:rsidRDefault="00BC0DD9" w:rsidP="00AD08AA">
            <w:r w:rsidRPr="00836B0F">
              <w:t>Phalacroma mitra</w:t>
            </w:r>
          </w:p>
        </w:tc>
        <w:tc>
          <w:tcPr>
            <w:tcW w:w="1708" w:type="dxa"/>
          </w:tcPr>
          <w:p w14:paraId="2B0256B4" w14:textId="77777777" w:rsidR="00BC0DD9" w:rsidRPr="00836B0F" w:rsidRDefault="00BC0DD9" w:rsidP="00AD08AA"/>
        </w:tc>
        <w:tc>
          <w:tcPr>
            <w:tcW w:w="1560" w:type="dxa"/>
          </w:tcPr>
          <w:p w14:paraId="13C50F0F" w14:textId="77777777" w:rsidR="00BC0DD9" w:rsidRPr="00836B0F" w:rsidRDefault="00BC0DD9" w:rsidP="00AD08AA">
            <w:r w:rsidRPr="00836B0F">
              <w:t>+</w:t>
            </w:r>
          </w:p>
        </w:tc>
        <w:tc>
          <w:tcPr>
            <w:tcW w:w="1984" w:type="dxa"/>
          </w:tcPr>
          <w:p w14:paraId="09DF79DC" w14:textId="77777777" w:rsidR="00BC0DD9" w:rsidRPr="00836B0F" w:rsidRDefault="00BC0DD9" w:rsidP="00AD08AA"/>
        </w:tc>
      </w:tr>
      <w:tr w:rsidR="00BC0DD9" w:rsidRPr="00836B0F" w14:paraId="59253579" w14:textId="77777777" w:rsidTr="00C77313">
        <w:trPr>
          <w:trHeight w:val="170"/>
        </w:trPr>
        <w:tc>
          <w:tcPr>
            <w:tcW w:w="0" w:type="auto"/>
            <w:noWrap/>
            <w:hideMark/>
          </w:tcPr>
          <w:p w14:paraId="467893DF" w14:textId="77777777" w:rsidR="00BC0DD9" w:rsidRPr="00836B0F" w:rsidRDefault="00BC0DD9" w:rsidP="00AD08AA">
            <w:r w:rsidRPr="00836B0F">
              <w:t>Phalacroma rapa</w:t>
            </w:r>
          </w:p>
        </w:tc>
        <w:tc>
          <w:tcPr>
            <w:tcW w:w="1708" w:type="dxa"/>
          </w:tcPr>
          <w:p w14:paraId="1ACDB72B" w14:textId="77777777" w:rsidR="00BC0DD9" w:rsidRPr="00836B0F" w:rsidRDefault="00BC0DD9" w:rsidP="00AD08AA">
            <w:r w:rsidRPr="00836B0F">
              <w:t>+</w:t>
            </w:r>
          </w:p>
        </w:tc>
        <w:tc>
          <w:tcPr>
            <w:tcW w:w="1560" w:type="dxa"/>
          </w:tcPr>
          <w:p w14:paraId="60F8A856" w14:textId="77777777" w:rsidR="00BC0DD9" w:rsidRPr="00836B0F" w:rsidRDefault="00BC0DD9" w:rsidP="00AD08AA">
            <w:r w:rsidRPr="00836B0F">
              <w:t>+</w:t>
            </w:r>
          </w:p>
        </w:tc>
        <w:tc>
          <w:tcPr>
            <w:tcW w:w="1984" w:type="dxa"/>
          </w:tcPr>
          <w:p w14:paraId="3E5EE287" w14:textId="77777777" w:rsidR="00BC0DD9" w:rsidRPr="00836B0F" w:rsidRDefault="00BC0DD9" w:rsidP="00AD08AA">
            <w:r w:rsidRPr="00836B0F">
              <w:t>+</w:t>
            </w:r>
          </w:p>
        </w:tc>
      </w:tr>
      <w:tr w:rsidR="00BC0DD9" w:rsidRPr="00836B0F" w14:paraId="55F95412" w14:textId="77777777" w:rsidTr="00C77313">
        <w:trPr>
          <w:trHeight w:val="170"/>
        </w:trPr>
        <w:tc>
          <w:tcPr>
            <w:tcW w:w="0" w:type="auto"/>
            <w:noWrap/>
            <w:hideMark/>
          </w:tcPr>
          <w:p w14:paraId="03815A66" w14:textId="77777777" w:rsidR="00BC0DD9" w:rsidRPr="00836B0F" w:rsidRDefault="00BC0DD9" w:rsidP="00AD08AA">
            <w:r w:rsidRPr="00836B0F">
              <w:t>Gonyaulacales</w:t>
            </w:r>
          </w:p>
        </w:tc>
        <w:tc>
          <w:tcPr>
            <w:tcW w:w="1708" w:type="dxa"/>
          </w:tcPr>
          <w:p w14:paraId="14759CB3" w14:textId="77777777" w:rsidR="00BC0DD9" w:rsidRPr="00836B0F" w:rsidRDefault="00BC0DD9" w:rsidP="00AD08AA"/>
        </w:tc>
        <w:tc>
          <w:tcPr>
            <w:tcW w:w="1560" w:type="dxa"/>
          </w:tcPr>
          <w:p w14:paraId="7F0947DB" w14:textId="77777777" w:rsidR="00BC0DD9" w:rsidRPr="00836B0F" w:rsidRDefault="00BC0DD9" w:rsidP="00AD08AA"/>
        </w:tc>
        <w:tc>
          <w:tcPr>
            <w:tcW w:w="1984" w:type="dxa"/>
          </w:tcPr>
          <w:p w14:paraId="22168BAE" w14:textId="77777777" w:rsidR="00BC0DD9" w:rsidRPr="00836B0F" w:rsidRDefault="00BC0DD9" w:rsidP="00AD08AA"/>
        </w:tc>
      </w:tr>
      <w:tr w:rsidR="00BC0DD9" w:rsidRPr="00836B0F" w14:paraId="5EA0FDFB" w14:textId="77777777" w:rsidTr="00C77313">
        <w:trPr>
          <w:trHeight w:val="170"/>
        </w:trPr>
        <w:tc>
          <w:tcPr>
            <w:tcW w:w="0" w:type="auto"/>
            <w:noWrap/>
            <w:hideMark/>
          </w:tcPr>
          <w:p w14:paraId="591B29C7" w14:textId="77777777" w:rsidR="00BC0DD9" w:rsidRPr="00836B0F" w:rsidRDefault="00BC0DD9" w:rsidP="00AD08AA">
            <w:r w:rsidRPr="00836B0F">
              <w:t>Alexandrium sp</w:t>
            </w:r>
          </w:p>
        </w:tc>
        <w:tc>
          <w:tcPr>
            <w:tcW w:w="1708" w:type="dxa"/>
          </w:tcPr>
          <w:p w14:paraId="021E9F13" w14:textId="77777777" w:rsidR="00BC0DD9" w:rsidRPr="00836B0F" w:rsidRDefault="00BC0DD9" w:rsidP="00AD08AA">
            <w:r w:rsidRPr="00836B0F">
              <w:t>+</w:t>
            </w:r>
          </w:p>
        </w:tc>
        <w:tc>
          <w:tcPr>
            <w:tcW w:w="1560" w:type="dxa"/>
          </w:tcPr>
          <w:p w14:paraId="6BC93EF7" w14:textId="77777777" w:rsidR="00BC0DD9" w:rsidRPr="00836B0F" w:rsidRDefault="00BC0DD9" w:rsidP="00AD08AA"/>
        </w:tc>
        <w:tc>
          <w:tcPr>
            <w:tcW w:w="1984" w:type="dxa"/>
          </w:tcPr>
          <w:p w14:paraId="22818A3D" w14:textId="77777777" w:rsidR="00BC0DD9" w:rsidRPr="00836B0F" w:rsidRDefault="00BC0DD9" w:rsidP="00AD08AA">
            <w:r w:rsidRPr="00836B0F">
              <w:t>+</w:t>
            </w:r>
          </w:p>
        </w:tc>
      </w:tr>
      <w:tr w:rsidR="00BC0DD9" w:rsidRPr="00836B0F" w14:paraId="26ABED7B" w14:textId="77777777" w:rsidTr="00C77313">
        <w:trPr>
          <w:trHeight w:val="170"/>
        </w:trPr>
        <w:tc>
          <w:tcPr>
            <w:tcW w:w="0" w:type="auto"/>
            <w:noWrap/>
            <w:hideMark/>
          </w:tcPr>
          <w:p w14:paraId="613C6C62" w14:textId="77777777" w:rsidR="00BC0DD9" w:rsidRPr="00836B0F" w:rsidRDefault="00BC0DD9" w:rsidP="00AD08AA">
            <w:r w:rsidRPr="00836B0F">
              <w:t>Ceratocoris horrida</w:t>
            </w:r>
          </w:p>
        </w:tc>
        <w:tc>
          <w:tcPr>
            <w:tcW w:w="1708" w:type="dxa"/>
          </w:tcPr>
          <w:p w14:paraId="6616E283" w14:textId="77777777" w:rsidR="00BC0DD9" w:rsidRPr="00836B0F" w:rsidRDefault="00BC0DD9" w:rsidP="00AD08AA">
            <w:r w:rsidRPr="00836B0F">
              <w:t>+</w:t>
            </w:r>
          </w:p>
        </w:tc>
        <w:tc>
          <w:tcPr>
            <w:tcW w:w="1560" w:type="dxa"/>
          </w:tcPr>
          <w:p w14:paraId="16FC9F8C" w14:textId="77777777" w:rsidR="00BC0DD9" w:rsidRPr="00836B0F" w:rsidRDefault="00BC0DD9" w:rsidP="00AD08AA"/>
        </w:tc>
        <w:tc>
          <w:tcPr>
            <w:tcW w:w="1984" w:type="dxa"/>
          </w:tcPr>
          <w:p w14:paraId="74817D2C" w14:textId="77777777" w:rsidR="00BC0DD9" w:rsidRPr="00836B0F" w:rsidRDefault="00BC0DD9" w:rsidP="00AD08AA"/>
        </w:tc>
      </w:tr>
      <w:tr w:rsidR="00BC0DD9" w:rsidRPr="00836B0F" w14:paraId="1909920D" w14:textId="77777777" w:rsidTr="00C77313">
        <w:trPr>
          <w:trHeight w:val="170"/>
        </w:trPr>
        <w:tc>
          <w:tcPr>
            <w:tcW w:w="0" w:type="auto"/>
            <w:noWrap/>
            <w:hideMark/>
          </w:tcPr>
          <w:p w14:paraId="2CC26220" w14:textId="77777777" w:rsidR="00BC0DD9" w:rsidRPr="00836B0F" w:rsidRDefault="00BC0DD9" w:rsidP="00AD08AA">
            <w:r w:rsidRPr="00836B0F">
              <w:t>Gonyaulax sp</w:t>
            </w:r>
          </w:p>
        </w:tc>
        <w:tc>
          <w:tcPr>
            <w:tcW w:w="1708" w:type="dxa"/>
          </w:tcPr>
          <w:p w14:paraId="383B2251" w14:textId="77777777" w:rsidR="00BC0DD9" w:rsidRPr="00836B0F" w:rsidRDefault="00BC0DD9" w:rsidP="00AD08AA">
            <w:r w:rsidRPr="00836B0F">
              <w:t>+</w:t>
            </w:r>
          </w:p>
        </w:tc>
        <w:tc>
          <w:tcPr>
            <w:tcW w:w="1560" w:type="dxa"/>
          </w:tcPr>
          <w:p w14:paraId="4FA05C36" w14:textId="77777777" w:rsidR="00BC0DD9" w:rsidRPr="00836B0F" w:rsidRDefault="00BC0DD9" w:rsidP="00AD08AA">
            <w:r w:rsidRPr="00836B0F">
              <w:t>+</w:t>
            </w:r>
          </w:p>
        </w:tc>
        <w:tc>
          <w:tcPr>
            <w:tcW w:w="1984" w:type="dxa"/>
          </w:tcPr>
          <w:p w14:paraId="55FE54D7" w14:textId="77777777" w:rsidR="00BC0DD9" w:rsidRPr="00836B0F" w:rsidRDefault="00BC0DD9" w:rsidP="00AD08AA">
            <w:r w:rsidRPr="00836B0F">
              <w:t>+</w:t>
            </w:r>
          </w:p>
        </w:tc>
      </w:tr>
      <w:tr w:rsidR="00BC0DD9" w:rsidRPr="00836B0F" w14:paraId="3D0FE6E9" w14:textId="77777777" w:rsidTr="00C77313">
        <w:trPr>
          <w:trHeight w:val="170"/>
        </w:trPr>
        <w:tc>
          <w:tcPr>
            <w:tcW w:w="0" w:type="auto"/>
            <w:noWrap/>
            <w:hideMark/>
          </w:tcPr>
          <w:p w14:paraId="1F34BD50" w14:textId="77777777" w:rsidR="00BC0DD9" w:rsidRPr="00836B0F" w:rsidRDefault="00BC0DD9" w:rsidP="00AD08AA">
            <w:r w:rsidRPr="00836B0F">
              <w:t>Gonyaulax polygramma</w:t>
            </w:r>
          </w:p>
        </w:tc>
        <w:tc>
          <w:tcPr>
            <w:tcW w:w="1708" w:type="dxa"/>
          </w:tcPr>
          <w:p w14:paraId="454F6F91" w14:textId="77777777" w:rsidR="00BC0DD9" w:rsidRPr="00836B0F" w:rsidRDefault="00BC0DD9" w:rsidP="00AD08AA"/>
        </w:tc>
        <w:tc>
          <w:tcPr>
            <w:tcW w:w="1560" w:type="dxa"/>
          </w:tcPr>
          <w:p w14:paraId="1377EEC9" w14:textId="77777777" w:rsidR="00BC0DD9" w:rsidRPr="00836B0F" w:rsidRDefault="00BC0DD9" w:rsidP="00AD08AA"/>
        </w:tc>
        <w:tc>
          <w:tcPr>
            <w:tcW w:w="1984" w:type="dxa"/>
          </w:tcPr>
          <w:p w14:paraId="7B105814" w14:textId="77777777" w:rsidR="00BC0DD9" w:rsidRPr="00836B0F" w:rsidRDefault="00BC0DD9" w:rsidP="00AD08AA">
            <w:r w:rsidRPr="00836B0F">
              <w:t>+</w:t>
            </w:r>
          </w:p>
        </w:tc>
      </w:tr>
      <w:tr w:rsidR="00BC0DD9" w:rsidRPr="00836B0F" w14:paraId="576A1B83" w14:textId="77777777" w:rsidTr="00C77313">
        <w:trPr>
          <w:trHeight w:val="170"/>
        </w:trPr>
        <w:tc>
          <w:tcPr>
            <w:tcW w:w="0" w:type="auto"/>
            <w:noWrap/>
            <w:hideMark/>
          </w:tcPr>
          <w:p w14:paraId="261A4500" w14:textId="77777777" w:rsidR="00BC0DD9" w:rsidRPr="00836B0F" w:rsidRDefault="00BC0DD9" w:rsidP="00AD08AA">
            <w:r w:rsidRPr="00836B0F">
              <w:t>Pyrodinium bahamense</w:t>
            </w:r>
          </w:p>
        </w:tc>
        <w:tc>
          <w:tcPr>
            <w:tcW w:w="1708" w:type="dxa"/>
          </w:tcPr>
          <w:p w14:paraId="58D5C7FF" w14:textId="77777777" w:rsidR="00BC0DD9" w:rsidRPr="00836B0F" w:rsidRDefault="00BC0DD9" w:rsidP="00AD08AA">
            <w:r w:rsidRPr="00836B0F">
              <w:t>+</w:t>
            </w:r>
          </w:p>
        </w:tc>
        <w:tc>
          <w:tcPr>
            <w:tcW w:w="1560" w:type="dxa"/>
          </w:tcPr>
          <w:p w14:paraId="1C6667EB" w14:textId="77777777" w:rsidR="00BC0DD9" w:rsidRPr="00836B0F" w:rsidRDefault="00BC0DD9" w:rsidP="00AD08AA">
            <w:r w:rsidRPr="00836B0F">
              <w:t>+</w:t>
            </w:r>
          </w:p>
        </w:tc>
        <w:tc>
          <w:tcPr>
            <w:tcW w:w="1984" w:type="dxa"/>
          </w:tcPr>
          <w:p w14:paraId="1FAD5387" w14:textId="77777777" w:rsidR="00BC0DD9" w:rsidRPr="00836B0F" w:rsidRDefault="00BC0DD9" w:rsidP="00AD08AA">
            <w:r w:rsidRPr="00836B0F">
              <w:t>+</w:t>
            </w:r>
          </w:p>
        </w:tc>
      </w:tr>
      <w:tr w:rsidR="00BC0DD9" w:rsidRPr="00836B0F" w14:paraId="37BA75B9" w14:textId="77777777" w:rsidTr="00C77313">
        <w:trPr>
          <w:trHeight w:val="170"/>
        </w:trPr>
        <w:tc>
          <w:tcPr>
            <w:tcW w:w="0" w:type="auto"/>
            <w:noWrap/>
            <w:hideMark/>
          </w:tcPr>
          <w:p w14:paraId="1CAE56A5" w14:textId="77777777" w:rsidR="00BC0DD9" w:rsidRPr="00836B0F" w:rsidRDefault="00BC0DD9" w:rsidP="00AD08AA">
            <w:r w:rsidRPr="00836B0F">
              <w:t>Pyrophacus  sp</w:t>
            </w:r>
          </w:p>
        </w:tc>
        <w:tc>
          <w:tcPr>
            <w:tcW w:w="1708" w:type="dxa"/>
          </w:tcPr>
          <w:p w14:paraId="673EBA8D" w14:textId="77777777" w:rsidR="00BC0DD9" w:rsidRPr="00836B0F" w:rsidRDefault="00BC0DD9" w:rsidP="00AD08AA"/>
        </w:tc>
        <w:tc>
          <w:tcPr>
            <w:tcW w:w="1560" w:type="dxa"/>
          </w:tcPr>
          <w:p w14:paraId="6C879F6B" w14:textId="77777777" w:rsidR="00BC0DD9" w:rsidRPr="00836B0F" w:rsidRDefault="00BC0DD9" w:rsidP="00AD08AA">
            <w:r w:rsidRPr="00836B0F">
              <w:t>+</w:t>
            </w:r>
          </w:p>
        </w:tc>
        <w:tc>
          <w:tcPr>
            <w:tcW w:w="1984" w:type="dxa"/>
          </w:tcPr>
          <w:p w14:paraId="29FBB0CD" w14:textId="77777777" w:rsidR="00BC0DD9" w:rsidRPr="00836B0F" w:rsidRDefault="00BC0DD9" w:rsidP="00AD08AA">
            <w:r w:rsidRPr="00836B0F">
              <w:t>+</w:t>
            </w:r>
          </w:p>
        </w:tc>
      </w:tr>
      <w:tr w:rsidR="00BC0DD9" w:rsidRPr="00836B0F" w14:paraId="4BFD70C9" w14:textId="77777777" w:rsidTr="00C77313">
        <w:trPr>
          <w:trHeight w:val="170"/>
        </w:trPr>
        <w:tc>
          <w:tcPr>
            <w:tcW w:w="0" w:type="auto"/>
            <w:noWrap/>
            <w:hideMark/>
          </w:tcPr>
          <w:p w14:paraId="07431E77" w14:textId="77777777" w:rsidR="00BC0DD9" w:rsidRPr="00836B0F" w:rsidRDefault="00BC0DD9" w:rsidP="00AD08AA">
            <w:r w:rsidRPr="00836B0F">
              <w:t>Tripos sp</w:t>
            </w:r>
          </w:p>
        </w:tc>
        <w:tc>
          <w:tcPr>
            <w:tcW w:w="1708" w:type="dxa"/>
          </w:tcPr>
          <w:p w14:paraId="34F4700E" w14:textId="77777777" w:rsidR="00BC0DD9" w:rsidRPr="00836B0F" w:rsidRDefault="00BC0DD9" w:rsidP="00AD08AA">
            <w:r w:rsidRPr="00836B0F">
              <w:t>+</w:t>
            </w:r>
          </w:p>
        </w:tc>
        <w:tc>
          <w:tcPr>
            <w:tcW w:w="1560" w:type="dxa"/>
          </w:tcPr>
          <w:p w14:paraId="207BA51A" w14:textId="77777777" w:rsidR="00BC0DD9" w:rsidRPr="00836B0F" w:rsidRDefault="00BC0DD9" w:rsidP="00AD08AA">
            <w:r w:rsidRPr="00836B0F">
              <w:t>+</w:t>
            </w:r>
          </w:p>
        </w:tc>
        <w:tc>
          <w:tcPr>
            <w:tcW w:w="1984" w:type="dxa"/>
          </w:tcPr>
          <w:p w14:paraId="42798C05" w14:textId="77777777" w:rsidR="00BC0DD9" w:rsidRPr="00836B0F" w:rsidRDefault="00BC0DD9" w:rsidP="00AD08AA">
            <w:r w:rsidRPr="00836B0F">
              <w:t>+</w:t>
            </w:r>
          </w:p>
        </w:tc>
      </w:tr>
      <w:tr w:rsidR="00BC0DD9" w:rsidRPr="00836B0F" w14:paraId="17A2449F" w14:textId="77777777" w:rsidTr="00C77313">
        <w:trPr>
          <w:trHeight w:val="170"/>
        </w:trPr>
        <w:tc>
          <w:tcPr>
            <w:tcW w:w="0" w:type="auto"/>
            <w:noWrap/>
            <w:hideMark/>
          </w:tcPr>
          <w:p w14:paraId="54DCA81C" w14:textId="77777777" w:rsidR="00BC0DD9" w:rsidRPr="00836B0F" w:rsidRDefault="00BC0DD9" w:rsidP="00AD08AA">
            <w:r w:rsidRPr="00836B0F">
              <w:t>Tripos arietinus</w:t>
            </w:r>
          </w:p>
        </w:tc>
        <w:tc>
          <w:tcPr>
            <w:tcW w:w="1708" w:type="dxa"/>
          </w:tcPr>
          <w:p w14:paraId="302A12E3" w14:textId="77777777" w:rsidR="00BC0DD9" w:rsidRPr="00836B0F" w:rsidRDefault="00BC0DD9" w:rsidP="00AD08AA">
            <w:r w:rsidRPr="00836B0F">
              <w:t>+</w:t>
            </w:r>
          </w:p>
        </w:tc>
        <w:tc>
          <w:tcPr>
            <w:tcW w:w="1560" w:type="dxa"/>
          </w:tcPr>
          <w:p w14:paraId="59236AB3" w14:textId="77777777" w:rsidR="00BC0DD9" w:rsidRPr="00836B0F" w:rsidRDefault="00BC0DD9" w:rsidP="00AD08AA">
            <w:r w:rsidRPr="00836B0F">
              <w:t>+</w:t>
            </w:r>
          </w:p>
        </w:tc>
        <w:tc>
          <w:tcPr>
            <w:tcW w:w="1984" w:type="dxa"/>
          </w:tcPr>
          <w:p w14:paraId="3EC145DF" w14:textId="77777777" w:rsidR="00BC0DD9" w:rsidRPr="00836B0F" w:rsidRDefault="00BC0DD9" w:rsidP="00AD08AA">
            <w:r w:rsidRPr="00836B0F">
              <w:t>+</w:t>
            </w:r>
          </w:p>
        </w:tc>
      </w:tr>
      <w:tr w:rsidR="00BC0DD9" w:rsidRPr="00836B0F" w14:paraId="1E032B16" w14:textId="77777777" w:rsidTr="00C77313">
        <w:trPr>
          <w:trHeight w:val="170"/>
        </w:trPr>
        <w:tc>
          <w:tcPr>
            <w:tcW w:w="0" w:type="auto"/>
            <w:noWrap/>
            <w:hideMark/>
          </w:tcPr>
          <w:p w14:paraId="472F3B9D" w14:textId="77777777" w:rsidR="00BC0DD9" w:rsidRPr="00836B0F" w:rsidRDefault="00BC0DD9" w:rsidP="00AD08AA">
            <w:r w:rsidRPr="00836B0F">
              <w:t>Tripos brevis</w:t>
            </w:r>
          </w:p>
        </w:tc>
        <w:tc>
          <w:tcPr>
            <w:tcW w:w="1708" w:type="dxa"/>
          </w:tcPr>
          <w:p w14:paraId="7A0EC42F" w14:textId="77777777" w:rsidR="00BC0DD9" w:rsidRPr="00836B0F" w:rsidRDefault="00BC0DD9" w:rsidP="00AD08AA">
            <w:r w:rsidRPr="00836B0F">
              <w:t>+</w:t>
            </w:r>
          </w:p>
        </w:tc>
        <w:tc>
          <w:tcPr>
            <w:tcW w:w="1560" w:type="dxa"/>
          </w:tcPr>
          <w:p w14:paraId="23892A39" w14:textId="77777777" w:rsidR="00BC0DD9" w:rsidRPr="00836B0F" w:rsidRDefault="00BC0DD9" w:rsidP="00AD08AA"/>
        </w:tc>
        <w:tc>
          <w:tcPr>
            <w:tcW w:w="1984" w:type="dxa"/>
          </w:tcPr>
          <w:p w14:paraId="60259CF4" w14:textId="77777777" w:rsidR="00BC0DD9" w:rsidRPr="00836B0F" w:rsidRDefault="00BC0DD9" w:rsidP="00AD08AA">
            <w:r w:rsidRPr="00836B0F">
              <w:t>+</w:t>
            </w:r>
          </w:p>
        </w:tc>
      </w:tr>
      <w:tr w:rsidR="00BC0DD9" w:rsidRPr="00836B0F" w14:paraId="332DF826" w14:textId="77777777" w:rsidTr="00C77313">
        <w:trPr>
          <w:trHeight w:val="170"/>
        </w:trPr>
        <w:tc>
          <w:tcPr>
            <w:tcW w:w="0" w:type="auto"/>
            <w:noWrap/>
            <w:hideMark/>
          </w:tcPr>
          <w:p w14:paraId="7A98BACA" w14:textId="77777777" w:rsidR="00BC0DD9" w:rsidRPr="00836B0F" w:rsidRDefault="00BC0DD9" w:rsidP="00AD08AA">
            <w:r w:rsidRPr="00836B0F">
              <w:t>Tripos candelabrum</w:t>
            </w:r>
          </w:p>
        </w:tc>
        <w:tc>
          <w:tcPr>
            <w:tcW w:w="1708" w:type="dxa"/>
          </w:tcPr>
          <w:p w14:paraId="5042C261" w14:textId="77777777" w:rsidR="00BC0DD9" w:rsidRPr="00836B0F" w:rsidRDefault="00BC0DD9" w:rsidP="00AD08AA">
            <w:r w:rsidRPr="00836B0F">
              <w:t>+</w:t>
            </w:r>
          </w:p>
        </w:tc>
        <w:tc>
          <w:tcPr>
            <w:tcW w:w="1560" w:type="dxa"/>
          </w:tcPr>
          <w:p w14:paraId="2C27EBC4" w14:textId="77777777" w:rsidR="00BC0DD9" w:rsidRPr="00836B0F" w:rsidRDefault="00BC0DD9" w:rsidP="00AD08AA">
            <w:r w:rsidRPr="00836B0F">
              <w:t>+</w:t>
            </w:r>
          </w:p>
        </w:tc>
        <w:tc>
          <w:tcPr>
            <w:tcW w:w="1984" w:type="dxa"/>
          </w:tcPr>
          <w:p w14:paraId="128C8098" w14:textId="77777777" w:rsidR="00BC0DD9" w:rsidRPr="00836B0F" w:rsidRDefault="00BC0DD9" w:rsidP="00AD08AA">
            <w:r w:rsidRPr="00836B0F">
              <w:t>+</w:t>
            </w:r>
          </w:p>
        </w:tc>
      </w:tr>
      <w:tr w:rsidR="00BC0DD9" w:rsidRPr="00836B0F" w14:paraId="7C6EE0F9" w14:textId="77777777" w:rsidTr="00C77313">
        <w:trPr>
          <w:trHeight w:val="170"/>
        </w:trPr>
        <w:tc>
          <w:tcPr>
            <w:tcW w:w="0" w:type="auto"/>
            <w:noWrap/>
            <w:hideMark/>
          </w:tcPr>
          <w:p w14:paraId="059594BD" w14:textId="77777777" w:rsidR="00BC0DD9" w:rsidRPr="00836B0F" w:rsidRDefault="00BC0DD9" w:rsidP="00AD08AA">
            <w:r w:rsidRPr="00836B0F">
              <w:t>Tripos declinatum</w:t>
            </w:r>
          </w:p>
        </w:tc>
        <w:tc>
          <w:tcPr>
            <w:tcW w:w="1708" w:type="dxa"/>
          </w:tcPr>
          <w:p w14:paraId="5677BC59" w14:textId="77777777" w:rsidR="00BC0DD9" w:rsidRPr="00836B0F" w:rsidRDefault="00BC0DD9" w:rsidP="00AD08AA"/>
        </w:tc>
        <w:tc>
          <w:tcPr>
            <w:tcW w:w="1560" w:type="dxa"/>
          </w:tcPr>
          <w:p w14:paraId="4A818A2F" w14:textId="77777777" w:rsidR="00BC0DD9" w:rsidRPr="00836B0F" w:rsidRDefault="00BC0DD9" w:rsidP="00AD08AA"/>
        </w:tc>
        <w:tc>
          <w:tcPr>
            <w:tcW w:w="1984" w:type="dxa"/>
          </w:tcPr>
          <w:p w14:paraId="669EFD78" w14:textId="77777777" w:rsidR="00BC0DD9" w:rsidRPr="00836B0F" w:rsidRDefault="00BC0DD9" w:rsidP="00AD08AA">
            <w:r w:rsidRPr="00836B0F">
              <w:t>+</w:t>
            </w:r>
          </w:p>
        </w:tc>
      </w:tr>
      <w:tr w:rsidR="00BC0DD9" w:rsidRPr="00836B0F" w14:paraId="65A091D6" w14:textId="77777777" w:rsidTr="00C77313">
        <w:trPr>
          <w:trHeight w:val="170"/>
        </w:trPr>
        <w:tc>
          <w:tcPr>
            <w:tcW w:w="0" w:type="auto"/>
            <w:noWrap/>
            <w:hideMark/>
          </w:tcPr>
          <w:p w14:paraId="44B99E60" w14:textId="77777777" w:rsidR="00BC0DD9" w:rsidRPr="00836B0F" w:rsidRDefault="00BC0DD9" w:rsidP="00AD08AA">
            <w:r w:rsidRPr="00836B0F">
              <w:t>Tripos eugrammus</w:t>
            </w:r>
          </w:p>
        </w:tc>
        <w:tc>
          <w:tcPr>
            <w:tcW w:w="1708" w:type="dxa"/>
          </w:tcPr>
          <w:p w14:paraId="1FFDB4B3" w14:textId="77777777" w:rsidR="00BC0DD9" w:rsidRPr="00836B0F" w:rsidRDefault="00BC0DD9" w:rsidP="00AD08AA">
            <w:r w:rsidRPr="00836B0F">
              <w:t>+</w:t>
            </w:r>
          </w:p>
        </w:tc>
        <w:tc>
          <w:tcPr>
            <w:tcW w:w="1560" w:type="dxa"/>
          </w:tcPr>
          <w:p w14:paraId="6309F91D" w14:textId="77777777" w:rsidR="00BC0DD9" w:rsidRPr="00836B0F" w:rsidRDefault="00BC0DD9" w:rsidP="00AD08AA">
            <w:r w:rsidRPr="00836B0F">
              <w:t>+</w:t>
            </w:r>
          </w:p>
        </w:tc>
        <w:tc>
          <w:tcPr>
            <w:tcW w:w="1984" w:type="dxa"/>
          </w:tcPr>
          <w:p w14:paraId="10A6AF52" w14:textId="77777777" w:rsidR="00BC0DD9" w:rsidRPr="00836B0F" w:rsidRDefault="00BC0DD9" w:rsidP="00AD08AA">
            <w:r w:rsidRPr="00836B0F">
              <w:t>+</w:t>
            </w:r>
          </w:p>
        </w:tc>
      </w:tr>
      <w:tr w:rsidR="00BC0DD9" w:rsidRPr="00836B0F" w14:paraId="1F8EF0FF" w14:textId="77777777" w:rsidTr="00C77313">
        <w:trPr>
          <w:trHeight w:val="170"/>
        </w:trPr>
        <w:tc>
          <w:tcPr>
            <w:tcW w:w="0" w:type="auto"/>
            <w:noWrap/>
            <w:hideMark/>
          </w:tcPr>
          <w:p w14:paraId="5C07AFA8" w14:textId="77777777" w:rsidR="00BC0DD9" w:rsidRPr="00836B0F" w:rsidRDefault="00BC0DD9" w:rsidP="00AD08AA">
            <w:r w:rsidRPr="00836B0F">
              <w:t>Tripos extensus</w:t>
            </w:r>
          </w:p>
        </w:tc>
        <w:tc>
          <w:tcPr>
            <w:tcW w:w="1708" w:type="dxa"/>
          </w:tcPr>
          <w:p w14:paraId="2DEAB5F8" w14:textId="77777777" w:rsidR="00BC0DD9" w:rsidRPr="00836B0F" w:rsidRDefault="00BC0DD9" w:rsidP="00AD08AA">
            <w:r w:rsidRPr="00836B0F">
              <w:t>+</w:t>
            </w:r>
          </w:p>
        </w:tc>
        <w:tc>
          <w:tcPr>
            <w:tcW w:w="1560" w:type="dxa"/>
          </w:tcPr>
          <w:p w14:paraId="2053C130" w14:textId="77777777" w:rsidR="00BC0DD9" w:rsidRPr="00836B0F" w:rsidRDefault="00BC0DD9" w:rsidP="00AD08AA">
            <w:r w:rsidRPr="00836B0F">
              <w:t>+</w:t>
            </w:r>
          </w:p>
        </w:tc>
        <w:tc>
          <w:tcPr>
            <w:tcW w:w="1984" w:type="dxa"/>
          </w:tcPr>
          <w:p w14:paraId="48271CF6" w14:textId="77777777" w:rsidR="00BC0DD9" w:rsidRPr="00836B0F" w:rsidRDefault="00BC0DD9" w:rsidP="00AD08AA"/>
        </w:tc>
      </w:tr>
      <w:tr w:rsidR="00BC0DD9" w:rsidRPr="00836B0F" w14:paraId="70054FDB" w14:textId="77777777" w:rsidTr="00C77313">
        <w:trPr>
          <w:trHeight w:val="170"/>
        </w:trPr>
        <w:tc>
          <w:tcPr>
            <w:tcW w:w="0" w:type="auto"/>
            <w:noWrap/>
            <w:hideMark/>
          </w:tcPr>
          <w:p w14:paraId="49C02221" w14:textId="77777777" w:rsidR="00BC0DD9" w:rsidRPr="00836B0F" w:rsidRDefault="00BC0DD9" w:rsidP="00AD08AA">
            <w:r w:rsidRPr="00836B0F">
              <w:t>Tripos fusus</w:t>
            </w:r>
          </w:p>
        </w:tc>
        <w:tc>
          <w:tcPr>
            <w:tcW w:w="1708" w:type="dxa"/>
          </w:tcPr>
          <w:p w14:paraId="6AEA2E5E" w14:textId="77777777" w:rsidR="00BC0DD9" w:rsidRPr="00836B0F" w:rsidRDefault="00BC0DD9" w:rsidP="00AD08AA">
            <w:r w:rsidRPr="00836B0F">
              <w:t>+</w:t>
            </w:r>
          </w:p>
        </w:tc>
        <w:tc>
          <w:tcPr>
            <w:tcW w:w="1560" w:type="dxa"/>
          </w:tcPr>
          <w:p w14:paraId="3501B8F2" w14:textId="77777777" w:rsidR="00BC0DD9" w:rsidRPr="00836B0F" w:rsidRDefault="00BC0DD9" w:rsidP="00AD08AA">
            <w:r w:rsidRPr="00836B0F">
              <w:t>+</w:t>
            </w:r>
          </w:p>
        </w:tc>
        <w:tc>
          <w:tcPr>
            <w:tcW w:w="1984" w:type="dxa"/>
          </w:tcPr>
          <w:p w14:paraId="1E20EBDD" w14:textId="77777777" w:rsidR="00BC0DD9" w:rsidRPr="00836B0F" w:rsidRDefault="00BC0DD9" w:rsidP="00AD08AA">
            <w:r w:rsidRPr="00836B0F">
              <w:t>+</w:t>
            </w:r>
          </w:p>
        </w:tc>
      </w:tr>
      <w:tr w:rsidR="00BC0DD9" w:rsidRPr="00836B0F" w14:paraId="6A9613E8" w14:textId="77777777" w:rsidTr="00C77313">
        <w:trPr>
          <w:trHeight w:val="170"/>
        </w:trPr>
        <w:tc>
          <w:tcPr>
            <w:tcW w:w="0" w:type="auto"/>
            <w:noWrap/>
            <w:hideMark/>
          </w:tcPr>
          <w:p w14:paraId="16D564D8" w14:textId="77777777" w:rsidR="00BC0DD9" w:rsidRPr="00836B0F" w:rsidRDefault="00BC0DD9" w:rsidP="00AD08AA">
            <w:r w:rsidRPr="00836B0F">
              <w:t>Tripos karstenii</w:t>
            </w:r>
          </w:p>
        </w:tc>
        <w:tc>
          <w:tcPr>
            <w:tcW w:w="1708" w:type="dxa"/>
          </w:tcPr>
          <w:p w14:paraId="138A75AF" w14:textId="77777777" w:rsidR="00BC0DD9" w:rsidRPr="00836B0F" w:rsidRDefault="00BC0DD9" w:rsidP="00AD08AA">
            <w:r w:rsidRPr="00836B0F">
              <w:t>+</w:t>
            </w:r>
          </w:p>
        </w:tc>
        <w:tc>
          <w:tcPr>
            <w:tcW w:w="1560" w:type="dxa"/>
          </w:tcPr>
          <w:p w14:paraId="41D16B6D" w14:textId="77777777" w:rsidR="00BC0DD9" w:rsidRPr="00836B0F" w:rsidRDefault="00BC0DD9" w:rsidP="00AD08AA"/>
        </w:tc>
        <w:tc>
          <w:tcPr>
            <w:tcW w:w="1984" w:type="dxa"/>
          </w:tcPr>
          <w:p w14:paraId="1A131EEC" w14:textId="77777777" w:rsidR="00BC0DD9" w:rsidRPr="00836B0F" w:rsidRDefault="00BC0DD9" w:rsidP="00AD08AA">
            <w:r w:rsidRPr="00836B0F">
              <w:t>+</w:t>
            </w:r>
          </w:p>
        </w:tc>
      </w:tr>
      <w:tr w:rsidR="00BC0DD9" w:rsidRPr="00836B0F" w14:paraId="396F932A" w14:textId="77777777" w:rsidTr="00C77313">
        <w:trPr>
          <w:trHeight w:val="170"/>
        </w:trPr>
        <w:tc>
          <w:tcPr>
            <w:tcW w:w="0" w:type="auto"/>
            <w:noWrap/>
            <w:hideMark/>
          </w:tcPr>
          <w:p w14:paraId="1A8692C3" w14:textId="77777777" w:rsidR="00BC0DD9" w:rsidRPr="00836B0F" w:rsidRDefault="00BC0DD9" w:rsidP="00AD08AA">
            <w:r w:rsidRPr="00836B0F">
              <w:t xml:space="preserve">Tripos lunula </w:t>
            </w:r>
          </w:p>
        </w:tc>
        <w:tc>
          <w:tcPr>
            <w:tcW w:w="1708" w:type="dxa"/>
          </w:tcPr>
          <w:p w14:paraId="37B8F066" w14:textId="77777777" w:rsidR="00BC0DD9" w:rsidRPr="00836B0F" w:rsidRDefault="00BC0DD9" w:rsidP="00AD08AA">
            <w:r w:rsidRPr="00836B0F">
              <w:t>+</w:t>
            </w:r>
          </w:p>
        </w:tc>
        <w:tc>
          <w:tcPr>
            <w:tcW w:w="1560" w:type="dxa"/>
          </w:tcPr>
          <w:p w14:paraId="4CEB3D50" w14:textId="77777777" w:rsidR="00BC0DD9" w:rsidRPr="00836B0F" w:rsidRDefault="00BC0DD9" w:rsidP="00AD08AA">
            <w:r w:rsidRPr="00836B0F">
              <w:t>+</w:t>
            </w:r>
          </w:p>
        </w:tc>
        <w:tc>
          <w:tcPr>
            <w:tcW w:w="1984" w:type="dxa"/>
          </w:tcPr>
          <w:p w14:paraId="779C121B" w14:textId="77777777" w:rsidR="00BC0DD9" w:rsidRPr="00836B0F" w:rsidRDefault="00BC0DD9" w:rsidP="00AD08AA">
            <w:r w:rsidRPr="00836B0F">
              <w:t>+</w:t>
            </w:r>
          </w:p>
        </w:tc>
      </w:tr>
      <w:tr w:rsidR="00BC0DD9" w:rsidRPr="00836B0F" w14:paraId="7C53D293" w14:textId="77777777" w:rsidTr="00C77313">
        <w:trPr>
          <w:trHeight w:val="170"/>
        </w:trPr>
        <w:tc>
          <w:tcPr>
            <w:tcW w:w="0" w:type="auto"/>
            <w:noWrap/>
            <w:hideMark/>
          </w:tcPr>
          <w:p w14:paraId="086D87C1" w14:textId="77777777" w:rsidR="00BC0DD9" w:rsidRPr="00836B0F" w:rsidRDefault="00BC0DD9" w:rsidP="00AD08AA">
            <w:r w:rsidRPr="00836B0F">
              <w:t>Tripos macroceros</w:t>
            </w:r>
          </w:p>
        </w:tc>
        <w:tc>
          <w:tcPr>
            <w:tcW w:w="1708" w:type="dxa"/>
          </w:tcPr>
          <w:p w14:paraId="6CFDB441" w14:textId="77777777" w:rsidR="00BC0DD9" w:rsidRPr="00836B0F" w:rsidRDefault="00BC0DD9" w:rsidP="00AD08AA">
            <w:r w:rsidRPr="00836B0F">
              <w:t>+</w:t>
            </w:r>
          </w:p>
        </w:tc>
        <w:tc>
          <w:tcPr>
            <w:tcW w:w="1560" w:type="dxa"/>
          </w:tcPr>
          <w:p w14:paraId="5BF903D8" w14:textId="77777777" w:rsidR="00BC0DD9" w:rsidRPr="00836B0F" w:rsidRDefault="00BC0DD9" w:rsidP="00AD08AA">
            <w:r w:rsidRPr="00836B0F">
              <w:t>+</w:t>
            </w:r>
          </w:p>
        </w:tc>
        <w:tc>
          <w:tcPr>
            <w:tcW w:w="1984" w:type="dxa"/>
          </w:tcPr>
          <w:p w14:paraId="7B155466" w14:textId="77777777" w:rsidR="00BC0DD9" w:rsidRPr="00836B0F" w:rsidRDefault="00BC0DD9" w:rsidP="00AD08AA"/>
        </w:tc>
      </w:tr>
      <w:tr w:rsidR="00BC0DD9" w:rsidRPr="00836B0F" w14:paraId="6B740067" w14:textId="77777777" w:rsidTr="00C77313">
        <w:trPr>
          <w:trHeight w:val="170"/>
        </w:trPr>
        <w:tc>
          <w:tcPr>
            <w:tcW w:w="0" w:type="auto"/>
            <w:noWrap/>
            <w:hideMark/>
          </w:tcPr>
          <w:p w14:paraId="36C2459E" w14:textId="77777777" w:rsidR="00BC0DD9" w:rsidRPr="00836B0F" w:rsidRDefault="00BC0DD9" w:rsidP="00AD08AA">
            <w:r w:rsidRPr="00836B0F">
              <w:t>Tripos massiliensis</w:t>
            </w:r>
          </w:p>
        </w:tc>
        <w:tc>
          <w:tcPr>
            <w:tcW w:w="1708" w:type="dxa"/>
          </w:tcPr>
          <w:p w14:paraId="55F58DBF" w14:textId="77777777" w:rsidR="00BC0DD9" w:rsidRPr="00836B0F" w:rsidRDefault="00BC0DD9" w:rsidP="00AD08AA">
            <w:r w:rsidRPr="00836B0F">
              <w:t>+</w:t>
            </w:r>
          </w:p>
        </w:tc>
        <w:tc>
          <w:tcPr>
            <w:tcW w:w="1560" w:type="dxa"/>
          </w:tcPr>
          <w:p w14:paraId="484BBFF0" w14:textId="77777777" w:rsidR="00BC0DD9" w:rsidRPr="00836B0F" w:rsidRDefault="00BC0DD9" w:rsidP="00AD08AA"/>
        </w:tc>
        <w:tc>
          <w:tcPr>
            <w:tcW w:w="1984" w:type="dxa"/>
          </w:tcPr>
          <w:p w14:paraId="1D0F3514" w14:textId="77777777" w:rsidR="00BC0DD9" w:rsidRPr="00836B0F" w:rsidRDefault="00BC0DD9" w:rsidP="00AD08AA">
            <w:r w:rsidRPr="00836B0F">
              <w:t>+</w:t>
            </w:r>
          </w:p>
        </w:tc>
      </w:tr>
      <w:tr w:rsidR="00BC0DD9" w:rsidRPr="00836B0F" w14:paraId="36A69F4C" w14:textId="77777777" w:rsidTr="00C77313">
        <w:trPr>
          <w:trHeight w:val="170"/>
        </w:trPr>
        <w:tc>
          <w:tcPr>
            <w:tcW w:w="0" w:type="auto"/>
            <w:noWrap/>
            <w:hideMark/>
          </w:tcPr>
          <w:p w14:paraId="5C405BD6" w14:textId="77777777" w:rsidR="00BC0DD9" w:rsidRPr="00836B0F" w:rsidRDefault="00BC0DD9" w:rsidP="00AD08AA">
            <w:r w:rsidRPr="00836B0F">
              <w:t>Tripos muelleri</w:t>
            </w:r>
          </w:p>
        </w:tc>
        <w:tc>
          <w:tcPr>
            <w:tcW w:w="1708" w:type="dxa"/>
          </w:tcPr>
          <w:p w14:paraId="2C101AA7" w14:textId="77777777" w:rsidR="00BC0DD9" w:rsidRPr="00836B0F" w:rsidRDefault="00BC0DD9" w:rsidP="00AD08AA">
            <w:r w:rsidRPr="00836B0F">
              <w:t>+</w:t>
            </w:r>
          </w:p>
        </w:tc>
        <w:tc>
          <w:tcPr>
            <w:tcW w:w="1560" w:type="dxa"/>
          </w:tcPr>
          <w:p w14:paraId="00DB4074" w14:textId="77777777" w:rsidR="00BC0DD9" w:rsidRPr="00836B0F" w:rsidRDefault="00BC0DD9" w:rsidP="00AD08AA">
            <w:r w:rsidRPr="00836B0F">
              <w:t>+</w:t>
            </w:r>
          </w:p>
        </w:tc>
        <w:tc>
          <w:tcPr>
            <w:tcW w:w="1984" w:type="dxa"/>
          </w:tcPr>
          <w:p w14:paraId="76445610" w14:textId="77777777" w:rsidR="00BC0DD9" w:rsidRPr="00836B0F" w:rsidRDefault="00BC0DD9" w:rsidP="00AD08AA">
            <w:r w:rsidRPr="00836B0F">
              <w:t>+</w:t>
            </w:r>
          </w:p>
        </w:tc>
      </w:tr>
      <w:tr w:rsidR="00BC0DD9" w:rsidRPr="00836B0F" w14:paraId="0063D495" w14:textId="77777777" w:rsidTr="00C77313">
        <w:trPr>
          <w:trHeight w:val="170"/>
        </w:trPr>
        <w:tc>
          <w:tcPr>
            <w:tcW w:w="0" w:type="auto"/>
            <w:noWrap/>
            <w:hideMark/>
          </w:tcPr>
          <w:p w14:paraId="3139F2D0" w14:textId="77777777" w:rsidR="00BC0DD9" w:rsidRPr="00836B0F" w:rsidRDefault="00BC0DD9" w:rsidP="00AD08AA">
            <w:r w:rsidRPr="00836B0F">
              <w:t>Tripos pentagonus</w:t>
            </w:r>
          </w:p>
        </w:tc>
        <w:tc>
          <w:tcPr>
            <w:tcW w:w="1708" w:type="dxa"/>
          </w:tcPr>
          <w:p w14:paraId="1724E4FD" w14:textId="77777777" w:rsidR="00BC0DD9" w:rsidRPr="00836B0F" w:rsidRDefault="00BC0DD9" w:rsidP="00AD08AA">
            <w:r w:rsidRPr="00836B0F">
              <w:t>+</w:t>
            </w:r>
          </w:p>
        </w:tc>
        <w:tc>
          <w:tcPr>
            <w:tcW w:w="1560" w:type="dxa"/>
          </w:tcPr>
          <w:p w14:paraId="7D718610" w14:textId="77777777" w:rsidR="00BC0DD9" w:rsidRPr="00836B0F" w:rsidRDefault="00BC0DD9" w:rsidP="00AD08AA">
            <w:r w:rsidRPr="00836B0F">
              <w:t>+</w:t>
            </w:r>
          </w:p>
        </w:tc>
        <w:tc>
          <w:tcPr>
            <w:tcW w:w="1984" w:type="dxa"/>
          </w:tcPr>
          <w:p w14:paraId="073110F2" w14:textId="77777777" w:rsidR="00BC0DD9" w:rsidRPr="00836B0F" w:rsidRDefault="00BC0DD9" w:rsidP="00AD08AA">
            <w:r w:rsidRPr="00836B0F">
              <w:t>+</w:t>
            </w:r>
          </w:p>
        </w:tc>
      </w:tr>
      <w:tr w:rsidR="00BC0DD9" w:rsidRPr="00836B0F" w14:paraId="49AD849E" w14:textId="77777777" w:rsidTr="00C77313">
        <w:trPr>
          <w:trHeight w:val="170"/>
        </w:trPr>
        <w:tc>
          <w:tcPr>
            <w:tcW w:w="0" w:type="auto"/>
            <w:noWrap/>
            <w:hideMark/>
          </w:tcPr>
          <w:p w14:paraId="10DF023E" w14:textId="77777777" w:rsidR="00BC0DD9" w:rsidRPr="00836B0F" w:rsidRDefault="00BC0DD9" w:rsidP="00AD08AA">
            <w:r w:rsidRPr="00836B0F">
              <w:t xml:space="preserve">Tripos teres </w:t>
            </w:r>
          </w:p>
        </w:tc>
        <w:tc>
          <w:tcPr>
            <w:tcW w:w="1708" w:type="dxa"/>
          </w:tcPr>
          <w:p w14:paraId="5665BB26" w14:textId="77777777" w:rsidR="00BC0DD9" w:rsidRPr="00836B0F" w:rsidRDefault="00BC0DD9" w:rsidP="00AD08AA">
            <w:r w:rsidRPr="00836B0F">
              <w:t>+</w:t>
            </w:r>
          </w:p>
        </w:tc>
        <w:tc>
          <w:tcPr>
            <w:tcW w:w="1560" w:type="dxa"/>
          </w:tcPr>
          <w:p w14:paraId="17C9729C" w14:textId="77777777" w:rsidR="00BC0DD9" w:rsidRPr="00836B0F" w:rsidRDefault="00BC0DD9" w:rsidP="00AD08AA">
            <w:r w:rsidRPr="00836B0F">
              <w:t>+</w:t>
            </w:r>
          </w:p>
        </w:tc>
        <w:tc>
          <w:tcPr>
            <w:tcW w:w="1984" w:type="dxa"/>
          </w:tcPr>
          <w:p w14:paraId="263E9381" w14:textId="77777777" w:rsidR="00BC0DD9" w:rsidRPr="00836B0F" w:rsidRDefault="00BC0DD9" w:rsidP="00AD08AA"/>
        </w:tc>
      </w:tr>
      <w:tr w:rsidR="00BC0DD9" w:rsidRPr="00836B0F" w14:paraId="064425FB" w14:textId="77777777" w:rsidTr="00C77313">
        <w:trPr>
          <w:trHeight w:val="170"/>
        </w:trPr>
        <w:tc>
          <w:tcPr>
            <w:tcW w:w="0" w:type="auto"/>
            <w:noWrap/>
            <w:hideMark/>
          </w:tcPr>
          <w:p w14:paraId="20C5898D" w14:textId="77777777" w:rsidR="00BC0DD9" w:rsidRPr="00836B0F" w:rsidRDefault="00BC0DD9" w:rsidP="00AD08AA">
            <w:r w:rsidRPr="00836B0F">
              <w:t>Tripos trichoceros</w:t>
            </w:r>
          </w:p>
        </w:tc>
        <w:tc>
          <w:tcPr>
            <w:tcW w:w="1708" w:type="dxa"/>
          </w:tcPr>
          <w:p w14:paraId="553AAC21" w14:textId="77777777" w:rsidR="00BC0DD9" w:rsidRPr="00836B0F" w:rsidRDefault="00BC0DD9" w:rsidP="00AD08AA">
            <w:r w:rsidRPr="00836B0F">
              <w:t>+</w:t>
            </w:r>
          </w:p>
        </w:tc>
        <w:tc>
          <w:tcPr>
            <w:tcW w:w="1560" w:type="dxa"/>
          </w:tcPr>
          <w:p w14:paraId="46EA59E3" w14:textId="77777777" w:rsidR="00BC0DD9" w:rsidRPr="00836B0F" w:rsidRDefault="00BC0DD9" w:rsidP="00AD08AA">
            <w:r w:rsidRPr="00836B0F">
              <w:t>+</w:t>
            </w:r>
          </w:p>
        </w:tc>
        <w:tc>
          <w:tcPr>
            <w:tcW w:w="1984" w:type="dxa"/>
          </w:tcPr>
          <w:p w14:paraId="27872286" w14:textId="77777777" w:rsidR="00BC0DD9" w:rsidRPr="00836B0F" w:rsidRDefault="00BC0DD9" w:rsidP="00AD08AA">
            <w:r w:rsidRPr="00836B0F">
              <w:t>+</w:t>
            </w:r>
          </w:p>
        </w:tc>
      </w:tr>
      <w:tr w:rsidR="00BC0DD9" w:rsidRPr="00836B0F" w14:paraId="7F144843" w14:textId="77777777" w:rsidTr="00C77313">
        <w:trPr>
          <w:trHeight w:val="170"/>
        </w:trPr>
        <w:tc>
          <w:tcPr>
            <w:tcW w:w="0" w:type="auto"/>
            <w:noWrap/>
            <w:hideMark/>
          </w:tcPr>
          <w:p w14:paraId="7F71C39B" w14:textId="77777777" w:rsidR="00BC0DD9" w:rsidRPr="00836B0F" w:rsidRDefault="00BC0DD9" w:rsidP="00AD08AA">
            <w:r w:rsidRPr="00836B0F">
              <w:t>Tripos vultur</w:t>
            </w:r>
          </w:p>
        </w:tc>
        <w:tc>
          <w:tcPr>
            <w:tcW w:w="1708" w:type="dxa"/>
          </w:tcPr>
          <w:p w14:paraId="4A69FEB4" w14:textId="77777777" w:rsidR="00BC0DD9" w:rsidRPr="00836B0F" w:rsidRDefault="00BC0DD9" w:rsidP="00AD08AA">
            <w:r w:rsidRPr="00836B0F">
              <w:t>+</w:t>
            </w:r>
          </w:p>
        </w:tc>
        <w:tc>
          <w:tcPr>
            <w:tcW w:w="1560" w:type="dxa"/>
          </w:tcPr>
          <w:p w14:paraId="5F5D20B9" w14:textId="77777777" w:rsidR="00BC0DD9" w:rsidRPr="00836B0F" w:rsidRDefault="00BC0DD9" w:rsidP="00AD08AA"/>
        </w:tc>
        <w:tc>
          <w:tcPr>
            <w:tcW w:w="1984" w:type="dxa"/>
          </w:tcPr>
          <w:p w14:paraId="12BD312D" w14:textId="77777777" w:rsidR="00BC0DD9" w:rsidRPr="00836B0F" w:rsidRDefault="00BC0DD9" w:rsidP="00AD08AA">
            <w:r w:rsidRPr="00836B0F">
              <w:t>+</w:t>
            </w:r>
          </w:p>
        </w:tc>
      </w:tr>
      <w:tr w:rsidR="00BC0DD9" w:rsidRPr="00836B0F" w14:paraId="49FC00A1" w14:textId="77777777" w:rsidTr="00C77313">
        <w:trPr>
          <w:trHeight w:val="170"/>
        </w:trPr>
        <w:tc>
          <w:tcPr>
            <w:tcW w:w="0" w:type="auto"/>
            <w:noWrap/>
            <w:hideMark/>
          </w:tcPr>
          <w:p w14:paraId="48252607" w14:textId="77777777" w:rsidR="00BC0DD9" w:rsidRPr="00836B0F" w:rsidRDefault="00BC0DD9" w:rsidP="00AD08AA">
            <w:r w:rsidRPr="00836B0F">
              <w:t>Gymnodiniales</w:t>
            </w:r>
          </w:p>
        </w:tc>
        <w:tc>
          <w:tcPr>
            <w:tcW w:w="1708" w:type="dxa"/>
          </w:tcPr>
          <w:p w14:paraId="5430C5C4" w14:textId="77777777" w:rsidR="00BC0DD9" w:rsidRPr="00836B0F" w:rsidRDefault="00BC0DD9" w:rsidP="00AD08AA"/>
        </w:tc>
        <w:tc>
          <w:tcPr>
            <w:tcW w:w="1560" w:type="dxa"/>
          </w:tcPr>
          <w:p w14:paraId="6E1FC744" w14:textId="77777777" w:rsidR="00BC0DD9" w:rsidRPr="00836B0F" w:rsidRDefault="00BC0DD9" w:rsidP="00AD08AA"/>
        </w:tc>
        <w:tc>
          <w:tcPr>
            <w:tcW w:w="1984" w:type="dxa"/>
          </w:tcPr>
          <w:p w14:paraId="542C7E74" w14:textId="77777777" w:rsidR="00BC0DD9" w:rsidRPr="00836B0F" w:rsidRDefault="00BC0DD9" w:rsidP="00AD08AA"/>
        </w:tc>
      </w:tr>
      <w:tr w:rsidR="00BC0DD9" w:rsidRPr="00836B0F" w14:paraId="69876A0F" w14:textId="77777777" w:rsidTr="00C77313">
        <w:trPr>
          <w:trHeight w:val="170"/>
        </w:trPr>
        <w:tc>
          <w:tcPr>
            <w:tcW w:w="0" w:type="auto"/>
            <w:noWrap/>
            <w:hideMark/>
          </w:tcPr>
          <w:p w14:paraId="63B10E2E" w14:textId="77777777" w:rsidR="00BC0DD9" w:rsidRPr="00836B0F" w:rsidRDefault="00BC0DD9" w:rsidP="00AD08AA">
            <w:r w:rsidRPr="00836B0F">
              <w:t>Gyrodinium spirale</w:t>
            </w:r>
          </w:p>
        </w:tc>
        <w:tc>
          <w:tcPr>
            <w:tcW w:w="1708" w:type="dxa"/>
          </w:tcPr>
          <w:p w14:paraId="1A79F7EB" w14:textId="77777777" w:rsidR="00BC0DD9" w:rsidRPr="00836B0F" w:rsidRDefault="00BC0DD9" w:rsidP="00AD08AA">
            <w:r w:rsidRPr="00836B0F">
              <w:t>+</w:t>
            </w:r>
          </w:p>
        </w:tc>
        <w:tc>
          <w:tcPr>
            <w:tcW w:w="1560" w:type="dxa"/>
          </w:tcPr>
          <w:p w14:paraId="5428B9DA" w14:textId="77777777" w:rsidR="00BC0DD9" w:rsidRPr="00836B0F" w:rsidRDefault="00BC0DD9" w:rsidP="00AD08AA">
            <w:r w:rsidRPr="00836B0F">
              <w:t>+</w:t>
            </w:r>
          </w:p>
        </w:tc>
        <w:tc>
          <w:tcPr>
            <w:tcW w:w="1984" w:type="dxa"/>
          </w:tcPr>
          <w:p w14:paraId="396EC4F9" w14:textId="77777777" w:rsidR="00BC0DD9" w:rsidRPr="00836B0F" w:rsidRDefault="00BC0DD9" w:rsidP="00AD08AA">
            <w:r w:rsidRPr="00836B0F">
              <w:t>+</w:t>
            </w:r>
          </w:p>
        </w:tc>
      </w:tr>
      <w:tr w:rsidR="00BC0DD9" w:rsidRPr="00836B0F" w14:paraId="434D19AD" w14:textId="77777777" w:rsidTr="00C77313">
        <w:trPr>
          <w:trHeight w:val="170"/>
        </w:trPr>
        <w:tc>
          <w:tcPr>
            <w:tcW w:w="0" w:type="auto"/>
            <w:noWrap/>
            <w:hideMark/>
          </w:tcPr>
          <w:p w14:paraId="0AFCA6FB" w14:textId="77777777" w:rsidR="00BC0DD9" w:rsidRPr="00836B0F" w:rsidRDefault="00BC0DD9" w:rsidP="00AD08AA">
            <w:r w:rsidRPr="00836B0F">
              <w:t>Peridiniales</w:t>
            </w:r>
          </w:p>
        </w:tc>
        <w:tc>
          <w:tcPr>
            <w:tcW w:w="1708" w:type="dxa"/>
          </w:tcPr>
          <w:p w14:paraId="199EA362" w14:textId="77777777" w:rsidR="00BC0DD9" w:rsidRPr="00836B0F" w:rsidRDefault="00BC0DD9" w:rsidP="00AD08AA"/>
        </w:tc>
        <w:tc>
          <w:tcPr>
            <w:tcW w:w="1560" w:type="dxa"/>
          </w:tcPr>
          <w:p w14:paraId="75EEA2EA" w14:textId="77777777" w:rsidR="00BC0DD9" w:rsidRPr="00836B0F" w:rsidRDefault="00BC0DD9" w:rsidP="00AD08AA"/>
        </w:tc>
        <w:tc>
          <w:tcPr>
            <w:tcW w:w="1984" w:type="dxa"/>
          </w:tcPr>
          <w:p w14:paraId="5EECF3AD" w14:textId="77777777" w:rsidR="00BC0DD9" w:rsidRPr="00836B0F" w:rsidRDefault="00BC0DD9" w:rsidP="00AD08AA"/>
        </w:tc>
      </w:tr>
      <w:tr w:rsidR="00BC0DD9" w:rsidRPr="00836B0F" w14:paraId="6D8F1BDC" w14:textId="77777777" w:rsidTr="00C77313">
        <w:trPr>
          <w:trHeight w:val="170"/>
        </w:trPr>
        <w:tc>
          <w:tcPr>
            <w:tcW w:w="0" w:type="auto"/>
            <w:noWrap/>
            <w:hideMark/>
          </w:tcPr>
          <w:p w14:paraId="7FDED5EA" w14:textId="77777777" w:rsidR="00BC0DD9" w:rsidRPr="00836B0F" w:rsidRDefault="00BC0DD9" w:rsidP="00AD08AA">
            <w:r w:rsidRPr="00836B0F">
              <w:t>Podolampas bipes</w:t>
            </w:r>
          </w:p>
        </w:tc>
        <w:tc>
          <w:tcPr>
            <w:tcW w:w="1708" w:type="dxa"/>
          </w:tcPr>
          <w:p w14:paraId="22C16A92" w14:textId="77777777" w:rsidR="00BC0DD9" w:rsidRPr="00836B0F" w:rsidRDefault="00BC0DD9" w:rsidP="00AD08AA">
            <w:r w:rsidRPr="00836B0F">
              <w:t>+</w:t>
            </w:r>
          </w:p>
        </w:tc>
        <w:tc>
          <w:tcPr>
            <w:tcW w:w="1560" w:type="dxa"/>
          </w:tcPr>
          <w:p w14:paraId="7122208D" w14:textId="77777777" w:rsidR="00BC0DD9" w:rsidRPr="00836B0F" w:rsidRDefault="00BC0DD9" w:rsidP="00AD08AA">
            <w:r w:rsidRPr="00836B0F">
              <w:t>+</w:t>
            </w:r>
          </w:p>
        </w:tc>
        <w:tc>
          <w:tcPr>
            <w:tcW w:w="1984" w:type="dxa"/>
          </w:tcPr>
          <w:p w14:paraId="4547C64C" w14:textId="77777777" w:rsidR="00BC0DD9" w:rsidRPr="00836B0F" w:rsidRDefault="00BC0DD9" w:rsidP="00AD08AA">
            <w:r w:rsidRPr="00836B0F">
              <w:t>+</w:t>
            </w:r>
          </w:p>
        </w:tc>
      </w:tr>
      <w:tr w:rsidR="00BC0DD9" w:rsidRPr="00836B0F" w14:paraId="5D7BE655" w14:textId="77777777" w:rsidTr="00C77313">
        <w:trPr>
          <w:trHeight w:val="170"/>
        </w:trPr>
        <w:tc>
          <w:tcPr>
            <w:tcW w:w="0" w:type="auto"/>
            <w:noWrap/>
            <w:hideMark/>
          </w:tcPr>
          <w:p w14:paraId="262CC75A" w14:textId="77777777" w:rsidR="00BC0DD9" w:rsidRPr="00836B0F" w:rsidRDefault="00BC0DD9" w:rsidP="00AD08AA">
            <w:r w:rsidRPr="00836B0F">
              <w:t>Protoperidinium sp 1</w:t>
            </w:r>
          </w:p>
        </w:tc>
        <w:tc>
          <w:tcPr>
            <w:tcW w:w="1708" w:type="dxa"/>
          </w:tcPr>
          <w:p w14:paraId="1EE88810" w14:textId="77777777" w:rsidR="00BC0DD9" w:rsidRPr="00836B0F" w:rsidRDefault="00BC0DD9" w:rsidP="00AD08AA"/>
        </w:tc>
        <w:tc>
          <w:tcPr>
            <w:tcW w:w="1560" w:type="dxa"/>
          </w:tcPr>
          <w:p w14:paraId="59B88269" w14:textId="77777777" w:rsidR="00BC0DD9" w:rsidRPr="00836B0F" w:rsidRDefault="00BC0DD9" w:rsidP="00AD08AA">
            <w:r w:rsidRPr="00836B0F">
              <w:t>+</w:t>
            </w:r>
          </w:p>
        </w:tc>
        <w:tc>
          <w:tcPr>
            <w:tcW w:w="1984" w:type="dxa"/>
          </w:tcPr>
          <w:p w14:paraId="166FE39E" w14:textId="77777777" w:rsidR="00BC0DD9" w:rsidRPr="00836B0F" w:rsidRDefault="00BC0DD9" w:rsidP="00AD08AA">
            <w:r w:rsidRPr="00836B0F">
              <w:t>+</w:t>
            </w:r>
          </w:p>
        </w:tc>
      </w:tr>
      <w:tr w:rsidR="00BC0DD9" w:rsidRPr="00836B0F" w14:paraId="6770941A" w14:textId="77777777" w:rsidTr="00C77313">
        <w:trPr>
          <w:trHeight w:val="170"/>
        </w:trPr>
        <w:tc>
          <w:tcPr>
            <w:tcW w:w="0" w:type="auto"/>
            <w:noWrap/>
            <w:hideMark/>
          </w:tcPr>
          <w:p w14:paraId="75404516" w14:textId="77777777" w:rsidR="00BC0DD9" w:rsidRPr="00836B0F" w:rsidRDefault="00BC0DD9" w:rsidP="00AD08AA">
            <w:r w:rsidRPr="00836B0F">
              <w:lastRenderedPageBreak/>
              <w:t>Protoperidinium sp2</w:t>
            </w:r>
          </w:p>
        </w:tc>
        <w:tc>
          <w:tcPr>
            <w:tcW w:w="1708" w:type="dxa"/>
          </w:tcPr>
          <w:p w14:paraId="3DA740A6" w14:textId="77777777" w:rsidR="00BC0DD9" w:rsidRPr="00836B0F" w:rsidRDefault="00BC0DD9" w:rsidP="00AD08AA">
            <w:r w:rsidRPr="00836B0F">
              <w:t>+</w:t>
            </w:r>
          </w:p>
        </w:tc>
        <w:tc>
          <w:tcPr>
            <w:tcW w:w="1560" w:type="dxa"/>
          </w:tcPr>
          <w:p w14:paraId="5467EA42" w14:textId="77777777" w:rsidR="00BC0DD9" w:rsidRPr="00836B0F" w:rsidRDefault="00BC0DD9" w:rsidP="00AD08AA">
            <w:r w:rsidRPr="00836B0F">
              <w:t>+</w:t>
            </w:r>
          </w:p>
        </w:tc>
        <w:tc>
          <w:tcPr>
            <w:tcW w:w="1984" w:type="dxa"/>
          </w:tcPr>
          <w:p w14:paraId="3192CA88" w14:textId="77777777" w:rsidR="00BC0DD9" w:rsidRPr="00836B0F" w:rsidRDefault="00BC0DD9" w:rsidP="00AD08AA"/>
        </w:tc>
      </w:tr>
      <w:tr w:rsidR="00BC0DD9" w:rsidRPr="00836B0F" w14:paraId="332DE9BF" w14:textId="77777777" w:rsidTr="00C77313">
        <w:trPr>
          <w:trHeight w:val="170"/>
        </w:trPr>
        <w:tc>
          <w:tcPr>
            <w:tcW w:w="0" w:type="auto"/>
            <w:noWrap/>
            <w:hideMark/>
          </w:tcPr>
          <w:p w14:paraId="64EE9B56" w14:textId="77777777" w:rsidR="00BC0DD9" w:rsidRPr="00836B0F" w:rsidRDefault="00BC0DD9" w:rsidP="00AD08AA">
            <w:r w:rsidRPr="00836B0F">
              <w:t>Protoperidinium  sp3</w:t>
            </w:r>
          </w:p>
        </w:tc>
        <w:tc>
          <w:tcPr>
            <w:tcW w:w="1708" w:type="dxa"/>
          </w:tcPr>
          <w:p w14:paraId="30CA0FAE" w14:textId="77777777" w:rsidR="00BC0DD9" w:rsidRPr="00836B0F" w:rsidRDefault="00BC0DD9" w:rsidP="00AD08AA">
            <w:r w:rsidRPr="00836B0F">
              <w:t>+</w:t>
            </w:r>
          </w:p>
        </w:tc>
        <w:tc>
          <w:tcPr>
            <w:tcW w:w="1560" w:type="dxa"/>
          </w:tcPr>
          <w:p w14:paraId="52C84D18" w14:textId="77777777" w:rsidR="00BC0DD9" w:rsidRPr="00836B0F" w:rsidRDefault="00BC0DD9" w:rsidP="00AD08AA">
            <w:r w:rsidRPr="00836B0F">
              <w:t>+</w:t>
            </w:r>
          </w:p>
        </w:tc>
        <w:tc>
          <w:tcPr>
            <w:tcW w:w="1984" w:type="dxa"/>
          </w:tcPr>
          <w:p w14:paraId="6942651D" w14:textId="77777777" w:rsidR="00BC0DD9" w:rsidRPr="00836B0F" w:rsidRDefault="00BC0DD9" w:rsidP="00AD08AA">
            <w:r w:rsidRPr="00836B0F">
              <w:t>+</w:t>
            </w:r>
          </w:p>
        </w:tc>
      </w:tr>
      <w:tr w:rsidR="00BC0DD9" w:rsidRPr="00836B0F" w14:paraId="67062BED" w14:textId="77777777" w:rsidTr="00C77313">
        <w:trPr>
          <w:trHeight w:val="170"/>
        </w:trPr>
        <w:tc>
          <w:tcPr>
            <w:tcW w:w="0" w:type="auto"/>
            <w:noWrap/>
            <w:hideMark/>
          </w:tcPr>
          <w:p w14:paraId="036D008F" w14:textId="77777777" w:rsidR="00BC0DD9" w:rsidRPr="00836B0F" w:rsidRDefault="00BC0DD9" w:rsidP="00AD08AA">
            <w:r w:rsidRPr="00836B0F">
              <w:t>Protoperidinium pyriforme</w:t>
            </w:r>
          </w:p>
        </w:tc>
        <w:tc>
          <w:tcPr>
            <w:tcW w:w="1708" w:type="dxa"/>
          </w:tcPr>
          <w:p w14:paraId="07BB1BF5" w14:textId="77777777" w:rsidR="00BC0DD9" w:rsidRPr="00836B0F" w:rsidRDefault="00BC0DD9" w:rsidP="00AD08AA">
            <w:r w:rsidRPr="00836B0F">
              <w:t>+</w:t>
            </w:r>
          </w:p>
        </w:tc>
        <w:tc>
          <w:tcPr>
            <w:tcW w:w="1560" w:type="dxa"/>
          </w:tcPr>
          <w:p w14:paraId="302C4DB6" w14:textId="77777777" w:rsidR="00BC0DD9" w:rsidRPr="00836B0F" w:rsidRDefault="00BC0DD9" w:rsidP="00AD08AA">
            <w:r w:rsidRPr="00836B0F">
              <w:t>+</w:t>
            </w:r>
          </w:p>
        </w:tc>
        <w:tc>
          <w:tcPr>
            <w:tcW w:w="1984" w:type="dxa"/>
          </w:tcPr>
          <w:p w14:paraId="2EAE1270" w14:textId="77777777" w:rsidR="00BC0DD9" w:rsidRPr="00836B0F" w:rsidRDefault="00BC0DD9" w:rsidP="00AD08AA">
            <w:r w:rsidRPr="00836B0F">
              <w:t>+</w:t>
            </w:r>
          </w:p>
        </w:tc>
      </w:tr>
      <w:tr w:rsidR="00BC0DD9" w:rsidRPr="00836B0F" w14:paraId="7C9CA49F" w14:textId="77777777" w:rsidTr="00C77313">
        <w:trPr>
          <w:trHeight w:val="170"/>
        </w:trPr>
        <w:tc>
          <w:tcPr>
            <w:tcW w:w="0" w:type="auto"/>
            <w:noWrap/>
            <w:hideMark/>
          </w:tcPr>
          <w:p w14:paraId="72D009BF" w14:textId="77777777" w:rsidR="00BC0DD9" w:rsidRPr="00836B0F" w:rsidRDefault="00BC0DD9" w:rsidP="00AD08AA">
            <w:r w:rsidRPr="00836B0F">
              <w:t>Protoperidinium pyrum</w:t>
            </w:r>
          </w:p>
        </w:tc>
        <w:tc>
          <w:tcPr>
            <w:tcW w:w="1708" w:type="dxa"/>
          </w:tcPr>
          <w:p w14:paraId="3212DEBF" w14:textId="77777777" w:rsidR="00BC0DD9" w:rsidRPr="00836B0F" w:rsidRDefault="00BC0DD9" w:rsidP="00AD08AA">
            <w:r w:rsidRPr="00836B0F">
              <w:t>+</w:t>
            </w:r>
          </w:p>
        </w:tc>
        <w:tc>
          <w:tcPr>
            <w:tcW w:w="1560" w:type="dxa"/>
          </w:tcPr>
          <w:p w14:paraId="18F810B1" w14:textId="77777777" w:rsidR="00BC0DD9" w:rsidRPr="00836B0F" w:rsidRDefault="00BC0DD9" w:rsidP="00AD08AA">
            <w:r w:rsidRPr="00836B0F">
              <w:t>+</w:t>
            </w:r>
          </w:p>
        </w:tc>
        <w:tc>
          <w:tcPr>
            <w:tcW w:w="1984" w:type="dxa"/>
          </w:tcPr>
          <w:p w14:paraId="7FA51ED4" w14:textId="77777777" w:rsidR="00BC0DD9" w:rsidRPr="00836B0F" w:rsidRDefault="00BC0DD9" w:rsidP="00AD08AA">
            <w:r w:rsidRPr="00836B0F">
              <w:t>+</w:t>
            </w:r>
          </w:p>
        </w:tc>
      </w:tr>
      <w:tr w:rsidR="00BC0DD9" w:rsidRPr="00836B0F" w14:paraId="06F9BFA8" w14:textId="77777777" w:rsidTr="00C77313">
        <w:trPr>
          <w:trHeight w:val="170"/>
        </w:trPr>
        <w:tc>
          <w:tcPr>
            <w:tcW w:w="0" w:type="auto"/>
            <w:noWrap/>
            <w:hideMark/>
          </w:tcPr>
          <w:p w14:paraId="20646079" w14:textId="77777777" w:rsidR="00BC0DD9" w:rsidRPr="00836B0F" w:rsidRDefault="00BC0DD9" w:rsidP="00AD08AA">
            <w:r w:rsidRPr="00836B0F">
              <w:t>Scripsiella sp</w:t>
            </w:r>
          </w:p>
        </w:tc>
        <w:tc>
          <w:tcPr>
            <w:tcW w:w="1708" w:type="dxa"/>
          </w:tcPr>
          <w:p w14:paraId="45D5CD69" w14:textId="77777777" w:rsidR="00BC0DD9" w:rsidRPr="00836B0F" w:rsidRDefault="00BC0DD9" w:rsidP="00AD08AA">
            <w:r w:rsidRPr="00836B0F">
              <w:t>+</w:t>
            </w:r>
          </w:p>
        </w:tc>
        <w:tc>
          <w:tcPr>
            <w:tcW w:w="1560" w:type="dxa"/>
          </w:tcPr>
          <w:p w14:paraId="36360B9D" w14:textId="77777777" w:rsidR="00BC0DD9" w:rsidRPr="00836B0F" w:rsidRDefault="00BC0DD9" w:rsidP="00AD08AA">
            <w:r w:rsidRPr="00836B0F">
              <w:t>+</w:t>
            </w:r>
          </w:p>
        </w:tc>
        <w:tc>
          <w:tcPr>
            <w:tcW w:w="1984" w:type="dxa"/>
          </w:tcPr>
          <w:p w14:paraId="5268510A" w14:textId="77777777" w:rsidR="00BC0DD9" w:rsidRPr="00836B0F" w:rsidRDefault="00BC0DD9" w:rsidP="00AD08AA">
            <w:r w:rsidRPr="00836B0F">
              <w:t>+</w:t>
            </w:r>
          </w:p>
        </w:tc>
      </w:tr>
      <w:tr w:rsidR="00BC0DD9" w:rsidRPr="00836B0F" w14:paraId="2340A669" w14:textId="77777777" w:rsidTr="00C77313">
        <w:trPr>
          <w:trHeight w:val="170"/>
        </w:trPr>
        <w:tc>
          <w:tcPr>
            <w:tcW w:w="0" w:type="auto"/>
            <w:noWrap/>
            <w:hideMark/>
          </w:tcPr>
          <w:p w14:paraId="363A4D66" w14:textId="77777777" w:rsidR="00BC0DD9" w:rsidRPr="00836B0F" w:rsidRDefault="00BC0DD9" w:rsidP="00AD08AA">
            <w:r w:rsidRPr="00836B0F">
              <w:t>Prorocentrales</w:t>
            </w:r>
          </w:p>
        </w:tc>
        <w:tc>
          <w:tcPr>
            <w:tcW w:w="1708" w:type="dxa"/>
          </w:tcPr>
          <w:p w14:paraId="75B812D3" w14:textId="77777777" w:rsidR="00BC0DD9" w:rsidRPr="00836B0F" w:rsidRDefault="00BC0DD9" w:rsidP="00AD08AA"/>
        </w:tc>
        <w:tc>
          <w:tcPr>
            <w:tcW w:w="1560" w:type="dxa"/>
          </w:tcPr>
          <w:p w14:paraId="31B72183" w14:textId="77777777" w:rsidR="00BC0DD9" w:rsidRPr="00836B0F" w:rsidRDefault="00BC0DD9" w:rsidP="00AD08AA"/>
        </w:tc>
        <w:tc>
          <w:tcPr>
            <w:tcW w:w="1984" w:type="dxa"/>
          </w:tcPr>
          <w:p w14:paraId="598D77FA" w14:textId="77777777" w:rsidR="00BC0DD9" w:rsidRPr="00836B0F" w:rsidRDefault="00BC0DD9" w:rsidP="00AD08AA"/>
        </w:tc>
      </w:tr>
      <w:tr w:rsidR="00BC0DD9" w:rsidRPr="00836B0F" w14:paraId="3699225C" w14:textId="77777777" w:rsidTr="00C77313">
        <w:trPr>
          <w:trHeight w:val="170"/>
        </w:trPr>
        <w:tc>
          <w:tcPr>
            <w:tcW w:w="0" w:type="auto"/>
            <w:noWrap/>
            <w:hideMark/>
          </w:tcPr>
          <w:p w14:paraId="023CD5E7" w14:textId="77777777" w:rsidR="00BC0DD9" w:rsidRPr="00836B0F" w:rsidRDefault="00BC0DD9" w:rsidP="00AD08AA">
            <w:r w:rsidRPr="00836B0F">
              <w:t>Prorocentrum  sp</w:t>
            </w:r>
          </w:p>
        </w:tc>
        <w:tc>
          <w:tcPr>
            <w:tcW w:w="1708" w:type="dxa"/>
          </w:tcPr>
          <w:p w14:paraId="72E6A487" w14:textId="77777777" w:rsidR="00BC0DD9" w:rsidRPr="00836B0F" w:rsidRDefault="00BC0DD9" w:rsidP="00AD08AA">
            <w:r w:rsidRPr="00836B0F">
              <w:t>+</w:t>
            </w:r>
          </w:p>
        </w:tc>
        <w:tc>
          <w:tcPr>
            <w:tcW w:w="1560" w:type="dxa"/>
          </w:tcPr>
          <w:p w14:paraId="1542D64B" w14:textId="77777777" w:rsidR="00BC0DD9" w:rsidRPr="00836B0F" w:rsidRDefault="00BC0DD9" w:rsidP="00AD08AA"/>
        </w:tc>
        <w:tc>
          <w:tcPr>
            <w:tcW w:w="1984" w:type="dxa"/>
          </w:tcPr>
          <w:p w14:paraId="4023C068" w14:textId="77777777" w:rsidR="00BC0DD9" w:rsidRPr="00836B0F" w:rsidRDefault="00BC0DD9" w:rsidP="00AD08AA">
            <w:r w:rsidRPr="00836B0F">
              <w:t>+</w:t>
            </w:r>
          </w:p>
        </w:tc>
      </w:tr>
      <w:tr w:rsidR="00BC0DD9" w:rsidRPr="00836B0F" w14:paraId="16838CC5" w14:textId="77777777" w:rsidTr="00C77313">
        <w:trPr>
          <w:trHeight w:val="170"/>
        </w:trPr>
        <w:tc>
          <w:tcPr>
            <w:tcW w:w="0" w:type="auto"/>
            <w:noWrap/>
            <w:hideMark/>
          </w:tcPr>
          <w:p w14:paraId="2BC7EF53" w14:textId="77777777" w:rsidR="00BC0DD9" w:rsidRPr="00836B0F" w:rsidRDefault="00BC0DD9" w:rsidP="00AD08AA">
            <w:r w:rsidRPr="00836B0F">
              <w:t>Prorocentrum compressum</w:t>
            </w:r>
          </w:p>
        </w:tc>
        <w:tc>
          <w:tcPr>
            <w:tcW w:w="1708" w:type="dxa"/>
          </w:tcPr>
          <w:p w14:paraId="30351D11" w14:textId="77777777" w:rsidR="00BC0DD9" w:rsidRPr="00836B0F" w:rsidRDefault="00BC0DD9" w:rsidP="00AD08AA">
            <w:r w:rsidRPr="00836B0F">
              <w:t>+</w:t>
            </w:r>
          </w:p>
        </w:tc>
        <w:tc>
          <w:tcPr>
            <w:tcW w:w="1560" w:type="dxa"/>
          </w:tcPr>
          <w:p w14:paraId="00A8EDD2" w14:textId="77777777" w:rsidR="00BC0DD9" w:rsidRPr="00836B0F" w:rsidRDefault="00BC0DD9" w:rsidP="00AD08AA">
            <w:r w:rsidRPr="00836B0F">
              <w:t>+</w:t>
            </w:r>
          </w:p>
        </w:tc>
        <w:tc>
          <w:tcPr>
            <w:tcW w:w="1984" w:type="dxa"/>
          </w:tcPr>
          <w:p w14:paraId="6BB84031" w14:textId="77777777" w:rsidR="00BC0DD9" w:rsidRPr="00836B0F" w:rsidRDefault="00BC0DD9" w:rsidP="00AD08AA">
            <w:r w:rsidRPr="00836B0F">
              <w:t>+</w:t>
            </w:r>
          </w:p>
        </w:tc>
      </w:tr>
      <w:tr w:rsidR="00BC0DD9" w:rsidRPr="00836B0F" w14:paraId="01F87C09" w14:textId="77777777" w:rsidTr="00C77313">
        <w:trPr>
          <w:trHeight w:val="170"/>
        </w:trPr>
        <w:tc>
          <w:tcPr>
            <w:tcW w:w="0" w:type="auto"/>
            <w:noWrap/>
            <w:hideMark/>
          </w:tcPr>
          <w:p w14:paraId="4FBC0F0C" w14:textId="77777777" w:rsidR="00BC0DD9" w:rsidRPr="00836B0F" w:rsidRDefault="00BC0DD9" w:rsidP="00AD08AA">
            <w:r w:rsidRPr="00836B0F">
              <w:t>Prorocentrum cordatum</w:t>
            </w:r>
          </w:p>
        </w:tc>
        <w:tc>
          <w:tcPr>
            <w:tcW w:w="1708" w:type="dxa"/>
          </w:tcPr>
          <w:p w14:paraId="7C9A2303" w14:textId="77777777" w:rsidR="00BC0DD9" w:rsidRPr="00836B0F" w:rsidRDefault="00BC0DD9" w:rsidP="00AD08AA"/>
        </w:tc>
        <w:tc>
          <w:tcPr>
            <w:tcW w:w="1560" w:type="dxa"/>
          </w:tcPr>
          <w:p w14:paraId="403E1A42" w14:textId="77777777" w:rsidR="00BC0DD9" w:rsidRPr="00836B0F" w:rsidRDefault="00BC0DD9" w:rsidP="00AD08AA">
            <w:r w:rsidRPr="00836B0F">
              <w:t>+</w:t>
            </w:r>
          </w:p>
        </w:tc>
        <w:tc>
          <w:tcPr>
            <w:tcW w:w="1984" w:type="dxa"/>
          </w:tcPr>
          <w:p w14:paraId="29822CAC" w14:textId="77777777" w:rsidR="00BC0DD9" w:rsidRPr="00836B0F" w:rsidRDefault="00BC0DD9" w:rsidP="00AD08AA">
            <w:r w:rsidRPr="00836B0F">
              <w:t>+</w:t>
            </w:r>
          </w:p>
        </w:tc>
      </w:tr>
      <w:tr w:rsidR="00BC0DD9" w:rsidRPr="00836B0F" w14:paraId="7101F999" w14:textId="77777777" w:rsidTr="00C77313">
        <w:trPr>
          <w:trHeight w:val="170"/>
        </w:trPr>
        <w:tc>
          <w:tcPr>
            <w:tcW w:w="0" w:type="auto"/>
            <w:noWrap/>
            <w:hideMark/>
          </w:tcPr>
          <w:p w14:paraId="34BB0591" w14:textId="77777777" w:rsidR="00BC0DD9" w:rsidRPr="00836B0F" w:rsidRDefault="00BC0DD9" w:rsidP="00AD08AA">
            <w:r w:rsidRPr="00836B0F">
              <w:t>Prorocentrum lima</w:t>
            </w:r>
          </w:p>
        </w:tc>
        <w:tc>
          <w:tcPr>
            <w:tcW w:w="1708" w:type="dxa"/>
          </w:tcPr>
          <w:p w14:paraId="05D14A2C" w14:textId="77777777" w:rsidR="00BC0DD9" w:rsidRPr="00836B0F" w:rsidRDefault="00BC0DD9" w:rsidP="00AD08AA">
            <w:r w:rsidRPr="00836B0F">
              <w:t>+</w:t>
            </w:r>
          </w:p>
        </w:tc>
        <w:tc>
          <w:tcPr>
            <w:tcW w:w="1560" w:type="dxa"/>
          </w:tcPr>
          <w:p w14:paraId="491730D5" w14:textId="77777777" w:rsidR="00BC0DD9" w:rsidRPr="00836B0F" w:rsidRDefault="00BC0DD9" w:rsidP="00AD08AA"/>
        </w:tc>
        <w:tc>
          <w:tcPr>
            <w:tcW w:w="1984" w:type="dxa"/>
          </w:tcPr>
          <w:p w14:paraId="19B933B9" w14:textId="77777777" w:rsidR="00BC0DD9" w:rsidRPr="00836B0F" w:rsidRDefault="00BC0DD9" w:rsidP="00AD08AA"/>
        </w:tc>
      </w:tr>
      <w:tr w:rsidR="00BC0DD9" w:rsidRPr="00836B0F" w14:paraId="443271B8" w14:textId="77777777" w:rsidTr="00C77313">
        <w:trPr>
          <w:trHeight w:val="170"/>
        </w:trPr>
        <w:tc>
          <w:tcPr>
            <w:tcW w:w="0" w:type="auto"/>
            <w:noWrap/>
            <w:hideMark/>
          </w:tcPr>
          <w:p w14:paraId="73D16807" w14:textId="77777777" w:rsidR="00BC0DD9" w:rsidRPr="00836B0F" w:rsidRDefault="00BC0DD9" w:rsidP="00AD08AA">
            <w:r w:rsidRPr="00836B0F">
              <w:t>Prorocentrum mexicanum</w:t>
            </w:r>
          </w:p>
        </w:tc>
        <w:tc>
          <w:tcPr>
            <w:tcW w:w="1708" w:type="dxa"/>
          </w:tcPr>
          <w:p w14:paraId="4390C1B7" w14:textId="77777777" w:rsidR="00BC0DD9" w:rsidRPr="00836B0F" w:rsidRDefault="00BC0DD9" w:rsidP="00AD08AA">
            <w:r w:rsidRPr="00836B0F">
              <w:t>+</w:t>
            </w:r>
          </w:p>
        </w:tc>
        <w:tc>
          <w:tcPr>
            <w:tcW w:w="1560" w:type="dxa"/>
          </w:tcPr>
          <w:p w14:paraId="236455FC" w14:textId="77777777" w:rsidR="00BC0DD9" w:rsidRPr="00836B0F" w:rsidRDefault="00BC0DD9" w:rsidP="00AD08AA">
            <w:r w:rsidRPr="00836B0F">
              <w:t>+</w:t>
            </w:r>
          </w:p>
        </w:tc>
        <w:tc>
          <w:tcPr>
            <w:tcW w:w="1984" w:type="dxa"/>
          </w:tcPr>
          <w:p w14:paraId="5B43697B" w14:textId="77777777" w:rsidR="00BC0DD9" w:rsidRPr="00836B0F" w:rsidRDefault="00BC0DD9" w:rsidP="00AD08AA">
            <w:r w:rsidRPr="00836B0F">
              <w:t>+</w:t>
            </w:r>
          </w:p>
        </w:tc>
      </w:tr>
      <w:tr w:rsidR="00BC0DD9" w:rsidRPr="00836B0F" w14:paraId="55EC64D2" w14:textId="77777777" w:rsidTr="00C77313">
        <w:trPr>
          <w:trHeight w:val="170"/>
        </w:trPr>
        <w:tc>
          <w:tcPr>
            <w:tcW w:w="0" w:type="auto"/>
            <w:noWrap/>
            <w:hideMark/>
          </w:tcPr>
          <w:p w14:paraId="5E41781C" w14:textId="77777777" w:rsidR="00BC0DD9" w:rsidRPr="00836B0F" w:rsidRDefault="00BC0DD9" w:rsidP="00AD08AA">
            <w:r w:rsidRPr="00836B0F">
              <w:t>Prorocentrum rhathymum</w:t>
            </w:r>
          </w:p>
        </w:tc>
        <w:tc>
          <w:tcPr>
            <w:tcW w:w="1708" w:type="dxa"/>
          </w:tcPr>
          <w:p w14:paraId="10A9A2F7" w14:textId="77777777" w:rsidR="00BC0DD9" w:rsidRPr="00836B0F" w:rsidRDefault="00BC0DD9" w:rsidP="00AD08AA">
            <w:r w:rsidRPr="00836B0F">
              <w:t>+</w:t>
            </w:r>
          </w:p>
        </w:tc>
        <w:tc>
          <w:tcPr>
            <w:tcW w:w="1560" w:type="dxa"/>
          </w:tcPr>
          <w:p w14:paraId="56DD9A92" w14:textId="77777777" w:rsidR="00BC0DD9" w:rsidRPr="00836B0F" w:rsidRDefault="00BC0DD9" w:rsidP="00AD08AA">
            <w:r w:rsidRPr="00836B0F">
              <w:t>+</w:t>
            </w:r>
          </w:p>
        </w:tc>
        <w:tc>
          <w:tcPr>
            <w:tcW w:w="1984" w:type="dxa"/>
          </w:tcPr>
          <w:p w14:paraId="0E7FBFC3" w14:textId="77777777" w:rsidR="00BC0DD9" w:rsidRPr="00836B0F" w:rsidRDefault="00BC0DD9" w:rsidP="00AD08AA">
            <w:r w:rsidRPr="00836B0F">
              <w:t>+</w:t>
            </w:r>
          </w:p>
        </w:tc>
      </w:tr>
      <w:tr w:rsidR="00BC0DD9" w:rsidRPr="00836B0F" w14:paraId="1813E125" w14:textId="77777777" w:rsidTr="00C77313">
        <w:trPr>
          <w:trHeight w:val="170"/>
        </w:trPr>
        <w:tc>
          <w:tcPr>
            <w:tcW w:w="0" w:type="auto"/>
            <w:noWrap/>
            <w:hideMark/>
          </w:tcPr>
          <w:p w14:paraId="68E4A2FB" w14:textId="77777777" w:rsidR="00BC0DD9" w:rsidRPr="00836B0F" w:rsidRDefault="00BC0DD9" w:rsidP="00AD08AA">
            <w:r w:rsidRPr="00836B0F">
              <w:t>Pyrocystales</w:t>
            </w:r>
          </w:p>
        </w:tc>
        <w:tc>
          <w:tcPr>
            <w:tcW w:w="1708" w:type="dxa"/>
          </w:tcPr>
          <w:p w14:paraId="264D5718" w14:textId="77777777" w:rsidR="00BC0DD9" w:rsidRPr="00836B0F" w:rsidRDefault="00BC0DD9" w:rsidP="00AD08AA"/>
        </w:tc>
        <w:tc>
          <w:tcPr>
            <w:tcW w:w="1560" w:type="dxa"/>
          </w:tcPr>
          <w:p w14:paraId="0012FA61" w14:textId="77777777" w:rsidR="00BC0DD9" w:rsidRPr="00836B0F" w:rsidRDefault="00BC0DD9" w:rsidP="00AD08AA"/>
        </w:tc>
        <w:tc>
          <w:tcPr>
            <w:tcW w:w="1984" w:type="dxa"/>
          </w:tcPr>
          <w:p w14:paraId="731C19BA" w14:textId="77777777" w:rsidR="00BC0DD9" w:rsidRPr="00836B0F" w:rsidRDefault="00BC0DD9" w:rsidP="00AD08AA"/>
        </w:tc>
      </w:tr>
      <w:tr w:rsidR="00BC0DD9" w:rsidRPr="00836B0F" w14:paraId="187C735A" w14:textId="77777777" w:rsidTr="00C77313">
        <w:trPr>
          <w:trHeight w:val="170"/>
        </w:trPr>
        <w:tc>
          <w:tcPr>
            <w:tcW w:w="0" w:type="auto"/>
            <w:tcBorders>
              <w:bottom w:val="single" w:sz="4" w:space="0" w:color="auto"/>
            </w:tcBorders>
            <w:noWrap/>
            <w:hideMark/>
          </w:tcPr>
          <w:p w14:paraId="4DB11132" w14:textId="77777777" w:rsidR="00BC0DD9" w:rsidRPr="00836B0F" w:rsidRDefault="00BC0DD9" w:rsidP="00AD08AA">
            <w:r w:rsidRPr="00836B0F">
              <w:t>Pyrocistis sp</w:t>
            </w:r>
          </w:p>
        </w:tc>
        <w:tc>
          <w:tcPr>
            <w:tcW w:w="1708" w:type="dxa"/>
            <w:tcBorders>
              <w:bottom w:val="single" w:sz="4" w:space="0" w:color="auto"/>
            </w:tcBorders>
          </w:tcPr>
          <w:p w14:paraId="1CED9351" w14:textId="77777777" w:rsidR="00BC0DD9" w:rsidRPr="00836B0F" w:rsidRDefault="00BC0DD9" w:rsidP="00AD08AA">
            <w:r w:rsidRPr="00836B0F">
              <w:t>+</w:t>
            </w:r>
          </w:p>
        </w:tc>
        <w:tc>
          <w:tcPr>
            <w:tcW w:w="1560" w:type="dxa"/>
            <w:tcBorders>
              <w:bottom w:val="single" w:sz="4" w:space="0" w:color="auto"/>
            </w:tcBorders>
          </w:tcPr>
          <w:p w14:paraId="61395055" w14:textId="77777777" w:rsidR="00BC0DD9" w:rsidRPr="00836B0F" w:rsidRDefault="00BC0DD9" w:rsidP="00AD08AA"/>
        </w:tc>
        <w:tc>
          <w:tcPr>
            <w:tcW w:w="1984" w:type="dxa"/>
            <w:tcBorders>
              <w:bottom w:val="single" w:sz="4" w:space="0" w:color="auto"/>
            </w:tcBorders>
          </w:tcPr>
          <w:p w14:paraId="6ECBB8C6" w14:textId="77777777" w:rsidR="00BC0DD9" w:rsidRPr="00836B0F" w:rsidRDefault="00BC0DD9" w:rsidP="00AD08AA"/>
        </w:tc>
      </w:tr>
    </w:tbl>
    <w:p w14:paraId="7961FB10" w14:textId="77777777" w:rsidR="00BC0DD9" w:rsidRDefault="00BC0DD9" w:rsidP="00AD08AA">
      <w:pPr>
        <w:rPr>
          <w:lang w:val="es-MX"/>
        </w:rPr>
      </w:pPr>
    </w:p>
    <w:p w14:paraId="7F78AE61" w14:textId="77777777" w:rsidR="004706CF" w:rsidRDefault="004706CF" w:rsidP="00AD08AA"/>
    <w:p w14:paraId="47E171D1" w14:textId="48E546D8" w:rsidR="00CF4B5C" w:rsidRDefault="00CF4B5C" w:rsidP="00AD08AA"/>
    <w:p w14:paraId="6E8A53B6" w14:textId="77777777" w:rsidR="004706CF" w:rsidRPr="004706CF" w:rsidRDefault="004706CF" w:rsidP="00AD08AA"/>
    <w:p w14:paraId="55DDAA97" w14:textId="77777777" w:rsidR="00186250" w:rsidRDefault="00186250" w:rsidP="00AD08AA">
      <w:pPr>
        <w:pStyle w:val="Descripcin"/>
      </w:pPr>
      <w:r>
        <w:rPr>
          <w:noProof/>
        </w:rPr>
        <w:lastRenderedPageBreak/>
        <w:drawing>
          <wp:inline distT="0" distB="0" distL="0" distR="0" wp14:anchorId="6C1906A1" wp14:editId="24670351">
            <wp:extent cx="5398770" cy="7561580"/>
            <wp:effectExtent l="0" t="0" r="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5F1135B4" w14:textId="46FEC3C6"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280333">
        <w:rPr>
          <w:noProof/>
        </w:rPr>
        <w:t>31</w:t>
      </w:r>
      <w:r w:rsidR="005B2713">
        <w:rPr>
          <w:noProof/>
        </w:rPr>
        <w:fldChar w:fldCharType="end"/>
      </w:r>
      <w:r>
        <w:t>.</w:t>
      </w:r>
    </w:p>
    <w:p w14:paraId="0EA213AB" w14:textId="77777777" w:rsidR="00186250" w:rsidRDefault="00186250" w:rsidP="00AD08AA">
      <w:r>
        <w:br w:type="page"/>
      </w:r>
    </w:p>
    <w:p w14:paraId="4A70DFDC" w14:textId="77777777" w:rsidR="00186250" w:rsidRDefault="00186250" w:rsidP="00AD08AA">
      <w:pPr>
        <w:pStyle w:val="Descripcin"/>
      </w:pPr>
      <w:r>
        <w:rPr>
          <w:noProof/>
        </w:rPr>
        <w:lastRenderedPageBreak/>
        <w:drawing>
          <wp:inline distT="0" distB="0" distL="0" distR="0" wp14:anchorId="70493107" wp14:editId="13B4C326">
            <wp:extent cx="5398770" cy="7561580"/>
            <wp:effectExtent l="0" t="0" r="0" b="127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7F7A401B" w14:textId="2973E68C"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280333">
        <w:rPr>
          <w:noProof/>
        </w:rPr>
        <w:t>32</w:t>
      </w:r>
      <w:r w:rsidR="005B2713">
        <w:rPr>
          <w:noProof/>
        </w:rPr>
        <w:fldChar w:fldCharType="end"/>
      </w:r>
      <w:r>
        <w:t>.</w:t>
      </w:r>
    </w:p>
    <w:p w14:paraId="76C3A799" w14:textId="77777777" w:rsidR="00186250" w:rsidRDefault="00186250" w:rsidP="00AD08AA">
      <w:r>
        <w:br w:type="page"/>
      </w:r>
    </w:p>
    <w:p w14:paraId="7EA2F1BF" w14:textId="77777777" w:rsidR="00186250" w:rsidRDefault="00186250" w:rsidP="00AD08AA">
      <w:pPr>
        <w:pStyle w:val="Descripcin"/>
      </w:pPr>
      <w:r>
        <w:rPr>
          <w:noProof/>
        </w:rPr>
        <w:lastRenderedPageBreak/>
        <w:drawing>
          <wp:inline distT="0" distB="0" distL="0" distR="0" wp14:anchorId="632092B4" wp14:editId="2371F79F">
            <wp:extent cx="4910655" cy="8181893"/>
            <wp:effectExtent l="0" t="0" r="444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12733" cy="8185355"/>
                    </a:xfrm>
                    <a:prstGeom prst="rect">
                      <a:avLst/>
                    </a:prstGeom>
                    <a:noFill/>
                    <a:ln>
                      <a:noFill/>
                    </a:ln>
                  </pic:spPr>
                </pic:pic>
              </a:graphicData>
            </a:graphic>
          </wp:inline>
        </w:drawing>
      </w:r>
    </w:p>
    <w:p w14:paraId="6343DCC5" w14:textId="6C63CD30"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280333">
        <w:rPr>
          <w:noProof/>
        </w:rPr>
        <w:t>33</w:t>
      </w:r>
      <w:r w:rsidR="005B2713">
        <w:rPr>
          <w:noProof/>
        </w:rPr>
        <w:fldChar w:fldCharType="end"/>
      </w:r>
      <w:r>
        <w:t>.</w:t>
      </w:r>
    </w:p>
    <w:p w14:paraId="1F3029F7" w14:textId="77777777" w:rsidR="00186250" w:rsidRDefault="00186250" w:rsidP="00AD08AA">
      <w:r>
        <w:br w:type="page"/>
      </w:r>
    </w:p>
    <w:p w14:paraId="162C7CF1" w14:textId="77777777" w:rsidR="00186250" w:rsidRDefault="00186250" w:rsidP="00AD08AA">
      <w:pPr>
        <w:pStyle w:val="Descripcin"/>
      </w:pPr>
      <w:r>
        <w:rPr>
          <w:noProof/>
        </w:rPr>
        <w:lastRenderedPageBreak/>
        <w:drawing>
          <wp:inline distT="0" distB="0" distL="0" distR="0" wp14:anchorId="5973F31B" wp14:editId="7CF2D80E">
            <wp:extent cx="5398770" cy="5398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25BC1E81" w14:textId="396700AB" w:rsidR="0037001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280333">
        <w:rPr>
          <w:noProof/>
        </w:rPr>
        <w:t>34</w:t>
      </w:r>
      <w:r w:rsidR="005B2713">
        <w:rPr>
          <w:noProof/>
        </w:rPr>
        <w:fldChar w:fldCharType="end"/>
      </w:r>
      <w:r>
        <w:t>.</w:t>
      </w:r>
    </w:p>
    <w:p w14:paraId="131E922E" w14:textId="77777777" w:rsidR="00370010" w:rsidRDefault="00370010" w:rsidP="00AD08AA">
      <w:r>
        <w:br w:type="page"/>
      </w:r>
    </w:p>
    <w:p w14:paraId="7D5A6E65" w14:textId="77777777" w:rsidR="00370010" w:rsidRDefault="00370010" w:rsidP="00AD08AA">
      <w:pPr>
        <w:pStyle w:val="Descripcin"/>
      </w:pPr>
      <w:r>
        <w:rPr>
          <w:noProof/>
        </w:rPr>
        <w:lastRenderedPageBreak/>
        <w:drawing>
          <wp:inline distT="0" distB="0" distL="0" distR="0" wp14:anchorId="2306F046" wp14:editId="2C725CEF">
            <wp:extent cx="5398770" cy="779208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8770" cy="7792085"/>
                    </a:xfrm>
                    <a:prstGeom prst="rect">
                      <a:avLst/>
                    </a:prstGeom>
                    <a:noFill/>
                    <a:ln>
                      <a:noFill/>
                    </a:ln>
                  </pic:spPr>
                </pic:pic>
              </a:graphicData>
            </a:graphic>
          </wp:inline>
        </w:drawing>
      </w:r>
    </w:p>
    <w:p w14:paraId="396D2663" w14:textId="548A9F28" w:rsidR="00FE06A5" w:rsidRDefault="00370010" w:rsidP="00AD08AA">
      <w:pPr>
        <w:pStyle w:val="Descripcin"/>
      </w:pPr>
      <w:r>
        <w:t xml:space="preserve">Figura </w:t>
      </w:r>
      <w:r w:rsidR="005B2713">
        <w:fldChar w:fldCharType="begin"/>
      </w:r>
      <w:r w:rsidR="005B2713">
        <w:instrText xml:space="preserve"> SEQ Figura \* ARABIC </w:instrText>
      </w:r>
      <w:r w:rsidR="005B2713">
        <w:fldChar w:fldCharType="separate"/>
      </w:r>
      <w:r w:rsidR="00280333">
        <w:rPr>
          <w:noProof/>
        </w:rPr>
        <w:t>35</w:t>
      </w:r>
      <w:r w:rsidR="005B2713">
        <w:rPr>
          <w:noProof/>
        </w:rPr>
        <w:fldChar w:fldCharType="end"/>
      </w:r>
      <w:r>
        <w:t>.</w:t>
      </w:r>
    </w:p>
    <w:p w14:paraId="02132989" w14:textId="342D2C62" w:rsidR="005274BE" w:rsidRDefault="005274BE" w:rsidP="005274BE"/>
    <w:p w14:paraId="440C8D9C" w14:textId="30A17AA1" w:rsidR="005274BE" w:rsidRDefault="005274BE">
      <w:pPr>
        <w:spacing w:before="0" w:after="0"/>
        <w:contextualSpacing w:val="0"/>
        <w:jc w:val="left"/>
      </w:pPr>
      <w:r>
        <w:br w:type="page"/>
      </w:r>
    </w:p>
    <w:p w14:paraId="3DEA4DFA" w14:textId="58585650" w:rsidR="005274BE" w:rsidRPr="005274BE" w:rsidRDefault="005274BE" w:rsidP="005274BE">
      <w:pPr>
        <w:pStyle w:val="Ttulo3"/>
      </w:pPr>
      <w:r>
        <w:lastRenderedPageBreak/>
        <w:t>Zooplancton</w:t>
      </w:r>
    </w:p>
    <w:p w14:paraId="7DF0776F" w14:textId="77777777" w:rsidR="002B230A" w:rsidRDefault="002B230A" w:rsidP="00AD08AA">
      <w:pPr>
        <w:pStyle w:val="Descripcin"/>
      </w:pPr>
    </w:p>
    <w:p w14:paraId="7481EEDD" w14:textId="77777777" w:rsidR="005274BE" w:rsidRDefault="005274BE" w:rsidP="005274BE">
      <w:pPr>
        <w:pStyle w:val="Descripcin"/>
      </w:pPr>
      <w:r>
        <w:rPr>
          <w:noProof/>
        </w:rPr>
        <w:drawing>
          <wp:inline distT="0" distB="0" distL="0" distR="0" wp14:anchorId="4853FC18" wp14:editId="58FAF830">
            <wp:extent cx="5400675" cy="8372475"/>
            <wp:effectExtent l="0" t="0" r="9525" b="9525"/>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0675" cy="8372475"/>
                    </a:xfrm>
                    <a:prstGeom prst="rect">
                      <a:avLst/>
                    </a:prstGeom>
                    <a:noFill/>
                    <a:ln>
                      <a:noFill/>
                    </a:ln>
                  </pic:spPr>
                </pic:pic>
              </a:graphicData>
            </a:graphic>
          </wp:inline>
        </w:drawing>
      </w:r>
    </w:p>
    <w:p w14:paraId="37B57B9D" w14:textId="52B5B931" w:rsidR="005274BE" w:rsidRDefault="005274BE" w:rsidP="005274BE">
      <w:pPr>
        <w:pStyle w:val="Descripcin"/>
      </w:pPr>
      <w:r>
        <w:t xml:space="preserve">Figura </w:t>
      </w:r>
      <w:r>
        <w:fldChar w:fldCharType="begin"/>
      </w:r>
      <w:r>
        <w:instrText xml:space="preserve"> SEQ Figura \* ARABIC </w:instrText>
      </w:r>
      <w:r>
        <w:fldChar w:fldCharType="separate"/>
      </w:r>
      <w:r w:rsidR="00280333">
        <w:rPr>
          <w:noProof/>
        </w:rPr>
        <w:t>36</w:t>
      </w:r>
      <w:r>
        <w:rPr>
          <w:noProof/>
        </w:rPr>
        <w:fldChar w:fldCharType="end"/>
      </w:r>
      <w:r>
        <w:t>.</w:t>
      </w:r>
    </w:p>
    <w:p w14:paraId="1B189BFC" w14:textId="77777777" w:rsidR="005274BE" w:rsidRDefault="005274BE" w:rsidP="005274BE">
      <w:pPr>
        <w:pStyle w:val="Ttulo3"/>
      </w:pPr>
      <w:r>
        <w:lastRenderedPageBreak/>
        <w:t>Ictioplancton</w:t>
      </w:r>
    </w:p>
    <w:p w14:paraId="10ED18EC" w14:textId="77777777" w:rsidR="005274BE" w:rsidRDefault="005274BE">
      <w:pPr>
        <w:spacing w:before="0" w:after="0"/>
        <w:contextualSpacing w:val="0"/>
        <w:jc w:val="left"/>
        <w:rPr>
          <w:rFonts w:cstheme="majorBidi"/>
          <w:bCs w:val="0"/>
          <w:color w:val="000000" w:themeColor="text1"/>
        </w:rPr>
      </w:pPr>
      <w:r>
        <w:br w:type="page"/>
      </w:r>
    </w:p>
    <w:p w14:paraId="516F907F" w14:textId="09DCEECB" w:rsidR="002B230A" w:rsidRPr="005274BE" w:rsidRDefault="005274BE" w:rsidP="005274BE">
      <w:pPr>
        <w:pStyle w:val="Ttulo3"/>
      </w:pPr>
      <w:r w:rsidRPr="005274BE">
        <w:lastRenderedPageBreak/>
        <w:t>Relaciones de congruencia de la diversidad</w:t>
      </w:r>
      <w:r w:rsidR="002B230A" w:rsidRPr="005274BE">
        <w:br w:type="page"/>
      </w:r>
    </w:p>
    <w:p w14:paraId="630CE1E8" w14:textId="77777777" w:rsidR="002B230A" w:rsidRPr="002B230A" w:rsidRDefault="002B230A" w:rsidP="00AD08AA"/>
    <w:p w14:paraId="006A2DBD" w14:textId="77777777" w:rsidR="003B77CF" w:rsidRDefault="00081D30" w:rsidP="00AD08AA">
      <w:pPr>
        <w:pStyle w:val="Ttulo1"/>
      </w:pPr>
      <w:bookmarkStart w:id="37" w:name="discusión"/>
      <w:bookmarkEnd w:id="12"/>
      <w:r>
        <w:t>Discusión</w:t>
      </w:r>
    </w:p>
    <w:p w14:paraId="0469540D" w14:textId="77777777" w:rsidR="003B77CF" w:rsidRDefault="00081D30" w:rsidP="00AD08AA">
      <w:pPr>
        <w:pStyle w:val="Ttulo1"/>
      </w:pPr>
      <w:bookmarkStart w:id="38" w:name="conclusiones"/>
      <w:bookmarkEnd w:id="37"/>
      <w:r>
        <w:t>Conclusiones</w:t>
      </w:r>
    </w:p>
    <w:p w14:paraId="57CA2687" w14:textId="77777777" w:rsidR="003B77CF" w:rsidRDefault="00081D30" w:rsidP="00AD08AA">
      <w:pPr>
        <w:pStyle w:val="Ttulo1"/>
      </w:pPr>
      <w:bookmarkStart w:id="39" w:name="productos-generados"/>
      <w:bookmarkEnd w:id="38"/>
      <w:r>
        <w:t>Productos generados</w:t>
      </w:r>
    </w:p>
    <w:p w14:paraId="0134EA0A" w14:textId="5559AD26" w:rsidR="003B77CF" w:rsidRDefault="00081D30" w:rsidP="00AD08AA">
      <w:pPr>
        <w:pStyle w:val="Ttulo1"/>
      </w:pPr>
      <w:bookmarkStart w:id="40" w:name="literatura-citada"/>
      <w:bookmarkEnd w:id="39"/>
      <w:r>
        <w:t>Literatura citada</w:t>
      </w:r>
    </w:p>
    <w:p w14:paraId="6C547F2A" w14:textId="009F71D6" w:rsidR="00056D5A" w:rsidRDefault="00056D5A" w:rsidP="00056D5A"/>
    <w:p w14:paraId="7A611014" w14:textId="77777777" w:rsidR="00BF0BD2" w:rsidRPr="00BF0BD2" w:rsidRDefault="00056D5A" w:rsidP="00BF0BD2">
      <w:pPr>
        <w:pStyle w:val="Bibliografa"/>
        <w:rPr>
          <w:lang w:val="en-US"/>
        </w:rPr>
      </w:pPr>
      <w:r>
        <w:fldChar w:fldCharType="begin"/>
      </w:r>
      <w:r w:rsidRPr="00A55051">
        <w:rPr>
          <w:lang w:val="es-CO"/>
        </w:rPr>
        <w:instrText xml:space="preserve"> ADDIN ZOTERO_BIBL {"uncited":[],"omitted":[],"custom":[]} CSL_BIBLIOGRAPHY </w:instrText>
      </w:r>
      <w:r>
        <w:fldChar w:fldCharType="separate"/>
      </w:r>
      <w:r w:rsidR="00BF0BD2" w:rsidRPr="00BF0BD2">
        <w:t xml:space="preserve">Ali, M., Al-Yamani, F., &amp; Polikarpov, I. (2011). </w:t>
      </w:r>
      <w:r w:rsidR="00BF0BD2" w:rsidRPr="00BF0BD2">
        <w:rPr>
          <w:lang w:val="en-US"/>
        </w:rPr>
        <w:t xml:space="preserve">The effect of tidal cycles on the community structure of plankton (with emphasis on copepods) at AFMED Marina in winter (a preliminary study). </w:t>
      </w:r>
      <w:r w:rsidR="00BF0BD2" w:rsidRPr="00BF0BD2">
        <w:rPr>
          <w:i/>
          <w:iCs/>
          <w:lang w:val="en-US"/>
        </w:rPr>
        <w:t>Crustaceana</w:t>
      </w:r>
      <w:r w:rsidR="00BF0BD2" w:rsidRPr="00BF0BD2">
        <w:rPr>
          <w:lang w:val="en-US"/>
        </w:rPr>
        <w:t xml:space="preserve">, </w:t>
      </w:r>
      <w:r w:rsidR="00BF0BD2" w:rsidRPr="00BF0BD2">
        <w:rPr>
          <w:i/>
          <w:iCs/>
          <w:lang w:val="en-US"/>
        </w:rPr>
        <w:t>84</w:t>
      </w:r>
      <w:r w:rsidR="00BF0BD2" w:rsidRPr="00BF0BD2">
        <w:rPr>
          <w:lang w:val="en-US"/>
        </w:rPr>
        <w:t>(5-6), 601-621. https://doi.org/10.1163/001121611X572814</w:t>
      </w:r>
    </w:p>
    <w:p w14:paraId="78B2D17D" w14:textId="77777777" w:rsidR="00BF0BD2" w:rsidRPr="00BF0BD2" w:rsidRDefault="00BF0BD2" w:rsidP="00BF0BD2">
      <w:pPr>
        <w:pStyle w:val="Bibliografa"/>
        <w:rPr>
          <w:lang w:val="en-US"/>
        </w:rPr>
      </w:pPr>
      <w:r w:rsidRPr="00BF0BD2">
        <w:rPr>
          <w:lang w:val="en-US"/>
        </w:rPr>
        <w:t xml:space="preserve">Andersen, T., Hessen, D. O., Håll, J. P., Khomich, M., Kyle, M., Lindholm, M., Rasconi, S., Skjelbred, B., Thrane, J., &amp; Walseng, B. (2020). Congruence, but no cascade—Pelagic biodiversity across three trophic levels in Nordic lakes. </w:t>
      </w:r>
      <w:r w:rsidRPr="00BF0BD2">
        <w:rPr>
          <w:i/>
          <w:iCs/>
          <w:lang w:val="en-US"/>
        </w:rPr>
        <w:t>Ecology and Evolution</w:t>
      </w:r>
      <w:r w:rsidRPr="00BF0BD2">
        <w:rPr>
          <w:lang w:val="en-US"/>
        </w:rPr>
        <w:t xml:space="preserve">, </w:t>
      </w:r>
      <w:r w:rsidRPr="00BF0BD2">
        <w:rPr>
          <w:i/>
          <w:iCs/>
          <w:lang w:val="en-US"/>
        </w:rPr>
        <w:t>10</w:t>
      </w:r>
      <w:r w:rsidRPr="00BF0BD2">
        <w:rPr>
          <w:lang w:val="en-US"/>
        </w:rPr>
        <w:t>(15), 8153-8165. https://doi.org/10.1002/ece3.6514</w:t>
      </w:r>
    </w:p>
    <w:p w14:paraId="7F1B9CEC" w14:textId="77777777" w:rsidR="00BF0BD2" w:rsidRPr="00BF0BD2" w:rsidRDefault="00BF0BD2" w:rsidP="00BF0BD2">
      <w:pPr>
        <w:pStyle w:val="Bibliografa"/>
      </w:pPr>
      <w:r w:rsidRPr="00BF0BD2">
        <w:rPr>
          <w:lang w:val="en-US"/>
        </w:rPr>
        <w:t xml:space="preserve">Azeria, E. T., Fortin, D., Lemaître, J., Janssen, P., Hébert, C., Darveau, M., &amp; Cumming, S. G. (2009). Fine-scale structure and cross-taxon congruence of bird and beetle assemblages in an old-growth boreal forest mosaic. </w:t>
      </w:r>
      <w:r w:rsidRPr="00BF0BD2">
        <w:rPr>
          <w:i/>
          <w:iCs/>
        </w:rPr>
        <w:t>Global Ecology and Biogeography</w:t>
      </w:r>
      <w:r w:rsidRPr="00BF0BD2">
        <w:t xml:space="preserve">, </w:t>
      </w:r>
      <w:r w:rsidRPr="00BF0BD2">
        <w:rPr>
          <w:i/>
          <w:iCs/>
        </w:rPr>
        <w:t>18</w:t>
      </w:r>
      <w:r w:rsidRPr="00BF0BD2">
        <w:t>(3), 333-345. https://doi.org/10.1111/j.1466-8238.2009.00454.x</w:t>
      </w:r>
    </w:p>
    <w:p w14:paraId="615FF4F4" w14:textId="77777777" w:rsidR="00BF0BD2" w:rsidRPr="00BF0BD2" w:rsidRDefault="00BF0BD2" w:rsidP="00BF0BD2">
      <w:pPr>
        <w:pStyle w:val="Bibliografa"/>
      </w:pPr>
      <w:r w:rsidRPr="00BF0BD2">
        <w:t xml:space="preserve">Beltrán-León, B. S., &amp; Morales Osorio, Y. A. (2021). Distribución, composición y abundancia del ictioplancton en tres áreas marinas protegidas del Pacífico colombiano. </w:t>
      </w:r>
      <w:r w:rsidRPr="00BF0BD2">
        <w:rPr>
          <w:i/>
          <w:iCs/>
        </w:rPr>
        <w:t>Boletín de Investigaciones Marinas y Costeras</w:t>
      </w:r>
      <w:r w:rsidRPr="00BF0BD2">
        <w:t xml:space="preserve">, </w:t>
      </w:r>
      <w:r w:rsidRPr="00BF0BD2">
        <w:rPr>
          <w:i/>
          <w:iCs/>
        </w:rPr>
        <w:t>50</w:t>
      </w:r>
      <w:r w:rsidRPr="00BF0BD2">
        <w:t>(2), 31-52. https://doi.org/10.25268/bimc.invemar.2021.50.2.1062</w:t>
      </w:r>
    </w:p>
    <w:p w14:paraId="39453225" w14:textId="77777777" w:rsidR="00BF0BD2" w:rsidRPr="00BF0BD2" w:rsidRDefault="00BF0BD2" w:rsidP="00BF0BD2">
      <w:pPr>
        <w:pStyle w:val="Bibliografa"/>
        <w:rPr>
          <w:lang w:val="en-US"/>
        </w:rPr>
      </w:pPr>
      <w:r w:rsidRPr="00BF0BD2">
        <w:rPr>
          <w:lang w:val="en-US"/>
        </w:rPr>
        <w:t xml:space="preserve">Borkman, D. G., &amp; Smayda, T. (2009). Multidecadal (1959–1997) changes in Skeletonema abundance and seasonal bloom patterns in Narragansett Bay, Rhode Island, USA. </w:t>
      </w:r>
      <w:r w:rsidRPr="00BF0BD2">
        <w:rPr>
          <w:i/>
          <w:iCs/>
          <w:lang w:val="en-US"/>
        </w:rPr>
        <w:t>J. Sea Res.</w:t>
      </w:r>
      <w:r w:rsidRPr="00BF0BD2">
        <w:rPr>
          <w:lang w:val="en-US"/>
        </w:rPr>
        <w:t xml:space="preserve">, </w:t>
      </w:r>
      <w:r w:rsidRPr="00BF0BD2">
        <w:rPr>
          <w:i/>
          <w:iCs/>
          <w:lang w:val="en-US"/>
        </w:rPr>
        <w:t>61</w:t>
      </w:r>
      <w:r w:rsidRPr="00BF0BD2">
        <w:rPr>
          <w:lang w:val="en-US"/>
        </w:rPr>
        <w:t>(1-2), 84-94.</w:t>
      </w:r>
    </w:p>
    <w:p w14:paraId="2EA198CC" w14:textId="77777777" w:rsidR="00BF0BD2" w:rsidRPr="00BF0BD2" w:rsidRDefault="00BF0BD2" w:rsidP="00BF0BD2">
      <w:pPr>
        <w:pStyle w:val="Bibliografa"/>
        <w:rPr>
          <w:lang w:val="en-US"/>
        </w:rPr>
      </w:pPr>
      <w:r w:rsidRPr="00BF0BD2">
        <w:t xml:space="preserve">Cabra-García, J., Bermúdez-Rivas, C., Osorio, A. M., &amp; Chacón, P. (2012). </w:t>
      </w:r>
      <w:r w:rsidRPr="00BF0BD2">
        <w:rPr>
          <w:lang w:val="en-US"/>
        </w:rPr>
        <w:t xml:space="preserve">Cross-taxon congruence of </w:t>
      </w:r>
      <w:r w:rsidRPr="00BF0BD2">
        <w:t>α</w:t>
      </w:r>
      <w:r w:rsidRPr="00BF0BD2">
        <w:rPr>
          <w:lang w:val="en-US"/>
        </w:rPr>
        <w:t xml:space="preserve"> and </w:t>
      </w:r>
      <w:r w:rsidRPr="00BF0BD2">
        <w:t>β</w:t>
      </w:r>
      <w:r w:rsidRPr="00BF0BD2">
        <w:rPr>
          <w:lang w:val="en-US"/>
        </w:rPr>
        <w:t xml:space="preserve"> diversity among five leaf litter arthropod groups in Colombia. </w:t>
      </w:r>
      <w:r w:rsidRPr="00BF0BD2">
        <w:rPr>
          <w:i/>
          <w:iCs/>
          <w:lang w:val="en-US"/>
        </w:rPr>
        <w:t>Biodiversity and Conservation</w:t>
      </w:r>
      <w:r w:rsidRPr="00BF0BD2">
        <w:rPr>
          <w:lang w:val="en-US"/>
        </w:rPr>
        <w:t xml:space="preserve">, </w:t>
      </w:r>
      <w:r w:rsidRPr="00BF0BD2">
        <w:rPr>
          <w:i/>
          <w:iCs/>
          <w:lang w:val="en-US"/>
        </w:rPr>
        <w:t>21</w:t>
      </w:r>
      <w:r w:rsidRPr="00BF0BD2">
        <w:rPr>
          <w:lang w:val="en-US"/>
        </w:rPr>
        <w:t>(6), 1493-1508. https://doi.org/10.1007/s10531-012-0259-5</w:t>
      </w:r>
    </w:p>
    <w:p w14:paraId="086F9E68" w14:textId="77777777" w:rsidR="00BF0BD2" w:rsidRPr="00BF0BD2" w:rsidRDefault="00BF0BD2" w:rsidP="00BF0BD2">
      <w:pPr>
        <w:pStyle w:val="Bibliografa"/>
        <w:rPr>
          <w:lang w:val="en-US"/>
        </w:rPr>
      </w:pPr>
      <w:r w:rsidRPr="00BF0BD2">
        <w:rPr>
          <w:lang w:val="en-US"/>
        </w:rPr>
        <w:t xml:space="preserve">Chang, H.-Y., McKown, K., &amp; Chen, Y. (2023). A long-term ichthyoplankton monitoring program suggests climate-induced environmental variabilities changed fish communities in the </w:t>
      </w:r>
      <w:r w:rsidRPr="00BF0BD2">
        <w:rPr>
          <w:lang w:val="en-US"/>
        </w:rPr>
        <w:lastRenderedPageBreak/>
        <w:t xml:space="preserve">Hudson River estuary. </w:t>
      </w:r>
      <w:r w:rsidRPr="00BF0BD2">
        <w:rPr>
          <w:i/>
          <w:iCs/>
          <w:lang w:val="en-US"/>
        </w:rPr>
        <w:t>Frontiers in Marine Science</w:t>
      </w:r>
      <w:r w:rsidRPr="00BF0BD2">
        <w:rPr>
          <w:lang w:val="en-US"/>
        </w:rPr>
        <w:t xml:space="preserve">, </w:t>
      </w:r>
      <w:r w:rsidRPr="00BF0BD2">
        <w:rPr>
          <w:i/>
          <w:iCs/>
          <w:lang w:val="en-US"/>
        </w:rPr>
        <w:t>9</w:t>
      </w:r>
      <w:r w:rsidRPr="00BF0BD2">
        <w:rPr>
          <w:lang w:val="en-US"/>
        </w:rPr>
        <w:t>, 1077997. https://doi.org/10.3389/fmars.2022.1077997</w:t>
      </w:r>
    </w:p>
    <w:p w14:paraId="3D1CBC85" w14:textId="77777777" w:rsidR="00BF0BD2" w:rsidRPr="00BF0BD2" w:rsidRDefault="00BF0BD2" w:rsidP="00BF0BD2">
      <w:pPr>
        <w:pStyle w:val="Bibliografa"/>
        <w:rPr>
          <w:lang w:val="en-US"/>
        </w:rPr>
      </w:pPr>
      <w:r w:rsidRPr="00BF0BD2">
        <w:rPr>
          <w:lang w:val="en-US"/>
        </w:rPr>
        <w:t xml:space="preserve">Dirisu, A. R. (2019). Plankton diversity and community structure of asarama estuary in the niger delta in relation to physico-chemistry. </w:t>
      </w:r>
      <w:r w:rsidRPr="00BF0BD2">
        <w:rPr>
          <w:i/>
          <w:iCs/>
          <w:lang w:val="en-US"/>
        </w:rPr>
        <w:t>Applied Ecology and Environmental Research</w:t>
      </w:r>
      <w:r w:rsidRPr="00BF0BD2">
        <w:rPr>
          <w:lang w:val="en-US"/>
        </w:rPr>
        <w:t xml:space="preserve">, </w:t>
      </w:r>
      <w:r w:rsidRPr="00BF0BD2">
        <w:rPr>
          <w:i/>
          <w:iCs/>
          <w:lang w:val="en-US"/>
        </w:rPr>
        <w:t>17</w:t>
      </w:r>
      <w:r w:rsidRPr="00BF0BD2">
        <w:rPr>
          <w:lang w:val="en-US"/>
        </w:rPr>
        <w:t>(5). https://doi.org/10.15666/aeer/1705_1027710292</w:t>
      </w:r>
    </w:p>
    <w:p w14:paraId="127911C3" w14:textId="77777777" w:rsidR="00BF0BD2" w:rsidRPr="00DB7B4A" w:rsidRDefault="00BF0BD2" w:rsidP="00BF0BD2">
      <w:pPr>
        <w:pStyle w:val="Bibliografa"/>
        <w:rPr>
          <w:lang w:val="es-CO"/>
        </w:rPr>
      </w:pPr>
      <w:r w:rsidRPr="00BF0BD2">
        <w:rPr>
          <w:lang w:val="en-US"/>
        </w:rPr>
        <w:t xml:space="preserve">Dufrene, M., &amp; Legendre, P. (1997). Species Assemblages and Indicator Species: The Need for a Flexible Asymmetrical Approach. </w:t>
      </w:r>
      <w:r w:rsidRPr="00DB7B4A">
        <w:rPr>
          <w:i/>
          <w:iCs/>
          <w:lang w:val="es-CO"/>
        </w:rPr>
        <w:t>Ecological Monographs</w:t>
      </w:r>
      <w:r w:rsidRPr="00DB7B4A">
        <w:rPr>
          <w:lang w:val="es-CO"/>
        </w:rPr>
        <w:t xml:space="preserve">, </w:t>
      </w:r>
      <w:r w:rsidRPr="00DB7B4A">
        <w:rPr>
          <w:i/>
          <w:iCs/>
          <w:lang w:val="es-CO"/>
        </w:rPr>
        <w:t>67</w:t>
      </w:r>
      <w:r w:rsidRPr="00DB7B4A">
        <w:rPr>
          <w:lang w:val="es-CO"/>
        </w:rPr>
        <w:t>(3), 345. https://doi.org/10.2307/2963459</w:t>
      </w:r>
    </w:p>
    <w:p w14:paraId="49AB1857" w14:textId="77777777" w:rsidR="00BF0BD2" w:rsidRPr="00BF0BD2" w:rsidRDefault="00BF0BD2" w:rsidP="00BF0BD2">
      <w:pPr>
        <w:pStyle w:val="Bibliografa"/>
        <w:rPr>
          <w:lang w:val="en-US"/>
        </w:rPr>
      </w:pPr>
      <w:r w:rsidRPr="00DB7B4A">
        <w:rPr>
          <w:lang w:val="es-CO"/>
        </w:rPr>
        <w:t xml:space="preserve">Lansac-Tôha, F. M., Heino, J., Bini, L. M., Peláez, O., Baumgartner, M. T., Quirino, B. A., Pineda, A., Meira, B. R., Florêncio, F. M., Oliveira, F. R., Bomfim, F. F., Silveira, M. J., Dainez-Filho, M. S., Campos, R., Dias, R. M., Bonecker, C. C., Higuti, J., Mormul, R. P., Benedito, E., … </w:t>
      </w:r>
      <w:r w:rsidRPr="00BF0BD2">
        <w:rPr>
          <w:lang w:val="en-US"/>
        </w:rPr>
        <w:t xml:space="preserve">Velho, L. F. M. (2022). Cross-Taxon Congruence of Taxonomic and Functional Beta-Diversity Facets Across Spatial and Temporal Scales. </w:t>
      </w:r>
      <w:r w:rsidRPr="00BF0BD2">
        <w:rPr>
          <w:i/>
          <w:iCs/>
          <w:lang w:val="en-US"/>
        </w:rPr>
        <w:t>Frontiers in Environmental Science</w:t>
      </w:r>
      <w:r w:rsidRPr="00BF0BD2">
        <w:rPr>
          <w:lang w:val="en-US"/>
        </w:rPr>
        <w:t xml:space="preserve">, </w:t>
      </w:r>
      <w:r w:rsidRPr="00BF0BD2">
        <w:rPr>
          <w:i/>
          <w:iCs/>
          <w:lang w:val="en-US"/>
        </w:rPr>
        <w:t>10</w:t>
      </w:r>
      <w:r w:rsidRPr="00BF0BD2">
        <w:rPr>
          <w:lang w:val="en-US"/>
        </w:rPr>
        <w:t>, 903074. https://doi.org/10.3389/fenvs.2022.903074</w:t>
      </w:r>
    </w:p>
    <w:p w14:paraId="43D1ABC7" w14:textId="77777777" w:rsidR="00BF0BD2" w:rsidRPr="00BF0BD2" w:rsidRDefault="00BF0BD2" w:rsidP="00BF0BD2">
      <w:pPr>
        <w:pStyle w:val="Bibliografa"/>
        <w:rPr>
          <w:lang w:val="en-US"/>
        </w:rPr>
      </w:pPr>
      <w:r w:rsidRPr="00BF0BD2">
        <w:rPr>
          <w:lang w:val="en-US"/>
        </w:rPr>
        <w:t xml:space="preserve">Pawluk, M., Fujiwara, M., &amp; Martinez-Andrade, F. (2021). Climate effects on fish diversity in the subtropical bays of Texas. </w:t>
      </w:r>
      <w:r w:rsidRPr="00BF0BD2">
        <w:rPr>
          <w:i/>
          <w:iCs/>
          <w:lang w:val="en-US"/>
        </w:rPr>
        <w:t>Estuar. Coast. Shelf Sci.</w:t>
      </w:r>
      <w:r w:rsidRPr="00BF0BD2">
        <w:rPr>
          <w:lang w:val="en-US"/>
        </w:rPr>
        <w:t xml:space="preserve">, </w:t>
      </w:r>
      <w:r w:rsidRPr="00BF0BD2">
        <w:rPr>
          <w:i/>
          <w:iCs/>
          <w:lang w:val="en-US"/>
        </w:rPr>
        <w:t>249</w:t>
      </w:r>
      <w:r w:rsidRPr="00BF0BD2">
        <w:rPr>
          <w:lang w:val="en-US"/>
        </w:rPr>
        <w:t>(107121), 107121.</w:t>
      </w:r>
    </w:p>
    <w:p w14:paraId="5DB7D9E4" w14:textId="77777777" w:rsidR="00BF0BD2" w:rsidRPr="00BF0BD2" w:rsidRDefault="00BF0BD2" w:rsidP="00BF0BD2">
      <w:pPr>
        <w:pStyle w:val="Bibliografa"/>
        <w:rPr>
          <w:lang w:val="en-US"/>
        </w:rPr>
      </w:pPr>
      <w:r w:rsidRPr="00BF0BD2">
        <w:rPr>
          <w:lang w:val="en-US"/>
        </w:rPr>
        <w:t xml:space="preserve">Restrepo A, J. D. (2012). Assessing the effect of sea-level change and human activities on a major delta on the Pacific coast of northern South America: The Patía River. </w:t>
      </w:r>
      <w:r w:rsidRPr="00BF0BD2">
        <w:rPr>
          <w:i/>
          <w:iCs/>
          <w:lang w:val="en-US"/>
        </w:rPr>
        <w:t>Geomorphology</w:t>
      </w:r>
      <w:r w:rsidRPr="00BF0BD2">
        <w:rPr>
          <w:lang w:val="en-US"/>
        </w:rPr>
        <w:t xml:space="preserve">, </w:t>
      </w:r>
      <w:r w:rsidRPr="00BF0BD2">
        <w:rPr>
          <w:i/>
          <w:iCs/>
          <w:lang w:val="en-US"/>
        </w:rPr>
        <w:t>151-152</w:t>
      </w:r>
      <w:r w:rsidRPr="00BF0BD2">
        <w:rPr>
          <w:lang w:val="en-US"/>
        </w:rPr>
        <w:t>, 207-223. https://doi.org/10.1016/j.geomorph.2012.02.004</w:t>
      </w:r>
    </w:p>
    <w:p w14:paraId="712EEF8B" w14:textId="77777777" w:rsidR="00BF0BD2" w:rsidRPr="00BF0BD2" w:rsidRDefault="00BF0BD2" w:rsidP="00BF0BD2">
      <w:pPr>
        <w:pStyle w:val="Bibliografa"/>
      </w:pPr>
      <w:r w:rsidRPr="00BF0BD2">
        <w:rPr>
          <w:lang w:val="en-US"/>
        </w:rPr>
        <w:t xml:space="preserve">Restrepo Angel, J. D. (2008). </w:t>
      </w:r>
      <w:r w:rsidRPr="00BF0BD2">
        <w:rPr>
          <w:i/>
          <w:iCs/>
        </w:rPr>
        <w:t>Deltas de Colombia: Mofodinámica y vulnerabilidad ante el cambio global</w:t>
      </w:r>
      <w:r w:rsidRPr="00BF0BD2">
        <w:t>. Fondo Editorial Universidad EAFIT.</w:t>
      </w:r>
    </w:p>
    <w:p w14:paraId="30A8A108" w14:textId="77777777" w:rsidR="00BF0BD2" w:rsidRPr="00BF0BD2" w:rsidRDefault="00BF0BD2" w:rsidP="00BF0BD2">
      <w:pPr>
        <w:pStyle w:val="Bibliografa"/>
      </w:pPr>
      <w:r w:rsidRPr="00BF0BD2">
        <w:t xml:space="preserve">Toranza, C., &amp; Arim, M. (2010). Cross-taxon congruence and environmental conditions. </w:t>
      </w:r>
      <w:r w:rsidRPr="00BF0BD2">
        <w:rPr>
          <w:i/>
          <w:iCs/>
        </w:rPr>
        <w:t>BMC ecology</w:t>
      </w:r>
      <w:r w:rsidRPr="00BF0BD2">
        <w:t xml:space="preserve">, </w:t>
      </w:r>
      <w:r w:rsidRPr="00BF0BD2">
        <w:rPr>
          <w:i/>
          <w:iCs/>
        </w:rPr>
        <w:t>10</w:t>
      </w:r>
      <w:r w:rsidRPr="00BF0BD2">
        <w:t>, 18. https://doi.org/10.1186/1472-6785-10-18</w:t>
      </w:r>
    </w:p>
    <w:p w14:paraId="41AC4566" w14:textId="55274EE3" w:rsidR="00056D5A" w:rsidRPr="00A55051" w:rsidRDefault="00056D5A" w:rsidP="00056D5A">
      <w:pPr>
        <w:rPr>
          <w:lang w:val="en-US"/>
        </w:rPr>
      </w:pPr>
      <w:r>
        <w:fldChar w:fldCharType="end"/>
      </w:r>
      <w:bookmarkStart w:id="41" w:name="comentarios-y-recomendaciones"/>
      <w:bookmarkEnd w:id="40"/>
    </w:p>
    <w:bookmarkEnd w:id="41"/>
    <w:p w14:paraId="20DA8A39" w14:textId="08EF3B77" w:rsidR="003B77CF" w:rsidRPr="00A55051" w:rsidRDefault="003B77CF" w:rsidP="00056D5A">
      <w:pPr>
        <w:rPr>
          <w:lang w:val="en-US"/>
        </w:rPr>
      </w:pPr>
    </w:p>
    <w:sectPr w:rsidR="003B77CF" w:rsidRPr="00A55051" w:rsidSect="00BB04F4">
      <w:headerReference w:type="default" r:id="rId45"/>
      <w:footerReference w:type="even" r:id="rId46"/>
      <w:footerReference w:type="default" r:id="rId47"/>
      <w:footerReference w:type="first" r:id="rId4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7763F" w14:textId="77777777" w:rsidR="00D54DE5" w:rsidRDefault="00D54DE5" w:rsidP="00AD08AA">
      <w:r>
        <w:separator/>
      </w:r>
    </w:p>
  </w:endnote>
  <w:endnote w:type="continuationSeparator" w:id="0">
    <w:p w14:paraId="42D981C7" w14:textId="77777777" w:rsidR="00D54DE5" w:rsidRDefault="00D54DE5"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000000"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000000"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r w:rsidRPr="003733C8">
                            <w:rPr>
                              <w:lang w:val="en-US"/>
                            </w:rPr>
                            <w:t>Edificio World Business Center</w:t>
                          </w:r>
                        </w:p>
                        <w:p w14:paraId="2AC23AE4" w14:textId="77777777" w:rsidR="00BB04F4" w:rsidRPr="003733C8" w:rsidRDefault="00081D30" w:rsidP="00AD08AA">
                          <w:pPr>
                            <w:rPr>
                              <w:lang w:val="en-US"/>
                            </w:rPr>
                          </w:pPr>
                          <w:r w:rsidRPr="003733C8">
                            <w:rPr>
                              <w:lang w:val="en-US"/>
                            </w:rPr>
                            <w:t xml:space="preserve">Teléfono: (57) (1) 555 6125 – 555 6122  </w:t>
                          </w:r>
                        </w:p>
                        <w:p w14:paraId="785A056F" w14:textId="77777777" w:rsidR="00BB04F4" w:rsidRPr="006A1F12" w:rsidRDefault="00081D30" w:rsidP="00AD08AA">
                          <w:r w:rsidRPr="006A1F12">
                            <w:t>Bogotá D.C. Colombia</w:t>
                          </w:r>
                        </w:p>
                        <w:p w14:paraId="308F648B" w14:textId="77777777" w:rsidR="00BB04F4" w:rsidRPr="006A1F12" w:rsidRDefault="00000000"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r w:rsidRPr="003733C8">
                      <w:rPr>
                        <w:lang w:val="en-US"/>
                      </w:rPr>
                      <w:t>Edificio World Business Center</w:t>
                    </w:r>
                  </w:p>
                  <w:p w14:paraId="2AC23AE4" w14:textId="77777777" w:rsidR="00BB04F4" w:rsidRPr="003733C8" w:rsidRDefault="00081D30" w:rsidP="00AD08AA">
                    <w:pPr>
                      <w:rPr>
                        <w:lang w:val="en-US"/>
                      </w:rPr>
                    </w:pPr>
                    <w:r w:rsidRPr="003733C8">
                      <w:rPr>
                        <w:lang w:val="en-US"/>
                      </w:rPr>
                      <w:t xml:space="preserve">Teléfono: (57) (1) 555 6125 – 555 6122  </w:t>
                    </w:r>
                  </w:p>
                  <w:p w14:paraId="785A056F" w14:textId="77777777" w:rsidR="00BB04F4" w:rsidRPr="006A1F12" w:rsidRDefault="00081D30" w:rsidP="00AD08AA">
                    <w:r w:rsidRPr="006A1F12">
                      <w:t>Bogotá D.C. Colombia</w:t>
                    </w:r>
                  </w:p>
                  <w:p w14:paraId="308F648B" w14:textId="77777777" w:rsidR="00BB04F4" w:rsidRPr="006A1F12" w:rsidRDefault="00000000"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7FD8DA45"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280333">
                            <w:rPr>
                              <w:noProof/>
                            </w:rPr>
                            <w:t>13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7FD8DA45"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280333">
                      <w:rPr>
                        <w:noProof/>
                      </w:rPr>
                      <w:t>13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39DA39AB"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280333">
                            <w:rPr>
                              <w:noProof/>
                            </w:rPr>
                            <w:t>13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39DA39AB"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280333">
                      <w:rPr>
                        <w:noProof/>
                      </w:rPr>
                      <w:t>13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r w:rsidRPr="003733C8">
                            <w:rPr>
                              <w:lang w:val="en-US"/>
                            </w:rPr>
                            <w:t>Edificio World Business Center</w:t>
                          </w:r>
                        </w:p>
                        <w:p w14:paraId="77CA9B26" w14:textId="77777777" w:rsidR="00BB04F4" w:rsidRPr="003733C8" w:rsidRDefault="00081D30" w:rsidP="00AD08AA">
                          <w:pPr>
                            <w:rPr>
                              <w:lang w:val="en-US"/>
                            </w:rPr>
                          </w:pPr>
                          <w:r w:rsidRPr="003733C8">
                            <w:rPr>
                              <w:lang w:val="en-US"/>
                            </w:rPr>
                            <w:t xml:space="preserve">Teléfono: (57) (1) 555 6125 – 555 6122  </w:t>
                          </w:r>
                        </w:p>
                        <w:p w14:paraId="32AF0607" w14:textId="77777777" w:rsidR="00BB04F4" w:rsidRPr="006A1F12" w:rsidRDefault="00081D30" w:rsidP="00AD08AA">
                          <w:r w:rsidRPr="006A1F12">
                            <w:t>Bogotá D.C. Colombia</w:t>
                          </w:r>
                        </w:p>
                        <w:p w14:paraId="7F8712E1" w14:textId="77777777" w:rsidR="00BB04F4" w:rsidRPr="006A1F12" w:rsidRDefault="00000000"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r w:rsidRPr="003733C8">
                      <w:rPr>
                        <w:lang w:val="en-US"/>
                      </w:rPr>
                      <w:t>Edificio World Business Center</w:t>
                    </w:r>
                  </w:p>
                  <w:p w14:paraId="77CA9B26" w14:textId="77777777" w:rsidR="00BB04F4" w:rsidRPr="003733C8" w:rsidRDefault="00081D30" w:rsidP="00AD08AA">
                    <w:pPr>
                      <w:rPr>
                        <w:lang w:val="en-US"/>
                      </w:rPr>
                    </w:pPr>
                    <w:r w:rsidRPr="003733C8">
                      <w:rPr>
                        <w:lang w:val="en-US"/>
                      </w:rPr>
                      <w:t xml:space="preserve">Teléfono: (57) (1) 555 6125 – 555 6122  </w:t>
                    </w:r>
                  </w:p>
                  <w:p w14:paraId="32AF0607" w14:textId="77777777" w:rsidR="00BB04F4" w:rsidRPr="006A1F12" w:rsidRDefault="00081D30" w:rsidP="00AD08AA">
                    <w:r w:rsidRPr="006A1F12">
                      <w:t>Bogotá D.C. Colombia</w:t>
                    </w:r>
                  </w:p>
                  <w:p w14:paraId="7F8712E1" w14:textId="77777777" w:rsidR="00BB04F4" w:rsidRPr="006A1F12" w:rsidRDefault="00000000"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CE4B9" w14:textId="77777777" w:rsidR="00D54DE5" w:rsidRDefault="00D54DE5" w:rsidP="00AD08AA">
      <w:r>
        <w:separator/>
      </w:r>
    </w:p>
  </w:footnote>
  <w:footnote w:type="continuationSeparator" w:id="0">
    <w:p w14:paraId="002BF756" w14:textId="77777777" w:rsidR="00D54DE5" w:rsidRDefault="00D54DE5"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1812332721">
    <w:abstractNumId w:val="2"/>
  </w:num>
  <w:num w:numId="2" w16cid:durableId="1203253336">
    <w:abstractNumId w:val="1"/>
  </w:num>
  <w:num w:numId="3" w16cid:durableId="838352482">
    <w:abstractNumId w:val="0"/>
  </w:num>
  <w:num w:numId="4" w16cid:durableId="7002028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14A37"/>
    <w:rsid w:val="00016E3A"/>
    <w:rsid w:val="0002274C"/>
    <w:rsid w:val="0003222C"/>
    <w:rsid w:val="00045559"/>
    <w:rsid w:val="00054C97"/>
    <w:rsid w:val="000560B3"/>
    <w:rsid w:val="000565EC"/>
    <w:rsid w:val="00056D5A"/>
    <w:rsid w:val="00060960"/>
    <w:rsid w:val="000808DD"/>
    <w:rsid w:val="000809DF"/>
    <w:rsid w:val="00081D30"/>
    <w:rsid w:val="00082B2E"/>
    <w:rsid w:val="0008576C"/>
    <w:rsid w:val="00095057"/>
    <w:rsid w:val="000A438B"/>
    <w:rsid w:val="000A6396"/>
    <w:rsid w:val="000B5A40"/>
    <w:rsid w:val="000C0684"/>
    <w:rsid w:val="000C0A8A"/>
    <w:rsid w:val="000C65C8"/>
    <w:rsid w:val="000F78B2"/>
    <w:rsid w:val="000F79E3"/>
    <w:rsid w:val="001000DE"/>
    <w:rsid w:val="00105230"/>
    <w:rsid w:val="00125D1B"/>
    <w:rsid w:val="001273CB"/>
    <w:rsid w:val="001322AD"/>
    <w:rsid w:val="001438B4"/>
    <w:rsid w:val="00144A7C"/>
    <w:rsid w:val="00162BBE"/>
    <w:rsid w:val="00167AED"/>
    <w:rsid w:val="0017782F"/>
    <w:rsid w:val="00183964"/>
    <w:rsid w:val="001861E5"/>
    <w:rsid w:val="00186250"/>
    <w:rsid w:val="0018683C"/>
    <w:rsid w:val="00194A4C"/>
    <w:rsid w:val="0019667A"/>
    <w:rsid w:val="001A1EC9"/>
    <w:rsid w:val="001A3BB6"/>
    <w:rsid w:val="001B49FB"/>
    <w:rsid w:val="001D4096"/>
    <w:rsid w:val="001D5F43"/>
    <w:rsid w:val="001E06D8"/>
    <w:rsid w:val="001F2D73"/>
    <w:rsid w:val="001F778F"/>
    <w:rsid w:val="00202D10"/>
    <w:rsid w:val="00205C2C"/>
    <w:rsid w:val="00213153"/>
    <w:rsid w:val="0021663D"/>
    <w:rsid w:val="002209C5"/>
    <w:rsid w:val="00223DC5"/>
    <w:rsid w:val="00243348"/>
    <w:rsid w:val="002541F8"/>
    <w:rsid w:val="00280333"/>
    <w:rsid w:val="00280998"/>
    <w:rsid w:val="002962F7"/>
    <w:rsid w:val="002A20AE"/>
    <w:rsid w:val="002A34D6"/>
    <w:rsid w:val="002A7491"/>
    <w:rsid w:val="002B230A"/>
    <w:rsid w:val="002E5A06"/>
    <w:rsid w:val="002E6275"/>
    <w:rsid w:val="003040D1"/>
    <w:rsid w:val="003139A1"/>
    <w:rsid w:val="00320976"/>
    <w:rsid w:val="0032504D"/>
    <w:rsid w:val="00351306"/>
    <w:rsid w:val="00353BB8"/>
    <w:rsid w:val="003573C0"/>
    <w:rsid w:val="00363656"/>
    <w:rsid w:val="00370010"/>
    <w:rsid w:val="00371C32"/>
    <w:rsid w:val="003A2E99"/>
    <w:rsid w:val="003A38E9"/>
    <w:rsid w:val="003A5C27"/>
    <w:rsid w:val="003B2B0A"/>
    <w:rsid w:val="003B40E0"/>
    <w:rsid w:val="003B601D"/>
    <w:rsid w:val="003B77CF"/>
    <w:rsid w:val="003E276A"/>
    <w:rsid w:val="003E448C"/>
    <w:rsid w:val="003F7F9A"/>
    <w:rsid w:val="00410D71"/>
    <w:rsid w:val="00420FDC"/>
    <w:rsid w:val="004219DD"/>
    <w:rsid w:val="00427AC5"/>
    <w:rsid w:val="00434626"/>
    <w:rsid w:val="004414D8"/>
    <w:rsid w:val="00441585"/>
    <w:rsid w:val="00441594"/>
    <w:rsid w:val="00445009"/>
    <w:rsid w:val="004540BB"/>
    <w:rsid w:val="00457974"/>
    <w:rsid w:val="004619FA"/>
    <w:rsid w:val="004706CF"/>
    <w:rsid w:val="00474973"/>
    <w:rsid w:val="004837D8"/>
    <w:rsid w:val="0048531F"/>
    <w:rsid w:val="004862A7"/>
    <w:rsid w:val="00487612"/>
    <w:rsid w:val="00490986"/>
    <w:rsid w:val="004922DA"/>
    <w:rsid w:val="0049398E"/>
    <w:rsid w:val="00496362"/>
    <w:rsid w:val="00497D23"/>
    <w:rsid w:val="004A0D8E"/>
    <w:rsid w:val="004A5AF7"/>
    <w:rsid w:val="004A6B05"/>
    <w:rsid w:val="004A7CAE"/>
    <w:rsid w:val="004B1BB5"/>
    <w:rsid w:val="004C4D37"/>
    <w:rsid w:val="004D2440"/>
    <w:rsid w:val="004D4254"/>
    <w:rsid w:val="004D5A0A"/>
    <w:rsid w:val="004E5025"/>
    <w:rsid w:val="004E5B55"/>
    <w:rsid w:val="004E6058"/>
    <w:rsid w:val="004E673A"/>
    <w:rsid w:val="004F235D"/>
    <w:rsid w:val="004F4B46"/>
    <w:rsid w:val="004F5729"/>
    <w:rsid w:val="00503B52"/>
    <w:rsid w:val="005273C0"/>
    <w:rsid w:val="005274BE"/>
    <w:rsid w:val="005327ED"/>
    <w:rsid w:val="00550BC7"/>
    <w:rsid w:val="00563AAA"/>
    <w:rsid w:val="00575B55"/>
    <w:rsid w:val="00576FAD"/>
    <w:rsid w:val="00582983"/>
    <w:rsid w:val="005863FD"/>
    <w:rsid w:val="0059150F"/>
    <w:rsid w:val="005931FD"/>
    <w:rsid w:val="005964B5"/>
    <w:rsid w:val="005A34A5"/>
    <w:rsid w:val="005A4B5E"/>
    <w:rsid w:val="005B12D0"/>
    <w:rsid w:val="005B2713"/>
    <w:rsid w:val="005B6798"/>
    <w:rsid w:val="005C495C"/>
    <w:rsid w:val="005C6C19"/>
    <w:rsid w:val="005C6CC4"/>
    <w:rsid w:val="005E0658"/>
    <w:rsid w:val="005E5C5D"/>
    <w:rsid w:val="005E6E97"/>
    <w:rsid w:val="005F21F7"/>
    <w:rsid w:val="00617535"/>
    <w:rsid w:val="00620A71"/>
    <w:rsid w:val="006246AB"/>
    <w:rsid w:val="00634304"/>
    <w:rsid w:val="00642370"/>
    <w:rsid w:val="0064248E"/>
    <w:rsid w:val="00642B13"/>
    <w:rsid w:val="006641B2"/>
    <w:rsid w:val="0066652C"/>
    <w:rsid w:val="0066758C"/>
    <w:rsid w:val="00680858"/>
    <w:rsid w:val="00680BE7"/>
    <w:rsid w:val="0068252C"/>
    <w:rsid w:val="006900FE"/>
    <w:rsid w:val="00691F8F"/>
    <w:rsid w:val="006A2ACE"/>
    <w:rsid w:val="006B0203"/>
    <w:rsid w:val="006B27AE"/>
    <w:rsid w:val="006B5FC8"/>
    <w:rsid w:val="006C22AF"/>
    <w:rsid w:val="006C3DCB"/>
    <w:rsid w:val="006C4765"/>
    <w:rsid w:val="006D74CB"/>
    <w:rsid w:val="006D7AB7"/>
    <w:rsid w:val="006D7D0E"/>
    <w:rsid w:val="006D7E30"/>
    <w:rsid w:val="007023B9"/>
    <w:rsid w:val="00706C31"/>
    <w:rsid w:val="0071454F"/>
    <w:rsid w:val="007208A3"/>
    <w:rsid w:val="007257E8"/>
    <w:rsid w:val="00752AF1"/>
    <w:rsid w:val="00757589"/>
    <w:rsid w:val="00763C94"/>
    <w:rsid w:val="00765D55"/>
    <w:rsid w:val="00765EBC"/>
    <w:rsid w:val="00773BAF"/>
    <w:rsid w:val="0077456E"/>
    <w:rsid w:val="0077680A"/>
    <w:rsid w:val="00777F30"/>
    <w:rsid w:val="00782310"/>
    <w:rsid w:val="00783120"/>
    <w:rsid w:val="00796D21"/>
    <w:rsid w:val="007B77D5"/>
    <w:rsid w:val="007D4079"/>
    <w:rsid w:val="007E2C67"/>
    <w:rsid w:val="00805532"/>
    <w:rsid w:val="008103C6"/>
    <w:rsid w:val="008123B4"/>
    <w:rsid w:val="008264E7"/>
    <w:rsid w:val="008347CD"/>
    <w:rsid w:val="0084107D"/>
    <w:rsid w:val="00850DAA"/>
    <w:rsid w:val="0085436E"/>
    <w:rsid w:val="00857A87"/>
    <w:rsid w:val="00860BC9"/>
    <w:rsid w:val="008614D9"/>
    <w:rsid w:val="00891137"/>
    <w:rsid w:val="00892614"/>
    <w:rsid w:val="0089651A"/>
    <w:rsid w:val="008C23CA"/>
    <w:rsid w:val="008C766E"/>
    <w:rsid w:val="008C7B47"/>
    <w:rsid w:val="008D35B6"/>
    <w:rsid w:val="008D4BEB"/>
    <w:rsid w:val="008E76E2"/>
    <w:rsid w:val="008F3DB9"/>
    <w:rsid w:val="008F75BD"/>
    <w:rsid w:val="00912738"/>
    <w:rsid w:val="009139F6"/>
    <w:rsid w:val="00913B89"/>
    <w:rsid w:val="009143A0"/>
    <w:rsid w:val="0091616C"/>
    <w:rsid w:val="0092038A"/>
    <w:rsid w:val="0092064B"/>
    <w:rsid w:val="00921DA0"/>
    <w:rsid w:val="0093119C"/>
    <w:rsid w:val="00931B46"/>
    <w:rsid w:val="00937DB2"/>
    <w:rsid w:val="009527C2"/>
    <w:rsid w:val="00961F0F"/>
    <w:rsid w:val="00973FFB"/>
    <w:rsid w:val="00974C60"/>
    <w:rsid w:val="009774DF"/>
    <w:rsid w:val="009818BB"/>
    <w:rsid w:val="00983890"/>
    <w:rsid w:val="0099705D"/>
    <w:rsid w:val="009B03C6"/>
    <w:rsid w:val="009B1A90"/>
    <w:rsid w:val="009B2AD1"/>
    <w:rsid w:val="009B2E1F"/>
    <w:rsid w:val="009B390A"/>
    <w:rsid w:val="009B6BDD"/>
    <w:rsid w:val="009C0D05"/>
    <w:rsid w:val="009C4FD1"/>
    <w:rsid w:val="009C65E0"/>
    <w:rsid w:val="009D6BC6"/>
    <w:rsid w:val="009D7985"/>
    <w:rsid w:val="009E552C"/>
    <w:rsid w:val="009E70C9"/>
    <w:rsid w:val="009F5792"/>
    <w:rsid w:val="009F5A3E"/>
    <w:rsid w:val="00A01AEC"/>
    <w:rsid w:val="00A240EF"/>
    <w:rsid w:val="00A337E2"/>
    <w:rsid w:val="00A55051"/>
    <w:rsid w:val="00A75B2C"/>
    <w:rsid w:val="00A91639"/>
    <w:rsid w:val="00AA2BDD"/>
    <w:rsid w:val="00AA6623"/>
    <w:rsid w:val="00AB3810"/>
    <w:rsid w:val="00AB3A83"/>
    <w:rsid w:val="00AD08AA"/>
    <w:rsid w:val="00AD560A"/>
    <w:rsid w:val="00AE6D59"/>
    <w:rsid w:val="00B02691"/>
    <w:rsid w:val="00B03A76"/>
    <w:rsid w:val="00B23457"/>
    <w:rsid w:val="00B23D3F"/>
    <w:rsid w:val="00B400A7"/>
    <w:rsid w:val="00B518C5"/>
    <w:rsid w:val="00B56D84"/>
    <w:rsid w:val="00B6067B"/>
    <w:rsid w:val="00B804E5"/>
    <w:rsid w:val="00B81953"/>
    <w:rsid w:val="00B82A34"/>
    <w:rsid w:val="00B910EE"/>
    <w:rsid w:val="00B95E98"/>
    <w:rsid w:val="00BA3552"/>
    <w:rsid w:val="00BA387C"/>
    <w:rsid w:val="00BB4204"/>
    <w:rsid w:val="00BB4894"/>
    <w:rsid w:val="00BB50A3"/>
    <w:rsid w:val="00BB65FA"/>
    <w:rsid w:val="00BC0DD9"/>
    <w:rsid w:val="00BC6162"/>
    <w:rsid w:val="00BD4EB0"/>
    <w:rsid w:val="00BD73AE"/>
    <w:rsid w:val="00BE0B8A"/>
    <w:rsid w:val="00BF029E"/>
    <w:rsid w:val="00BF0BD2"/>
    <w:rsid w:val="00C01F80"/>
    <w:rsid w:val="00C039C9"/>
    <w:rsid w:val="00C07A62"/>
    <w:rsid w:val="00C13E08"/>
    <w:rsid w:val="00C305FA"/>
    <w:rsid w:val="00C31DCF"/>
    <w:rsid w:val="00C3263B"/>
    <w:rsid w:val="00C52EFA"/>
    <w:rsid w:val="00C5566D"/>
    <w:rsid w:val="00C611D1"/>
    <w:rsid w:val="00C652E6"/>
    <w:rsid w:val="00C74362"/>
    <w:rsid w:val="00C77CC6"/>
    <w:rsid w:val="00C8007E"/>
    <w:rsid w:val="00C831D1"/>
    <w:rsid w:val="00C837AB"/>
    <w:rsid w:val="00C8435E"/>
    <w:rsid w:val="00C85890"/>
    <w:rsid w:val="00C9119B"/>
    <w:rsid w:val="00CA2300"/>
    <w:rsid w:val="00CA5D70"/>
    <w:rsid w:val="00CB170F"/>
    <w:rsid w:val="00CC4C49"/>
    <w:rsid w:val="00CD7A85"/>
    <w:rsid w:val="00CE6374"/>
    <w:rsid w:val="00CF101F"/>
    <w:rsid w:val="00CF3001"/>
    <w:rsid w:val="00CF4B5C"/>
    <w:rsid w:val="00CF75BA"/>
    <w:rsid w:val="00D00420"/>
    <w:rsid w:val="00D00529"/>
    <w:rsid w:val="00D01C30"/>
    <w:rsid w:val="00D04F04"/>
    <w:rsid w:val="00D16F04"/>
    <w:rsid w:val="00D21EA6"/>
    <w:rsid w:val="00D25570"/>
    <w:rsid w:val="00D26E1A"/>
    <w:rsid w:val="00D26EA3"/>
    <w:rsid w:val="00D2715B"/>
    <w:rsid w:val="00D3033D"/>
    <w:rsid w:val="00D355F5"/>
    <w:rsid w:val="00D4701B"/>
    <w:rsid w:val="00D54DE5"/>
    <w:rsid w:val="00D564A8"/>
    <w:rsid w:val="00D5793B"/>
    <w:rsid w:val="00D6499F"/>
    <w:rsid w:val="00D64A4D"/>
    <w:rsid w:val="00D65B4B"/>
    <w:rsid w:val="00D65ED3"/>
    <w:rsid w:val="00D83F7C"/>
    <w:rsid w:val="00D92698"/>
    <w:rsid w:val="00D940BA"/>
    <w:rsid w:val="00D9606C"/>
    <w:rsid w:val="00D97CD0"/>
    <w:rsid w:val="00DA535E"/>
    <w:rsid w:val="00DB3C05"/>
    <w:rsid w:val="00DB62E6"/>
    <w:rsid w:val="00DB7B4A"/>
    <w:rsid w:val="00DD12B4"/>
    <w:rsid w:val="00DE17F0"/>
    <w:rsid w:val="00DE1A24"/>
    <w:rsid w:val="00DE2B29"/>
    <w:rsid w:val="00DF1E34"/>
    <w:rsid w:val="00DF55E9"/>
    <w:rsid w:val="00DF5C41"/>
    <w:rsid w:val="00E0103A"/>
    <w:rsid w:val="00E0173D"/>
    <w:rsid w:val="00E040B7"/>
    <w:rsid w:val="00E06368"/>
    <w:rsid w:val="00E069A1"/>
    <w:rsid w:val="00E118FD"/>
    <w:rsid w:val="00E239C6"/>
    <w:rsid w:val="00E267AE"/>
    <w:rsid w:val="00E3612F"/>
    <w:rsid w:val="00E44D61"/>
    <w:rsid w:val="00E47282"/>
    <w:rsid w:val="00E61199"/>
    <w:rsid w:val="00E63BAC"/>
    <w:rsid w:val="00E67393"/>
    <w:rsid w:val="00E74091"/>
    <w:rsid w:val="00E7640A"/>
    <w:rsid w:val="00E807CE"/>
    <w:rsid w:val="00E82E6F"/>
    <w:rsid w:val="00E838FC"/>
    <w:rsid w:val="00E96BD3"/>
    <w:rsid w:val="00E97F62"/>
    <w:rsid w:val="00EA160E"/>
    <w:rsid w:val="00EA3B9B"/>
    <w:rsid w:val="00EC06FA"/>
    <w:rsid w:val="00EC420F"/>
    <w:rsid w:val="00ED0DED"/>
    <w:rsid w:val="00EF14FB"/>
    <w:rsid w:val="00EF7F8D"/>
    <w:rsid w:val="00F01AE8"/>
    <w:rsid w:val="00F02F9E"/>
    <w:rsid w:val="00F0432C"/>
    <w:rsid w:val="00F206BD"/>
    <w:rsid w:val="00F27B29"/>
    <w:rsid w:val="00F31225"/>
    <w:rsid w:val="00F53B2F"/>
    <w:rsid w:val="00F62749"/>
    <w:rsid w:val="00F635C2"/>
    <w:rsid w:val="00F754F3"/>
    <w:rsid w:val="00F80FED"/>
    <w:rsid w:val="00F93758"/>
    <w:rsid w:val="00F94548"/>
    <w:rsid w:val="00F96AA2"/>
    <w:rsid w:val="00F97B14"/>
    <w:rsid w:val="00FA334F"/>
    <w:rsid w:val="00FA5279"/>
    <w:rsid w:val="00FB08AA"/>
    <w:rsid w:val="00FC4732"/>
    <w:rsid w:val="00FD6046"/>
    <w:rsid w:val="00FD6BF9"/>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8AA"/>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4912">
      <w:bodyDiv w:val="1"/>
      <w:marLeft w:val="0"/>
      <w:marRight w:val="0"/>
      <w:marTop w:val="0"/>
      <w:marBottom w:val="0"/>
      <w:divBdr>
        <w:top w:val="none" w:sz="0" w:space="0" w:color="auto"/>
        <w:left w:val="none" w:sz="0" w:space="0" w:color="auto"/>
        <w:bottom w:val="none" w:sz="0" w:space="0" w:color="auto"/>
        <w:right w:val="none" w:sz="0" w:space="0" w:color="auto"/>
      </w:divBdr>
    </w:div>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685865193">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889462177">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153223">
      <w:bodyDiv w:val="1"/>
      <w:marLeft w:val="0"/>
      <w:marRight w:val="0"/>
      <w:marTop w:val="0"/>
      <w:marBottom w:val="0"/>
      <w:divBdr>
        <w:top w:val="none" w:sz="0" w:space="0" w:color="auto"/>
        <w:left w:val="none" w:sz="0" w:space="0" w:color="auto"/>
        <w:bottom w:val="none" w:sz="0" w:space="0" w:color="auto"/>
        <w:right w:val="none" w:sz="0" w:space="0" w:color="auto"/>
      </w:divBdr>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031372252">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hyperlink" Target="https://github.com/ChrisBermudezR/Ictioplancton_ExPacifico2021" TargetMode="Externa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38.png"/><Relationship Id="rId1" Type="http://schemas.openxmlformats.org/officeDocument/2006/relationships/image" Target="media/image3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4</TotalTime>
  <Pages>1</Pages>
  <Words>15436</Words>
  <Characters>84903</Characters>
  <Application>Microsoft Office Word</Application>
  <DocSecurity>0</DocSecurity>
  <Lines>707</Lines>
  <Paragraphs>200</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100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186</cp:revision>
  <cp:lastPrinted>2023-05-13T23:30:00Z</cp:lastPrinted>
  <dcterms:created xsi:type="dcterms:W3CDTF">2023-04-20T06:41:00Z</dcterms:created>
  <dcterms:modified xsi:type="dcterms:W3CDTF">2023-05-13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66Ej3jHy"/&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